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A34E73" w14:textId="77777777" w:rsidR="00CD5E88" w:rsidRPr="00AC3106" w:rsidRDefault="0023654D" w:rsidP="00CD5E88">
      <w:pPr>
        <w:jc w:val="center"/>
        <w:rPr>
          <w:sz w:val="32"/>
          <w:szCs w:val="32"/>
          <w:lang w:val="sr-Latn-RS"/>
        </w:rPr>
      </w:pPr>
      <w:r w:rsidRPr="00AC3106">
        <w:rPr>
          <w:sz w:val="32"/>
          <w:szCs w:val="32"/>
          <w:lang w:val="sr-Latn-RS"/>
        </w:rPr>
        <w:t>UNIVERZITET U NIŠU</w:t>
      </w:r>
    </w:p>
    <w:p w14:paraId="119DB678" w14:textId="437BC78D" w:rsidR="0023654D" w:rsidRPr="00AC3106" w:rsidRDefault="0023654D" w:rsidP="00CD5E88">
      <w:pPr>
        <w:jc w:val="center"/>
        <w:rPr>
          <w:sz w:val="32"/>
          <w:szCs w:val="32"/>
          <w:lang w:val="sr-Latn-RS"/>
        </w:rPr>
      </w:pPr>
      <w:r w:rsidRPr="00AC3106">
        <w:rPr>
          <w:sz w:val="32"/>
          <w:szCs w:val="32"/>
          <w:lang w:val="sr-Latn-RS"/>
        </w:rPr>
        <w:t>ELEKTRONSKI FAKULTET</w:t>
      </w:r>
    </w:p>
    <w:p w14:paraId="6A6DE724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15495035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3896CBF5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41BBFEDF" w14:textId="77777777" w:rsidR="00CD5E88" w:rsidRPr="00AC3106" w:rsidRDefault="00CD5E88" w:rsidP="00CD5E88">
      <w:pPr>
        <w:pStyle w:val="Title"/>
        <w:rPr>
          <w:lang w:val="sr-Latn-RS"/>
        </w:rPr>
      </w:pPr>
    </w:p>
    <w:p w14:paraId="0F5FBCCF" w14:textId="4EB2F05D" w:rsidR="0023654D" w:rsidRPr="00AC3106" w:rsidRDefault="0023654D" w:rsidP="00345A69">
      <w:pPr>
        <w:pStyle w:val="Title"/>
        <w:jc w:val="center"/>
        <w:rPr>
          <w:lang w:val="sr-Latn-RS"/>
        </w:rPr>
      </w:pPr>
      <w:r w:rsidRPr="00AC3106">
        <w:rPr>
          <w:lang w:val="sr-Latn-RS"/>
        </w:rPr>
        <w:t>AUGMENTACIJA SLIKA</w:t>
      </w:r>
    </w:p>
    <w:p w14:paraId="22F3783B" w14:textId="36BB6E9A" w:rsidR="0023654D" w:rsidRPr="00AC3106" w:rsidRDefault="0023654D" w:rsidP="00345A69">
      <w:pPr>
        <w:pStyle w:val="Subtitle"/>
        <w:jc w:val="center"/>
        <w:rPr>
          <w:sz w:val="28"/>
          <w:szCs w:val="28"/>
          <w:lang w:val="sr-Latn-RS"/>
        </w:rPr>
      </w:pPr>
      <w:r w:rsidRPr="00AC3106">
        <w:rPr>
          <w:sz w:val="28"/>
          <w:szCs w:val="28"/>
          <w:lang w:val="sr-Latn-RS"/>
        </w:rPr>
        <w:t>Na primerima spoljnih scena za primenu u autonomnoj vožnji</w:t>
      </w:r>
    </w:p>
    <w:p w14:paraId="66DAFA1C" w14:textId="29CCF3AF" w:rsidR="0023654D" w:rsidRPr="00AC3106" w:rsidRDefault="0023654D" w:rsidP="00345A69">
      <w:pPr>
        <w:spacing w:after="0"/>
        <w:jc w:val="center"/>
        <w:rPr>
          <w:rStyle w:val="SubtleReference"/>
          <w:sz w:val="28"/>
          <w:szCs w:val="28"/>
          <w:lang w:val="sr-Latn-RS"/>
        </w:rPr>
      </w:pPr>
      <w:r w:rsidRPr="00AC3106">
        <w:rPr>
          <w:rStyle w:val="SubtleReference"/>
          <w:sz w:val="28"/>
          <w:szCs w:val="28"/>
          <w:lang w:val="sr-Latn-RS"/>
        </w:rPr>
        <w:t>- SEMINARSKI RAD -</w:t>
      </w:r>
    </w:p>
    <w:p w14:paraId="79B9E4C0" w14:textId="77777777" w:rsidR="0023654D" w:rsidRPr="00AC3106" w:rsidRDefault="0023654D" w:rsidP="00345A69">
      <w:pPr>
        <w:jc w:val="center"/>
        <w:rPr>
          <w:sz w:val="32"/>
          <w:szCs w:val="32"/>
          <w:lang w:val="sr-Latn-RS"/>
        </w:rPr>
      </w:pPr>
    </w:p>
    <w:p w14:paraId="6B899F1F" w14:textId="77777777" w:rsidR="0023654D" w:rsidRPr="00AC3106" w:rsidRDefault="0023654D" w:rsidP="00345A69">
      <w:pPr>
        <w:jc w:val="center"/>
        <w:rPr>
          <w:sz w:val="32"/>
          <w:szCs w:val="32"/>
          <w:lang w:val="sr-Latn-RS"/>
        </w:rPr>
      </w:pPr>
    </w:p>
    <w:p w14:paraId="19AA4E64" w14:textId="36AD5026" w:rsidR="0023654D" w:rsidRPr="00AC3106" w:rsidRDefault="0023654D" w:rsidP="00345A69">
      <w:pPr>
        <w:spacing w:after="0"/>
        <w:jc w:val="center"/>
        <w:rPr>
          <w:rStyle w:val="SubtleEmphasis"/>
          <w:sz w:val="28"/>
          <w:szCs w:val="28"/>
          <w:lang w:val="sr-Latn-RS"/>
        </w:rPr>
      </w:pPr>
      <w:r w:rsidRPr="00AC3106">
        <w:rPr>
          <w:rStyle w:val="SubtleEmphasis"/>
          <w:sz w:val="28"/>
          <w:szCs w:val="28"/>
          <w:lang w:val="sr-Latn-RS"/>
        </w:rPr>
        <w:t>Predmet:</w:t>
      </w:r>
    </w:p>
    <w:p w14:paraId="358E1BFC" w14:textId="77777777" w:rsidR="0023654D" w:rsidRPr="00AC3106" w:rsidRDefault="0023654D" w:rsidP="00345A69">
      <w:pPr>
        <w:spacing w:after="0"/>
        <w:jc w:val="center"/>
        <w:rPr>
          <w:rStyle w:val="SubtleReference"/>
          <w:sz w:val="32"/>
          <w:szCs w:val="32"/>
          <w:lang w:val="sr-Latn-RS"/>
        </w:rPr>
      </w:pPr>
      <w:r w:rsidRPr="00AC3106">
        <w:rPr>
          <w:rStyle w:val="SubtleReference"/>
          <w:sz w:val="32"/>
          <w:szCs w:val="32"/>
          <w:lang w:val="sr-Latn-RS"/>
        </w:rPr>
        <w:t>Prikupljanje i predobrada podataka za mašinsko učenje</w:t>
      </w:r>
    </w:p>
    <w:p w14:paraId="27D45B3B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18BCA141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178304A5" w14:textId="0BDAB700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60AB3704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1855F31A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345BF906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476D2715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41812A8B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7DF4EEF5" w14:textId="77777777" w:rsidR="0023654D" w:rsidRPr="00AC3106" w:rsidRDefault="0023654D" w:rsidP="0023654D">
      <w:pPr>
        <w:rPr>
          <w:sz w:val="24"/>
          <w:szCs w:val="24"/>
          <w:lang w:val="sr-Latn-RS"/>
        </w:rPr>
        <w:sectPr w:rsidR="0023654D" w:rsidRPr="00AC3106" w:rsidSect="0023034A">
          <w:footerReference w:type="default" r:id="rId11"/>
          <w:pgSz w:w="11906" w:h="16838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7C046079" w14:textId="5AB57276" w:rsidR="0023654D" w:rsidRPr="00AC3106" w:rsidRDefault="0023654D" w:rsidP="00455CAF">
      <w:pPr>
        <w:rPr>
          <w:sz w:val="24"/>
          <w:szCs w:val="24"/>
          <w:lang w:val="sr-Latn-RS"/>
        </w:rPr>
      </w:pPr>
      <w:r w:rsidRPr="00AC3106">
        <w:rPr>
          <w:sz w:val="24"/>
          <w:szCs w:val="24"/>
          <w:lang w:val="sr-Latn-RS"/>
        </w:rPr>
        <w:t>Mentor: prof. dr Aleksandar Stanimirović</w:t>
      </w:r>
    </w:p>
    <w:p w14:paraId="7B16A900" w14:textId="77F13828" w:rsidR="0023654D" w:rsidRPr="00AC3106" w:rsidRDefault="0023654D" w:rsidP="0023654D">
      <w:pPr>
        <w:jc w:val="right"/>
        <w:rPr>
          <w:sz w:val="24"/>
          <w:szCs w:val="24"/>
          <w:lang w:val="sr-Latn-RS"/>
        </w:rPr>
      </w:pPr>
      <w:r w:rsidRPr="00AC3106">
        <w:rPr>
          <w:sz w:val="24"/>
          <w:szCs w:val="24"/>
          <w:lang w:val="sr-Latn-RS"/>
        </w:rPr>
        <w:t>Kandidat: Matija Špeletić (1672)</w:t>
      </w:r>
    </w:p>
    <w:p w14:paraId="26A10F75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  <w:sectPr w:rsidR="0023654D" w:rsidRPr="00AC3106" w:rsidSect="0023654D">
          <w:type w:val="continuous"/>
          <w:pgSz w:w="11906" w:h="16838"/>
          <w:pgMar w:top="1440" w:right="1440" w:bottom="1440" w:left="1440" w:header="720" w:footer="720" w:gutter="0"/>
          <w:cols w:num="2" w:space="720"/>
          <w:docGrid w:linePitch="360"/>
        </w:sectPr>
      </w:pPr>
    </w:p>
    <w:p w14:paraId="54B35E52" w14:textId="388021E5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00365F70" w14:textId="77777777" w:rsidR="0023654D" w:rsidRPr="00AC3106" w:rsidRDefault="0023654D" w:rsidP="0023654D">
      <w:pPr>
        <w:jc w:val="center"/>
        <w:rPr>
          <w:sz w:val="32"/>
          <w:szCs w:val="32"/>
          <w:lang w:val="sr-Latn-RS"/>
        </w:rPr>
      </w:pPr>
    </w:p>
    <w:p w14:paraId="40F7F187" w14:textId="77777777" w:rsidR="0023654D" w:rsidRPr="00AC3106" w:rsidRDefault="0023654D" w:rsidP="00345A69">
      <w:pPr>
        <w:jc w:val="center"/>
        <w:rPr>
          <w:sz w:val="24"/>
          <w:szCs w:val="24"/>
          <w:lang w:val="sr-Latn-RS"/>
        </w:rPr>
      </w:pPr>
      <w:r w:rsidRPr="00AC3106">
        <w:rPr>
          <w:sz w:val="24"/>
          <w:szCs w:val="24"/>
          <w:lang w:val="sr-Latn-RS"/>
        </w:rPr>
        <w:t>Niš, 2024.</w:t>
      </w:r>
    </w:p>
    <w:p w14:paraId="733CFCEA" w14:textId="176129FA" w:rsidR="00EF736B" w:rsidRPr="00AC3106" w:rsidRDefault="00EF736B">
      <w:pPr>
        <w:rPr>
          <w:lang w:val="sr-Latn-RS"/>
        </w:rPr>
      </w:pPr>
      <w:r w:rsidRPr="00AC3106">
        <w:rPr>
          <w:lang w:val="sr-Latn-RS"/>
        </w:rPr>
        <w:br w:type="page"/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sr-Latn-RS"/>
        </w:rPr>
        <w:id w:val="-1988166768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76E36D8F" w14:textId="0E9878D7" w:rsidR="00345A69" w:rsidRPr="00AC3106" w:rsidRDefault="00FC43E7">
          <w:pPr>
            <w:pStyle w:val="TOCHeading"/>
            <w:rPr>
              <w:lang w:val="sr-Latn-RS"/>
            </w:rPr>
          </w:pPr>
          <w:r w:rsidRPr="004A6DA4">
            <w:rPr>
              <w:lang w:val="sr-Latn-RS"/>
            </w:rPr>
            <w:t>Sadržaj</w:t>
          </w:r>
        </w:p>
        <w:p w14:paraId="713660F0" w14:textId="31893EF8" w:rsidR="003A05B0" w:rsidRPr="004A6DA4" w:rsidRDefault="00345A69">
          <w:pPr>
            <w:pStyle w:val="TOC1"/>
            <w:rPr>
              <w:rFonts w:eastAsiaTheme="minorEastAsia"/>
              <w:noProof/>
              <w:lang w:val="sr-Latn-RS" w:eastAsia="en-GB"/>
            </w:rPr>
          </w:pPr>
          <w:r w:rsidRPr="00AC3106">
            <w:rPr>
              <w:lang w:val="sr-Latn-RS"/>
            </w:rPr>
            <w:fldChar w:fldCharType="begin"/>
          </w:r>
          <w:r w:rsidRPr="00AC3106">
            <w:rPr>
              <w:lang w:val="sr-Latn-RS"/>
            </w:rPr>
            <w:instrText xml:space="preserve"> TOC \o "1-3" \h \z \u </w:instrText>
          </w:r>
          <w:r w:rsidRPr="00AC3106">
            <w:rPr>
              <w:lang w:val="sr-Latn-RS"/>
            </w:rPr>
            <w:fldChar w:fldCharType="separate"/>
          </w:r>
          <w:hyperlink w:anchor="_Toc163503125" w:history="1">
            <w:r w:rsidR="003A05B0" w:rsidRPr="004A6DA4">
              <w:rPr>
                <w:rStyle w:val="Hyperlink"/>
                <w:noProof/>
                <w:lang w:val="sr-Latn-RS"/>
              </w:rPr>
              <w:t>1. Uvod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25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4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4E31DDD5" w14:textId="3CEF581D" w:rsidR="003A05B0" w:rsidRPr="004A6DA4" w:rsidRDefault="00AE5570">
          <w:pPr>
            <w:pStyle w:val="TOC1"/>
            <w:rPr>
              <w:rFonts w:eastAsiaTheme="minorEastAsia"/>
              <w:noProof/>
              <w:lang w:val="sr-Latn-RS" w:eastAsia="en-GB"/>
            </w:rPr>
          </w:pPr>
          <w:hyperlink w:anchor="_Toc163503126" w:history="1">
            <w:r w:rsidR="003A05B0" w:rsidRPr="004A6DA4">
              <w:rPr>
                <w:rStyle w:val="Hyperlink"/>
                <w:noProof/>
                <w:lang w:val="sr-Latn-RS"/>
              </w:rPr>
              <w:t>2. Podela tehnika za augmentaciju slik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26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5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6A181DF3" w14:textId="32906C34" w:rsidR="003A05B0" w:rsidRPr="004A6DA4" w:rsidRDefault="00AE5570">
          <w:pPr>
            <w:pStyle w:val="TOC1"/>
            <w:rPr>
              <w:rFonts w:eastAsiaTheme="minorEastAsia"/>
              <w:noProof/>
              <w:lang w:val="sr-Latn-RS" w:eastAsia="en-GB"/>
            </w:rPr>
          </w:pPr>
          <w:hyperlink w:anchor="_Toc163503127" w:history="1">
            <w:r w:rsidR="003A05B0" w:rsidRPr="004A6DA4">
              <w:rPr>
                <w:rStyle w:val="Hyperlink"/>
                <w:noProof/>
                <w:lang w:val="sr-Latn-RS"/>
              </w:rPr>
              <w:t>3. Osnovne tehnike za augmentaciju slik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27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6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3A41F0DC" w14:textId="65A61FB2" w:rsidR="003A05B0" w:rsidRPr="004A6DA4" w:rsidRDefault="00AE557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28" w:history="1">
            <w:r w:rsidR="003A05B0" w:rsidRPr="004A6DA4">
              <w:rPr>
                <w:rStyle w:val="Hyperlink"/>
                <w:noProof/>
                <w:lang w:val="sr-Latn-RS"/>
              </w:rPr>
              <w:t>3.1. Geometrijske transformacije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28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6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EC1EBE3" w14:textId="6D5A9864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29" w:history="1">
            <w:r w:rsidR="003A05B0" w:rsidRPr="004A6DA4">
              <w:rPr>
                <w:rStyle w:val="Hyperlink"/>
                <w:noProof/>
                <w:lang w:val="sr-Latn-RS"/>
              </w:rPr>
              <w:t>3.1.1. Refleksi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29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6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40830D46" w14:textId="42915134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0" w:history="1">
            <w:r w:rsidR="003A05B0" w:rsidRPr="004A6DA4">
              <w:rPr>
                <w:rStyle w:val="Hyperlink"/>
                <w:noProof/>
                <w:lang w:val="sr-Latn-RS"/>
              </w:rPr>
              <w:t>3.1.2. Isecanje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0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6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7EA11DE7" w14:textId="7F365579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1" w:history="1">
            <w:r w:rsidR="003A05B0" w:rsidRPr="004A6DA4">
              <w:rPr>
                <w:rStyle w:val="Hyperlink"/>
                <w:noProof/>
                <w:lang w:val="sr-Latn-RS"/>
              </w:rPr>
              <w:t>3.1.3. Rotaci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1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7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6052134" w14:textId="7A82541F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2" w:history="1">
            <w:r w:rsidR="003A05B0" w:rsidRPr="004A6DA4">
              <w:rPr>
                <w:rStyle w:val="Hyperlink"/>
                <w:noProof/>
                <w:lang w:val="sr-Latn-RS"/>
              </w:rPr>
              <w:t>3.1.4. Translaci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2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7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DD78C27" w14:textId="24D61B1D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3" w:history="1">
            <w:r w:rsidR="003A05B0" w:rsidRPr="004A6DA4">
              <w:rPr>
                <w:rStyle w:val="Hyperlink"/>
                <w:noProof/>
                <w:lang w:val="sr-Latn-RS"/>
              </w:rPr>
              <w:t>3.1.5. Afina transformaci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3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8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212879DA" w14:textId="1CAEC124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4" w:history="1">
            <w:r w:rsidR="003A05B0" w:rsidRPr="004A6DA4">
              <w:rPr>
                <w:rStyle w:val="Hyperlink"/>
                <w:noProof/>
                <w:lang w:val="sr-Latn-RS"/>
              </w:rPr>
              <w:t>3.1.6. Perspektivna transformaci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4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8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28D77730" w14:textId="2BF3F7DC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5" w:history="1">
            <w:r w:rsidR="003A05B0" w:rsidRPr="004A6DA4">
              <w:rPr>
                <w:rStyle w:val="Hyperlink"/>
                <w:noProof/>
                <w:lang w:val="sr-Latn-RS"/>
              </w:rPr>
              <w:t>3.1.7. Strategije za popunu praznih delov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5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8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6D0441DA" w14:textId="2D5E8D50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6" w:history="1">
            <w:r w:rsidR="003A05B0" w:rsidRPr="004A6DA4">
              <w:rPr>
                <w:rStyle w:val="Hyperlink"/>
                <w:noProof/>
                <w:lang w:val="sr-Latn-RS"/>
              </w:rPr>
              <w:t>3.1.8. Poređenje geometrijskih transformaci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6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9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575F4B18" w14:textId="3ECB5694" w:rsidR="003A05B0" w:rsidRPr="004A6DA4" w:rsidRDefault="00AE557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7" w:history="1">
            <w:r w:rsidR="003A05B0" w:rsidRPr="004A6DA4">
              <w:rPr>
                <w:rStyle w:val="Hyperlink"/>
                <w:noProof/>
                <w:lang w:val="sr-Latn-RS"/>
              </w:rPr>
              <w:t>3.2. Transformacije nad prostorom bo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7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0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7DD0BE24" w14:textId="4109119A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8" w:history="1">
            <w:r w:rsidR="003A05B0" w:rsidRPr="004A6DA4">
              <w:rPr>
                <w:rStyle w:val="Hyperlink"/>
                <w:noProof/>
                <w:lang w:val="sr-Latn-RS"/>
              </w:rPr>
              <w:t>3.2.1. Prostori bo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8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0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4C1B76E5" w14:textId="3A654179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39" w:history="1">
            <w:r w:rsidR="003A05B0" w:rsidRPr="004A6DA4">
              <w:rPr>
                <w:rStyle w:val="Hyperlink"/>
                <w:noProof/>
                <w:lang w:val="sr-Latn-RS"/>
              </w:rPr>
              <w:t>3.2.2. Promena osvetljen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39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1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54AD06EE" w14:textId="259C3945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0" w:history="1">
            <w:r w:rsidR="003A05B0" w:rsidRPr="004A6DA4">
              <w:rPr>
                <w:rStyle w:val="Hyperlink"/>
                <w:noProof/>
                <w:lang w:val="sr-Latn-RS"/>
              </w:rPr>
              <w:t>3.2.3. Promena nijanse i zasićenosti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0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1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CEFCD34" w14:textId="457D295B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1" w:history="1">
            <w:r w:rsidR="003A05B0" w:rsidRPr="004A6DA4">
              <w:rPr>
                <w:rStyle w:val="Hyperlink"/>
                <w:noProof/>
                <w:lang w:val="sr-Latn-RS"/>
              </w:rPr>
              <w:t>3.2.4. Promena temperature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1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2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669FF737" w14:textId="6D3CA331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2" w:history="1">
            <w:r w:rsidR="003A05B0" w:rsidRPr="004A6DA4">
              <w:rPr>
                <w:rStyle w:val="Hyperlink"/>
                <w:noProof/>
                <w:lang w:val="sr-Latn-RS"/>
              </w:rPr>
              <w:t>3.2.5. Promena kontrasti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2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2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21DBE315" w14:textId="1CC4677E" w:rsidR="003A05B0" w:rsidRPr="004A6DA4" w:rsidRDefault="00AE557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3" w:history="1">
            <w:r w:rsidR="003A05B0" w:rsidRPr="004A6DA4">
              <w:rPr>
                <w:rStyle w:val="Hyperlink"/>
                <w:noProof/>
                <w:lang w:val="sr-Latn-RS"/>
              </w:rPr>
              <w:t>3.3. Transformacije konvolucijom (kernel filteri)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3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3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BA357E7" w14:textId="15DBFE31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4" w:history="1">
            <w:r w:rsidR="003A05B0" w:rsidRPr="004A6DA4">
              <w:rPr>
                <w:rStyle w:val="Hyperlink"/>
                <w:noProof/>
                <w:lang w:val="sr-Latn-RS"/>
              </w:rPr>
              <w:t>3.3.1. Zamućenje slike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4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3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146FE009" w14:textId="01AC3DAF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5" w:history="1">
            <w:r w:rsidR="003A05B0" w:rsidRPr="004A6DA4">
              <w:rPr>
                <w:rStyle w:val="Hyperlink"/>
                <w:noProof/>
                <w:lang w:val="sr-Latn-RS"/>
              </w:rPr>
              <w:t>3.3.2. Izoštravanje slik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5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4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22F265B4" w14:textId="3BB9E17E" w:rsidR="003A05B0" w:rsidRPr="004A6DA4" w:rsidRDefault="00AE557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6" w:history="1">
            <w:r w:rsidR="003A05B0" w:rsidRPr="004A6DA4">
              <w:rPr>
                <w:rStyle w:val="Hyperlink"/>
                <w:noProof/>
                <w:lang w:val="sr-Latn-RS"/>
              </w:rPr>
              <w:t>3.4. Brisanje delova slik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6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4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48347937" w14:textId="298A7B92" w:rsidR="003A05B0" w:rsidRPr="004A6DA4" w:rsidRDefault="00AE557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7" w:history="1">
            <w:r w:rsidR="003A05B0" w:rsidRPr="004A6DA4">
              <w:rPr>
                <w:rStyle w:val="Hyperlink"/>
                <w:noProof/>
                <w:lang w:val="sr-Latn-RS"/>
              </w:rPr>
              <w:t>3.5. Narušavanje kvaliteta slik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7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6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201B101E" w14:textId="3E02EDA2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8" w:history="1">
            <w:r w:rsidR="003A05B0" w:rsidRPr="004A6DA4">
              <w:rPr>
                <w:rStyle w:val="Hyperlink"/>
                <w:noProof/>
                <w:lang w:val="sr-Latn-RS"/>
              </w:rPr>
              <w:t>3.5.1. Dodavanje šum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8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6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49462045" w14:textId="28A2F637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49" w:history="1">
            <w:r w:rsidR="003A05B0" w:rsidRPr="004A6DA4">
              <w:rPr>
                <w:rStyle w:val="Hyperlink"/>
                <w:noProof/>
                <w:lang w:val="sr-Latn-RS"/>
              </w:rPr>
              <w:t>3.5.2. Pikselizacija slike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49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7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2250DAF3" w14:textId="4F89C7BE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0" w:history="1">
            <w:r w:rsidR="003A05B0" w:rsidRPr="004A6DA4">
              <w:rPr>
                <w:rStyle w:val="Hyperlink"/>
                <w:noProof/>
                <w:lang w:val="sr-Latn-RS"/>
              </w:rPr>
              <w:t>3.5.3. Simulacija kompresije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0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7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12EC54A0" w14:textId="42325967" w:rsidR="003A05B0" w:rsidRPr="004A6DA4" w:rsidRDefault="00AE557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1" w:history="1">
            <w:r w:rsidR="003A05B0" w:rsidRPr="004A6DA4">
              <w:rPr>
                <w:rStyle w:val="Hyperlink"/>
                <w:noProof/>
                <w:lang w:val="sr-Latn-RS"/>
              </w:rPr>
              <w:t>3.6. Mešanje slik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1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7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F774862" w14:textId="322E2A22" w:rsidR="003A05B0" w:rsidRPr="004A6DA4" w:rsidRDefault="00AE557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2" w:history="1">
            <w:r w:rsidR="003A05B0" w:rsidRPr="004A6DA4">
              <w:rPr>
                <w:rStyle w:val="Hyperlink"/>
                <w:noProof/>
                <w:lang w:val="sr-Latn-RS"/>
              </w:rPr>
              <w:t>3.7. Simulacija vremenskih uslov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2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9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6E208B4D" w14:textId="6BE2CC2D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3" w:history="1">
            <w:r w:rsidR="003A05B0" w:rsidRPr="004A6DA4">
              <w:rPr>
                <w:rStyle w:val="Hyperlink"/>
                <w:noProof/>
                <w:lang w:val="sr-Latn-RS"/>
              </w:rPr>
              <w:t>3.7.1. Simulacija snežnog pokrivač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3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19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718CEF8C" w14:textId="38B1AAA9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4" w:history="1">
            <w:r w:rsidR="003A05B0" w:rsidRPr="004A6DA4">
              <w:rPr>
                <w:rStyle w:val="Hyperlink"/>
                <w:noProof/>
                <w:lang w:val="sr-Latn-RS"/>
              </w:rPr>
              <w:t>3.7.2. Simulacija padavin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4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0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46CEC153" w14:textId="260D2932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5" w:history="1">
            <w:r w:rsidR="003A05B0" w:rsidRPr="004A6DA4">
              <w:rPr>
                <w:rStyle w:val="Hyperlink"/>
                <w:noProof/>
                <w:lang w:val="sr-Latn-RS"/>
              </w:rPr>
              <w:t>3.7.3. Simulacija mraza, rose i magle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5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1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4DB638C" w14:textId="22A87D3B" w:rsidR="003A05B0" w:rsidRPr="004A6DA4" w:rsidRDefault="00AE5570">
          <w:pPr>
            <w:pStyle w:val="TOC1"/>
            <w:rPr>
              <w:rFonts w:eastAsiaTheme="minorEastAsia"/>
              <w:noProof/>
              <w:lang w:val="sr-Latn-RS" w:eastAsia="en-GB"/>
            </w:rPr>
          </w:pPr>
          <w:hyperlink w:anchor="_Toc163503156" w:history="1">
            <w:r w:rsidR="003A05B0" w:rsidRPr="004A6DA4">
              <w:rPr>
                <w:rStyle w:val="Hyperlink"/>
                <w:noProof/>
                <w:lang w:val="sr-Latn-RS"/>
              </w:rPr>
              <w:t>4. Tehnike za augmentaciju slika na bazi dubokog učenj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6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1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6F86B5E4" w14:textId="0467E86C" w:rsidR="003A05B0" w:rsidRPr="004A6DA4" w:rsidRDefault="00AE557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7" w:history="1">
            <w:r w:rsidR="003A05B0" w:rsidRPr="004A6DA4">
              <w:rPr>
                <w:rStyle w:val="Hyperlink"/>
                <w:noProof/>
                <w:lang w:val="sr-Latn-RS"/>
              </w:rPr>
              <w:t>4.1. Pristupi na bazi GAN model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7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2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1DFCE956" w14:textId="00043155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8" w:history="1">
            <w:r w:rsidR="003A05B0" w:rsidRPr="004A6DA4">
              <w:rPr>
                <w:rStyle w:val="Hyperlink"/>
                <w:noProof/>
                <w:lang w:val="sr-Latn-RS"/>
              </w:rPr>
              <w:t xml:space="preserve">4.1.1. </w:t>
            </w:r>
            <w:r w:rsidR="003A05B0" w:rsidRPr="004A6DA4">
              <w:rPr>
                <w:rStyle w:val="Hyperlink"/>
                <w:i/>
                <w:iCs/>
                <w:noProof/>
                <w:lang w:val="sr-Latn-RS"/>
              </w:rPr>
              <w:t xml:space="preserve">Image-to-image </w:t>
            </w:r>
            <w:r w:rsidR="003A05B0" w:rsidRPr="004A6DA4">
              <w:rPr>
                <w:rStyle w:val="Hyperlink"/>
                <w:noProof/>
                <w:lang w:val="sr-Latn-RS"/>
              </w:rPr>
              <w:t>translacija pomoću kondicionog GAN-a (</w:t>
            </w:r>
            <w:r w:rsidR="003A05B0" w:rsidRPr="004A6DA4">
              <w:rPr>
                <w:rStyle w:val="Hyperlink"/>
                <w:i/>
                <w:iCs/>
                <w:noProof/>
                <w:lang w:val="sr-Latn-RS"/>
              </w:rPr>
              <w:t>pix2pix</w:t>
            </w:r>
            <w:r w:rsidR="003A05B0" w:rsidRPr="004A6DA4">
              <w:rPr>
                <w:rStyle w:val="Hyperlink"/>
                <w:noProof/>
                <w:lang w:val="sr-Latn-RS"/>
              </w:rPr>
              <w:t>)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8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2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A904550" w14:textId="61C93C40" w:rsidR="003A05B0" w:rsidRPr="004A6DA4" w:rsidRDefault="00AE557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59" w:history="1">
            <w:r w:rsidR="003A05B0" w:rsidRPr="004A6DA4">
              <w:rPr>
                <w:rStyle w:val="Hyperlink"/>
                <w:noProof/>
                <w:lang w:val="sr-Latn-RS"/>
              </w:rPr>
              <w:t xml:space="preserve">4.2. Suparničko obučavanje (engl. </w:t>
            </w:r>
            <w:r w:rsidR="003A05B0" w:rsidRPr="004A6DA4">
              <w:rPr>
                <w:rStyle w:val="Hyperlink"/>
                <w:i/>
                <w:iCs/>
                <w:noProof/>
                <w:lang w:val="sr-Latn-RS"/>
              </w:rPr>
              <w:t>Adversarial Training</w:t>
            </w:r>
            <w:r w:rsidR="003A05B0" w:rsidRPr="004A6DA4">
              <w:rPr>
                <w:rStyle w:val="Hyperlink"/>
                <w:noProof/>
                <w:lang w:val="sr-Latn-RS"/>
              </w:rPr>
              <w:t>)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59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6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5BBFC2F6" w14:textId="67515E99" w:rsidR="003A05B0" w:rsidRPr="004A6DA4" w:rsidRDefault="00AE557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60" w:history="1">
            <w:r w:rsidR="003A05B0" w:rsidRPr="004A6DA4">
              <w:rPr>
                <w:rStyle w:val="Hyperlink"/>
                <w:noProof/>
                <w:lang w:val="sr-Latn-RS"/>
              </w:rPr>
              <w:t>4.2.1. Generisanje suparničkih primeraka korišćenjem FGSM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60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7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66A73A58" w14:textId="1C5EEB7B" w:rsidR="003A05B0" w:rsidRPr="004A6DA4" w:rsidRDefault="00AE557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61" w:history="1">
            <w:r w:rsidR="003A05B0" w:rsidRPr="004A6DA4">
              <w:rPr>
                <w:rStyle w:val="Hyperlink"/>
                <w:noProof/>
                <w:lang w:val="sr-Latn-RS"/>
              </w:rPr>
              <w:t>4.3. Neuralni prenos stilova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61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8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38764026" w14:textId="47AF82CF" w:rsidR="003A05B0" w:rsidRPr="004A6DA4" w:rsidRDefault="00AE557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sr-Latn-RS" w:eastAsia="en-GB"/>
            </w:rPr>
          </w:pPr>
          <w:hyperlink w:anchor="_Toc163503162" w:history="1">
            <w:r w:rsidR="003A05B0" w:rsidRPr="004A6DA4">
              <w:rPr>
                <w:rStyle w:val="Hyperlink"/>
                <w:noProof/>
                <w:lang w:val="sr-Latn-RS"/>
              </w:rPr>
              <w:t xml:space="preserve">4.4. </w:t>
            </w:r>
            <w:r w:rsidR="003A05B0" w:rsidRPr="004A6DA4">
              <w:rPr>
                <w:rStyle w:val="Hyperlink"/>
                <w:i/>
                <w:iCs/>
                <w:noProof/>
                <w:lang w:val="sr-Latn-RS"/>
              </w:rPr>
              <w:t>Stable Diffusion</w:t>
            </w:r>
            <w:r w:rsidR="003A05B0" w:rsidRPr="004A6DA4">
              <w:rPr>
                <w:rStyle w:val="Hyperlink"/>
                <w:noProof/>
                <w:lang w:val="sr-Latn-RS"/>
              </w:rPr>
              <w:t xml:space="preserve"> – moderni generativni modeli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62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29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2B87C726" w14:textId="59B0F14F" w:rsidR="003A05B0" w:rsidRPr="004A6DA4" w:rsidRDefault="00AE5570">
          <w:pPr>
            <w:pStyle w:val="TOC1"/>
            <w:rPr>
              <w:rFonts w:eastAsiaTheme="minorEastAsia"/>
              <w:noProof/>
              <w:lang w:val="sr-Latn-RS" w:eastAsia="en-GB"/>
            </w:rPr>
          </w:pPr>
          <w:hyperlink w:anchor="_Toc163503163" w:history="1">
            <w:r w:rsidR="003A05B0" w:rsidRPr="004A6DA4">
              <w:rPr>
                <w:rStyle w:val="Hyperlink"/>
                <w:noProof/>
                <w:lang w:val="sr-Latn-RS"/>
              </w:rPr>
              <w:t>5. Zaključak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63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30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12EFD260" w14:textId="790574F5" w:rsidR="003A05B0" w:rsidRPr="004A6DA4" w:rsidRDefault="00AE5570">
          <w:pPr>
            <w:pStyle w:val="TOC1"/>
            <w:rPr>
              <w:rFonts w:eastAsiaTheme="minorEastAsia"/>
              <w:noProof/>
              <w:lang w:val="sr-Latn-RS" w:eastAsia="en-GB"/>
            </w:rPr>
          </w:pPr>
          <w:hyperlink w:anchor="_Toc163503164" w:history="1">
            <w:r w:rsidR="003A05B0" w:rsidRPr="004A6DA4">
              <w:rPr>
                <w:rStyle w:val="Hyperlink"/>
                <w:noProof/>
                <w:lang w:val="sr-Latn-RS"/>
              </w:rPr>
              <w:t>6. Reference</w:t>
            </w:r>
            <w:r w:rsidR="003A05B0" w:rsidRPr="004A6DA4">
              <w:rPr>
                <w:noProof/>
                <w:webHidden/>
                <w:lang w:val="sr-Latn-RS"/>
              </w:rPr>
              <w:tab/>
            </w:r>
            <w:r w:rsidR="003A05B0" w:rsidRPr="004A6DA4">
              <w:rPr>
                <w:noProof/>
                <w:webHidden/>
                <w:lang w:val="sr-Latn-RS"/>
              </w:rPr>
              <w:fldChar w:fldCharType="begin"/>
            </w:r>
            <w:r w:rsidR="003A05B0" w:rsidRPr="004A6DA4">
              <w:rPr>
                <w:noProof/>
                <w:webHidden/>
                <w:lang w:val="sr-Latn-RS"/>
              </w:rPr>
              <w:instrText xml:space="preserve"> PAGEREF _Toc163503164 \h </w:instrText>
            </w:r>
            <w:r w:rsidR="003A05B0" w:rsidRPr="004A6DA4">
              <w:rPr>
                <w:noProof/>
                <w:webHidden/>
                <w:lang w:val="sr-Latn-RS"/>
              </w:rPr>
            </w:r>
            <w:r w:rsidR="003A05B0" w:rsidRPr="004A6DA4">
              <w:rPr>
                <w:noProof/>
                <w:webHidden/>
                <w:lang w:val="sr-Latn-RS"/>
              </w:rPr>
              <w:fldChar w:fldCharType="separate"/>
            </w:r>
            <w:r w:rsidR="003A05B0" w:rsidRPr="004A6DA4">
              <w:rPr>
                <w:noProof/>
                <w:webHidden/>
                <w:lang w:val="sr-Latn-RS"/>
              </w:rPr>
              <w:t>31</w:t>
            </w:r>
            <w:r w:rsidR="003A05B0" w:rsidRPr="004A6DA4">
              <w:rPr>
                <w:noProof/>
                <w:webHidden/>
                <w:lang w:val="sr-Latn-RS"/>
              </w:rPr>
              <w:fldChar w:fldCharType="end"/>
            </w:r>
          </w:hyperlink>
        </w:p>
        <w:p w14:paraId="0DEF0967" w14:textId="156670FD" w:rsidR="00345A69" w:rsidRPr="00AC3106" w:rsidRDefault="00345A69">
          <w:pPr>
            <w:rPr>
              <w:lang w:val="sr-Latn-RS"/>
            </w:rPr>
          </w:pPr>
          <w:r w:rsidRPr="00AC3106">
            <w:rPr>
              <w:b/>
              <w:bCs/>
              <w:noProof/>
              <w:lang w:val="sr-Latn-RS"/>
            </w:rPr>
            <w:fldChar w:fldCharType="end"/>
          </w:r>
        </w:p>
      </w:sdtContent>
    </w:sdt>
    <w:p w14:paraId="0594070F" w14:textId="0928A526" w:rsidR="00EF736B" w:rsidRPr="00AC3106" w:rsidRDefault="00EF736B">
      <w:pPr>
        <w:rPr>
          <w:lang w:val="sr-Latn-RS"/>
        </w:rPr>
      </w:pPr>
      <w:r w:rsidRPr="00AC3106">
        <w:rPr>
          <w:lang w:val="sr-Latn-RS"/>
        </w:rPr>
        <w:br w:type="page"/>
      </w:r>
    </w:p>
    <w:p w14:paraId="77545AC6" w14:textId="363C4617" w:rsidR="0023654D" w:rsidRPr="00AC3106" w:rsidRDefault="00EF736B" w:rsidP="00455CAF">
      <w:pPr>
        <w:pStyle w:val="Heading1"/>
        <w:rPr>
          <w:lang w:val="sr-Latn-RS"/>
        </w:rPr>
      </w:pPr>
      <w:bookmarkStart w:id="0" w:name="_Toc163503125"/>
      <w:r w:rsidRPr="00AC3106">
        <w:rPr>
          <w:lang w:val="sr-Latn-RS"/>
        </w:rPr>
        <w:lastRenderedPageBreak/>
        <w:t>1. Uvod</w:t>
      </w:r>
      <w:bookmarkEnd w:id="0"/>
    </w:p>
    <w:p w14:paraId="0ACA1758" w14:textId="2EEDAE38" w:rsidR="009506F9" w:rsidRPr="00AC3106" w:rsidRDefault="000B1432" w:rsidP="00455CAF">
      <w:pPr>
        <w:rPr>
          <w:lang w:val="sr-Latn-RS"/>
        </w:rPr>
      </w:pPr>
      <w:r w:rsidRPr="00AC3106">
        <w:rPr>
          <w:lang w:val="sr-Latn-RS"/>
        </w:rPr>
        <w:t>Pojava</w:t>
      </w:r>
      <w:r w:rsidR="00B458E8" w:rsidRPr="00AC3106">
        <w:rPr>
          <w:lang w:val="sr-Latn-RS"/>
        </w:rPr>
        <w:t xml:space="preserve"> i razvoj</w:t>
      </w:r>
      <w:r w:rsidR="009506F9" w:rsidRPr="00AC3106">
        <w:rPr>
          <w:lang w:val="sr-Latn-RS"/>
        </w:rPr>
        <w:t xml:space="preserve"> </w:t>
      </w:r>
      <w:r w:rsidR="00B458E8" w:rsidRPr="00AC3106">
        <w:rPr>
          <w:lang w:val="sr-Latn-RS"/>
        </w:rPr>
        <w:t>k</w:t>
      </w:r>
      <w:r w:rsidR="009506F9" w:rsidRPr="00AC3106">
        <w:rPr>
          <w:lang w:val="sr-Latn-RS"/>
        </w:rPr>
        <w:t>onvolucionih neuronskih mreža (</w:t>
      </w:r>
      <w:r w:rsidR="00B458E8" w:rsidRPr="00AC3106">
        <w:rPr>
          <w:lang w:val="sr-Latn-RS"/>
        </w:rPr>
        <w:t xml:space="preserve">engl. </w:t>
      </w:r>
      <w:r w:rsidR="00B458E8" w:rsidRPr="00AC3106">
        <w:rPr>
          <w:i/>
          <w:iCs/>
          <w:lang w:val="sr-Latn-RS"/>
        </w:rPr>
        <w:t>convolutional neural networks</w:t>
      </w:r>
      <w:r w:rsidR="00B458E8" w:rsidRPr="00AC3106">
        <w:rPr>
          <w:lang w:val="sr-Latn-RS"/>
        </w:rPr>
        <w:t xml:space="preserve"> –  </w:t>
      </w:r>
      <w:r w:rsidR="009506F9" w:rsidRPr="00AC3106">
        <w:rPr>
          <w:lang w:val="sr-Latn-RS"/>
        </w:rPr>
        <w:t>CNN) izazva</w:t>
      </w:r>
      <w:r w:rsidR="00A961AE" w:rsidRPr="00AC3106">
        <w:rPr>
          <w:lang w:val="sr-Latn-RS"/>
        </w:rPr>
        <w:t>la</w:t>
      </w:r>
      <w:r w:rsidR="009506F9" w:rsidRPr="00AC3106">
        <w:rPr>
          <w:lang w:val="sr-Latn-RS"/>
        </w:rPr>
        <w:t xml:space="preserve"> je revoluciju u </w:t>
      </w:r>
      <w:r w:rsidR="00A961AE" w:rsidRPr="00AC3106">
        <w:rPr>
          <w:lang w:val="sr-Latn-RS"/>
        </w:rPr>
        <w:t xml:space="preserve">oblasti </w:t>
      </w:r>
      <w:r w:rsidR="009506F9" w:rsidRPr="00AC3106">
        <w:rPr>
          <w:lang w:val="sr-Latn-RS"/>
        </w:rPr>
        <w:t>klasifikacij</w:t>
      </w:r>
      <w:r w:rsidR="00A961AE" w:rsidRPr="00AC3106">
        <w:rPr>
          <w:lang w:val="sr-Latn-RS"/>
        </w:rPr>
        <w:t>e</w:t>
      </w:r>
      <w:r w:rsidR="009506F9" w:rsidRPr="00AC3106">
        <w:rPr>
          <w:lang w:val="sr-Latn-RS"/>
        </w:rPr>
        <w:t xml:space="preserve"> slika, zahvaljujući njihovoj sposobnosti da zadrže prostorne karakteristike slika. Ove mreže omogućavaju smanjivanje prostorn</w:t>
      </w:r>
      <w:r w:rsidR="00B863BC" w:rsidRPr="00AC3106">
        <w:rPr>
          <w:lang w:val="sr-Latn-RS"/>
        </w:rPr>
        <w:t xml:space="preserve">ih dimenzija </w:t>
      </w:r>
      <w:r w:rsidR="009506F9" w:rsidRPr="00AC3106">
        <w:rPr>
          <w:lang w:val="sr-Latn-RS"/>
        </w:rPr>
        <w:t xml:space="preserve">slike </w:t>
      </w:r>
      <w:r w:rsidR="00932657" w:rsidRPr="00AC3106">
        <w:rPr>
          <w:lang w:val="sr-Latn-RS"/>
        </w:rPr>
        <w:t>uz istovremeno povećanje dubine mapa</w:t>
      </w:r>
      <w:r w:rsidR="00306702" w:rsidRPr="00AC3106">
        <w:rPr>
          <w:lang w:val="sr-Latn-RS"/>
        </w:rPr>
        <w:t xml:space="preserve"> karakteristika (engl. </w:t>
      </w:r>
      <w:r w:rsidR="00306702" w:rsidRPr="00AC3106">
        <w:rPr>
          <w:i/>
          <w:iCs/>
          <w:lang w:val="sr-Latn-RS"/>
        </w:rPr>
        <w:t>feature maps</w:t>
      </w:r>
      <w:r w:rsidR="00306702" w:rsidRPr="00AC3106">
        <w:rPr>
          <w:lang w:val="sr-Latn-RS"/>
        </w:rPr>
        <w:t>)</w:t>
      </w:r>
      <w:r w:rsidR="009506F9" w:rsidRPr="00AC3106">
        <w:rPr>
          <w:lang w:val="sr-Latn-RS"/>
        </w:rPr>
        <w:t xml:space="preserve">, što </w:t>
      </w:r>
      <w:r w:rsidR="00385E9E" w:rsidRPr="00AC3106">
        <w:rPr>
          <w:lang w:val="sr-Latn-RS"/>
        </w:rPr>
        <w:t>rezultuje u dobrim</w:t>
      </w:r>
      <w:r w:rsidR="009506F9" w:rsidRPr="00AC3106">
        <w:rPr>
          <w:lang w:val="sr-Latn-RS"/>
        </w:rPr>
        <w:t>, niskodimenzionalni</w:t>
      </w:r>
      <w:r w:rsidR="00385E9E" w:rsidRPr="00AC3106">
        <w:rPr>
          <w:lang w:val="sr-Latn-RS"/>
        </w:rPr>
        <w:t>m</w:t>
      </w:r>
      <w:r w:rsidR="009506F9" w:rsidRPr="00AC3106">
        <w:rPr>
          <w:lang w:val="sr-Latn-RS"/>
        </w:rPr>
        <w:t xml:space="preserve"> reprezentacija</w:t>
      </w:r>
      <w:r w:rsidR="00385E9E" w:rsidRPr="00AC3106">
        <w:rPr>
          <w:lang w:val="sr-Latn-RS"/>
        </w:rPr>
        <w:t>ma</w:t>
      </w:r>
      <w:r w:rsidR="009506F9" w:rsidRPr="00AC3106">
        <w:rPr>
          <w:lang w:val="sr-Latn-RS"/>
        </w:rPr>
        <w:t xml:space="preserve"> slika. Kao posledica toga, CNN su </w:t>
      </w:r>
      <w:r w:rsidR="006E3E0F" w:rsidRPr="00AC3106">
        <w:rPr>
          <w:lang w:val="sr-Latn-RS"/>
        </w:rPr>
        <w:t xml:space="preserve">postale </w:t>
      </w:r>
      <w:r w:rsidR="00BC027C" w:rsidRPr="00AC3106">
        <w:rPr>
          <w:lang w:val="sr-Latn-RS"/>
        </w:rPr>
        <w:t>široko</w:t>
      </w:r>
      <w:r w:rsidR="006E3E0F" w:rsidRPr="00AC3106">
        <w:rPr>
          <w:lang w:val="sr-Latn-RS"/>
        </w:rPr>
        <w:t xml:space="preserve"> </w:t>
      </w:r>
      <w:r w:rsidR="00BC027C" w:rsidRPr="00AC3106">
        <w:rPr>
          <w:lang w:val="sr-Latn-RS"/>
        </w:rPr>
        <w:t>prihvaćene i postale su osnova</w:t>
      </w:r>
      <w:r w:rsidR="009506F9" w:rsidRPr="00AC3106">
        <w:rPr>
          <w:lang w:val="sr-Latn-RS"/>
        </w:rPr>
        <w:t xml:space="preserve"> različitim </w:t>
      </w:r>
      <w:r w:rsidR="00675A7D" w:rsidRPr="00AC3106">
        <w:rPr>
          <w:lang w:val="sr-Latn-RS"/>
        </w:rPr>
        <w:t>oblastima</w:t>
      </w:r>
      <w:r w:rsidR="009506F9" w:rsidRPr="00AC3106">
        <w:rPr>
          <w:lang w:val="sr-Latn-RS"/>
        </w:rPr>
        <w:t xml:space="preserve"> računarsk</w:t>
      </w:r>
      <w:r w:rsidR="00675A7D" w:rsidRPr="00AC3106">
        <w:rPr>
          <w:lang w:val="sr-Latn-RS"/>
        </w:rPr>
        <w:t>og</w:t>
      </w:r>
      <w:r w:rsidR="009506F9" w:rsidRPr="00AC3106">
        <w:rPr>
          <w:lang w:val="sr-Latn-RS"/>
        </w:rPr>
        <w:t xml:space="preserve"> </w:t>
      </w:r>
      <w:r w:rsidR="00675A7D" w:rsidRPr="00AC3106">
        <w:rPr>
          <w:lang w:val="sr-Latn-RS"/>
        </w:rPr>
        <w:t>vida</w:t>
      </w:r>
      <w:r w:rsidR="009506F9" w:rsidRPr="00AC3106">
        <w:rPr>
          <w:lang w:val="sr-Latn-RS"/>
        </w:rPr>
        <w:t xml:space="preserve"> gde </w:t>
      </w:r>
      <w:r w:rsidR="00675A7D" w:rsidRPr="00AC3106">
        <w:rPr>
          <w:lang w:val="sr-Latn-RS"/>
        </w:rPr>
        <w:t>gotovo uvek daju ubedljivo najbolje rezultate u poređenju sa ostalim metodama</w:t>
      </w:r>
      <w:r w:rsidR="009506F9" w:rsidRPr="00AC3106">
        <w:rPr>
          <w:lang w:val="sr-Latn-RS"/>
        </w:rPr>
        <w:t>.</w:t>
      </w:r>
    </w:p>
    <w:p w14:paraId="222E9272" w14:textId="74EA7418" w:rsidR="009506F9" w:rsidRPr="00AC3106" w:rsidRDefault="009506F9" w:rsidP="003A05B0">
      <w:pPr>
        <w:ind w:firstLine="720"/>
        <w:rPr>
          <w:lang w:val="sr-Latn-RS"/>
        </w:rPr>
      </w:pPr>
      <w:r w:rsidRPr="00AC3106">
        <w:rPr>
          <w:lang w:val="sr-Latn-RS"/>
        </w:rPr>
        <w:t xml:space="preserve">Međutim, </w:t>
      </w:r>
      <w:r w:rsidR="00DC69F4" w:rsidRPr="00AC3106">
        <w:rPr>
          <w:lang w:val="sr-Latn-RS"/>
        </w:rPr>
        <w:t>CNN poseduju jedan</w:t>
      </w:r>
      <w:r w:rsidRPr="00AC3106">
        <w:rPr>
          <w:lang w:val="sr-Latn-RS"/>
        </w:rPr>
        <w:t xml:space="preserve"> značajan nedostatak: podložnost </w:t>
      </w:r>
      <w:r w:rsidR="00DC69F4" w:rsidRPr="00AC3106">
        <w:rPr>
          <w:i/>
          <w:iCs/>
          <w:lang w:val="sr-Latn-RS"/>
        </w:rPr>
        <w:t>overfitting</w:t>
      </w:r>
      <w:r w:rsidR="00DC69F4" w:rsidRPr="00AC3106">
        <w:rPr>
          <w:lang w:val="sr-Latn-RS"/>
        </w:rPr>
        <w:t>-u</w:t>
      </w:r>
      <w:r w:rsidRPr="00AC3106">
        <w:rPr>
          <w:lang w:val="sr-Latn-RS"/>
        </w:rPr>
        <w:t>,</w:t>
      </w:r>
      <w:r w:rsidR="00DE7137" w:rsidRPr="00AC3106">
        <w:rPr>
          <w:lang w:val="sr-Latn-RS"/>
        </w:rPr>
        <w:t xml:space="preserve"> koji je</w:t>
      </w:r>
      <w:r w:rsidRPr="00AC3106">
        <w:rPr>
          <w:lang w:val="sr-Latn-RS"/>
        </w:rPr>
        <w:t xml:space="preserve"> posebno izražen kada se</w:t>
      </w:r>
      <w:r w:rsidR="00DE7137" w:rsidRPr="00AC3106">
        <w:rPr>
          <w:lang w:val="sr-Latn-RS"/>
        </w:rPr>
        <w:t xml:space="preserve"> ove mreže</w:t>
      </w:r>
      <w:r w:rsidRPr="00AC3106">
        <w:rPr>
          <w:lang w:val="sr-Latn-RS"/>
        </w:rPr>
        <w:t xml:space="preserve"> treniraju na malim skupovima podataka zbog njihovog ogromnog prostora parametara. </w:t>
      </w:r>
      <w:r w:rsidR="00B61E6C" w:rsidRPr="00AC3106">
        <w:rPr>
          <w:i/>
          <w:iCs/>
          <w:lang w:val="sr-Latn-RS"/>
        </w:rPr>
        <w:t>Overfitting</w:t>
      </w:r>
      <w:r w:rsidRPr="00AC3106">
        <w:rPr>
          <w:lang w:val="sr-Latn-RS"/>
        </w:rPr>
        <w:t xml:space="preserve"> se dešava kada mreža savršeno modelira skup za obuku, ali nije u stanju da efikasno generalizuje</w:t>
      </w:r>
      <w:r w:rsidR="000D15EC" w:rsidRPr="00AC3106">
        <w:rPr>
          <w:lang w:val="sr-Latn-RS"/>
        </w:rPr>
        <w:t xml:space="preserve"> i uspešno radi sa instancama koje do tada nisu viđene</w:t>
      </w:r>
      <w:r w:rsidRPr="00AC3106">
        <w:rPr>
          <w:lang w:val="sr-Latn-RS"/>
        </w:rPr>
        <w:t xml:space="preserve">, čime se kompromituje njena tačnost. Rešavanje ovog izazova zahteva pristup </w:t>
      </w:r>
      <w:r w:rsidR="004F6DE6" w:rsidRPr="00AC3106">
        <w:rPr>
          <w:lang w:val="sr-Latn-RS"/>
        </w:rPr>
        <w:t>velikim</w:t>
      </w:r>
      <w:r w:rsidRPr="00AC3106">
        <w:rPr>
          <w:lang w:val="sr-Latn-RS"/>
        </w:rPr>
        <w:t xml:space="preserve"> skupovima podataka. Nažalost, određeni domeni, posebno medicinska analiza slika i bioinformatika, suočavaju se sa izazovima u ispunjavanju ovih sve većih zahteva za veličinom podataka zbog poteškoća u prikupljanju podataka.</w:t>
      </w:r>
      <w:r w:rsidR="00BD78B0" w:rsidRPr="00AC3106">
        <w:rPr>
          <w:lang w:val="sr-Latn-RS"/>
        </w:rPr>
        <w:t xml:space="preserve"> </w:t>
      </w:r>
      <w:r w:rsidR="005B04A8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bC6BWMsl","properties":{"formattedCitation":"[1]","plainCitation":"[1]","noteIndex":0},"citationItems":[{"id":2,"uris":["http://zotero.org/users/13936564/items/X9R489LV"],"itemData":{"id":2,"type":"article-journal","container-title":"Journal of imaging","issue":"12","note":"publisher: MDPI","page":"254","title":"Comparison of different image data augmentation approaches","volume":"7","author":[{"family":"Nanni","given":"Loris"},{"family":"Paci","given":"Michelangelo"},{"family":"Brahnam","given":"Sheryl"},{"family":"Lumini","given":"Alessandra"}],"issued":{"date-parts":[["2021"]]}}}],"schema":"https://github.com/citation-style-language/schema/raw/master/csl-citation.json"} </w:instrText>
      </w:r>
      <w:r w:rsidR="005B04A8" w:rsidRPr="004A6DA4">
        <w:rPr>
          <w:lang w:val="sr-Latn-RS"/>
        </w:rPr>
        <w:fldChar w:fldCharType="separate"/>
      </w:r>
      <w:r w:rsidR="005B04A8" w:rsidRPr="004A6DA4">
        <w:rPr>
          <w:rFonts w:ascii="Times New Roman" w:hAnsi="Times New Roman" w:cs="Times New Roman"/>
          <w:lang w:val="sr-Latn-RS"/>
        </w:rPr>
        <w:t>[1]</w:t>
      </w:r>
      <w:r w:rsidR="005B04A8" w:rsidRPr="004A6DA4">
        <w:rPr>
          <w:lang w:val="sr-Latn-RS"/>
        </w:rPr>
        <w:fldChar w:fldCharType="end"/>
      </w:r>
    </w:p>
    <w:p w14:paraId="0BFC0D9A" w14:textId="005657DD" w:rsidR="009506F9" w:rsidRPr="00AC3106" w:rsidRDefault="006E254B" w:rsidP="003A05B0">
      <w:pPr>
        <w:ind w:firstLine="720"/>
        <w:rPr>
          <w:lang w:val="sr-Latn-RS"/>
        </w:rPr>
      </w:pPr>
      <w:r w:rsidRPr="00AC3106">
        <w:rPr>
          <w:lang w:val="sr-Latn-RS"/>
        </w:rPr>
        <w:t>Kako</w:t>
      </w:r>
      <w:r w:rsidR="009506F9" w:rsidRPr="00AC3106">
        <w:rPr>
          <w:lang w:val="sr-Latn-RS"/>
        </w:rPr>
        <w:t xml:space="preserve"> bi se </w:t>
      </w:r>
      <w:r w:rsidRPr="00AC3106">
        <w:rPr>
          <w:lang w:val="sr-Latn-RS"/>
        </w:rPr>
        <w:t>ovaj problem kod</w:t>
      </w:r>
      <w:r w:rsidR="009506F9" w:rsidRPr="00AC3106">
        <w:rPr>
          <w:lang w:val="sr-Latn-RS"/>
        </w:rPr>
        <w:t xml:space="preserve"> CNN</w:t>
      </w:r>
      <w:r w:rsidRPr="00AC3106">
        <w:rPr>
          <w:lang w:val="sr-Latn-RS"/>
        </w:rPr>
        <w:t xml:space="preserve"> ublažio</w:t>
      </w:r>
      <w:r w:rsidR="009506F9" w:rsidRPr="00AC3106">
        <w:rPr>
          <w:lang w:val="sr-Latn-RS"/>
        </w:rPr>
        <w:t xml:space="preserve">, pojavile su se različite strategije, uključujući </w:t>
      </w:r>
      <w:r w:rsidR="008D78CD" w:rsidRPr="00AC3106">
        <w:rPr>
          <w:i/>
          <w:iCs/>
          <w:lang w:val="sr-Latn-RS"/>
        </w:rPr>
        <w:t>transfer learning</w:t>
      </w:r>
      <w:r w:rsidR="002A1D84" w:rsidRPr="00AC3106">
        <w:rPr>
          <w:i/>
          <w:iCs/>
          <w:lang w:val="sr-Latn-RS"/>
        </w:rPr>
        <w:t xml:space="preserve"> </w:t>
      </w:r>
      <w:r w:rsidR="00941280" w:rsidRPr="004A6DA4">
        <w:rPr>
          <w:i/>
          <w:iCs/>
          <w:lang w:val="sr-Latn-RS"/>
        </w:rPr>
        <w:fldChar w:fldCharType="begin"/>
      </w:r>
      <w:r w:rsidR="008B5AED" w:rsidRPr="004A6DA4">
        <w:rPr>
          <w:i/>
          <w:iCs/>
          <w:lang w:val="sr-Latn-RS"/>
        </w:rPr>
        <w:instrText xml:space="preserve"> ADDIN ZOTERO_ITEM CSL_CITATION {"citationID":"k71h7tvW","properties":{"formattedCitation":"[2]","plainCitation":"[2]","noteIndex":0},"citationItems":[{"id":1,"uris":["http://zotero.org/users/13936564/items/9U7SK8YU"],"itemData":{"id":1,"type":"article-journal","container-title":"Journal of Big data","note":"publisher: Springer","page":"1–40","title":"A survey of transfer learning","volume":"3","author":[{"family":"Weiss","given":"Karl"},{"family":"Khoshgoftaar","given":"Taghi M"},{"family":"Wang","given":"DingDing"}],"issued":{"date-parts":[["2016"]]}}}],"schema":"https://github.com/citation-style-language/schema/raw/master/csl-citation.json"} </w:instrText>
      </w:r>
      <w:r w:rsidR="00941280" w:rsidRPr="004A6DA4">
        <w:rPr>
          <w:i/>
          <w:iCs/>
          <w:lang w:val="sr-Latn-RS"/>
        </w:rPr>
        <w:fldChar w:fldCharType="separate"/>
      </w:r>
      <w:r w:rsidR="005B04A8" w:rsidRPr="004A6DA4">
        <w:rPr>
          <w:rFonts w:ascii="Times New Roman" w:hAnsi="Times New Roman" w:cs="Times New Roman"/>
          <w:lang w:val="sr-Latn-RS"/>
        </w:rPr>
        <w:t>[2]</w:t>
      </w:r>
      <w:r w:rsidR="00941280" w:rsidRPr="004A6DA4">
        <w:rPr>
          <w:i/>
          <w:iCs/>
          <w:lang w:val="sr-Latn-RS"/>
        </w:rPr>
        <w:fldChar w:fldCharType="end"/>
      </w:r>
      <w:r w:rsidR="008D78CD" w:rsidRPr="00AC3106">
        <w:rPr>
          <w:lang w:val="sr-Latn-RS"/>
        </w:rPr>
        <w:t xml:space="preserve">, </w:t>
      </w:r>
      <w:r w:rsidR="005748E1" w:rsidRPr="00AC3106">
        <w:rPr>
          <w:lang w:val="sr-Latn-RS"/>
        </w:rPr>
        <w:t xml:space="preserve">dodavanje </w:t>
      </w:r>
      <w:r w:rsidR="005748E1" w:rsidRPr="00AC3106">
        <w:rPr>
          <w:i/>
          <w:iCs/>
          <w:lang w:val="sr-Latn-RS"/>
        </w:rPr>
        <w:t>dropout</w:t>
      </w:r>
      <w:r w:rsidR="005748E1" w:rsidRPr="00AC3106">
        <w:rPr>
          <w:lang w:val="sr-Latn-RS"/>
        </w:rPr>
        <w:t xml:space="preserve"> slojeva, </w:t>
      </w:r>
      <w:r w:rsidR="00AF71BA" w:rsidRPr="00AC3106">
        <w:rPr>
          <w:i/>
          <w:iCs/>
          <w:lang w:val="sr-Latn-RS"/>
        </w:rPr>
        <w:t>batch</w:t>
      </w:r>
      <w:r w:rsidR="00AF71BA" w:rsidRPr="00AC3106">
        <w:rPr>
          <w:lang w:val="sr-Latn-RS"/>
        </w:rPr>
        <w:t xml:space="preserve"> normalizacija itd</w:t>
      </w:r>
      <w:r w:rsidR="009506F9" w:rsidRPr="00AC3106">
        <w:rPr>
          <w:lang w:val="sr-Latn-RS"/>
        </w:rPr>
        <w:t xml:space="preserve">. Za razliku od ovih metoda, </w:t>
      </w:r>
      <w:r w:rsidR="00AF71BA" w:rsidRPr="00AC3106">
        <w:rPr>
          <w:lang w:val="sr-Latn-RS"/>
        </w:rPr>
        <w:t>a</w:t>
      </w:r>
      <w:r w:rsidR="009506F9" w:rsidRPr="00AC3106">
        <w:rPr>
          <w:lang w:val="sr-Latn-RS"/>
        </w:rPr>
        <w:t xml:space="preserve">ugmentacija podataka </w:t>
      </w:r>
      <w:r w:rsidR="00226C68" w:rsidRPr="00AC3106">
        <w:rPr>
          <w:lang w:val="sr-Latn-RS"/>
        </w:rPr>
        <w:t xml:space="preserve">rešava problem </w:t>
      </w:r>
      <w:r w:rsidR="00226C68" w:rsidRPr="00AC3106">
        <w:rPr>
          <w:i/>
          <w:iCs/>
          <w:lang w:val="sr-Latn-RS"/>
        </w:rPr>
        <w:t>overfitting</w:t>
      </w:r>
      <w:r w:rsidR="00226C68" w:rsidRPr="00AC3106">
        <w:rPr>
          <w:lang w:val="sr-Latn-RS"/>
        </w:rPr>
        <w:t>-a u samom korenu</w:t>
      </w:r>
      <w:r w:rsidR="008A0EFA" w:rsidRPr="00AC3106">
        <w:rPr>
          <w:lang w:val="sr-Latn-RS"/>
        </w:rPr>
        <w:t xml:space="preserve"> – skup podataka za</w:t>
      </w:r>
      <w:r w:rsidR="009506F9" w:rsidRPr="00AC3106">
        <w:rPr>
          <w:lang w:val="sr-Latn-RS"/>
        </w:rPr>
        <w:t xml:space="preserve"> obuku. Pretpostavka koja stoji iza </w:t>
      </w:r>
      <w:r w:rsidR="00103D8A" w:rsidRPr="00AC3106">
        <w:rPr>
          <w:lang w:val="sr-Latn-RS"/>
        </w:rPr>
        <w:t>a</w:t>
      </w:r>
      <w:r w:rsidR="009506F9" w:rsidRPr="00AC3106">
        <w:rPr>
          <w:lang w:val="sr-Latn-RS"/>
        </w:rPr>
        <w:t xml:space="preserve">ugmentacije podataka je da dodatne informacije mogu biti izvučene iz originalnog skupa podataka, čime se poboljšava generalizacija modela. Augmentacije obuhvataju tehnike poput geometrijskih transformacija, nasumičnog brisanja, </w:t>
      </w:r>
      <w:r w:rsidR="00246DBE" w:rsidRPr="00AC3106">
        <w:rPr>
          <w:i/>
          <w:iCs/>
          <w:lang w:val="sr-Latn-RS"/>
        </w:rPr>
        <w:t>adverserial</w:t>
      </w:r>
      <w:r w:rsidR="009506F9" w:rsidRPr="00AC3106">
        <w:rPr>
          <w:lang w:val="sr-Latn-RS"/>
        </w:rPr>
        <w:t xml:space="preserve"> obuke i prenosa neuralnog stila, </w:t>
      </w:r>
      <w:r w:rsidR="002A2EFE" w:rsidRPr="00AC3106">
        <w:rPr>
          <w:lang w:val="sr-Latn-RS"/>
        </w:rPr>
        <w:t xml:space="preserve">koje su </w:t>
      </w:r>
      <w:r w:rsidR="009506F9" w:rsidRPr="00AC3106">
        <w:rPr>
          <w:lang w:val="sr-Latn-RS"/>
        </w:rPr>
        <w:t xml:space="preserve">usmerene </w:t>
      </w:r>
      <w:r w:rsidR="002A2EFE" w:rsidRPr="00AC3106">
        <w:rPr>
          <w:lang w:val="sr-Latn-RS"/>
        </w:rPr>
        <w:t>ka</w:t>
      </w:r>
      <w:r w:rsidR="009506F9" w:rsidRPr="00AC3106">
        <w:rPr>
          <w:lang w:val="sr-Latn-RS"/>
        </w:rPr>
        <w:t xml:space="preserve"> proširenj</w:t>
      </w:r>
      <w:r w:rsidR="002A2EFE" w:rsidRPr="00AC3106">
        <w:rPr>
          <w:lang w:val="sr-Latn-RS"/>
        </w:rPr>
        <w:t>u</w:t>
      </w:r>
      <w:r w:rsidR="009506F9" w:rsidRPr="00AC3106">
        <w:rPr>
          <w:lang w:val="sr-Latn-RS"/>
        </w:rPr>
        <w:t xml:space="preserve"> skupa podataka </w:t>
      </w:r>
      <w:r w:rsidR="002A2EFE" w:rsidRPr="00AC3106">
        <w:rPr>
          <w:lang w:val="sr-Latn-RS"/>
        </w:rPr>
        <w:t xml:space="preserve">za obuku </w:t>
      </w:r>
      <w:r w:rsidR="009506F9" w:rsidRPr="00AC3106">
        <w:rPr>
          <w:lang w:val="sr-Latn-RS"/>
        </w:rPr>
        <w:t xml:space="preserve">putem deformacija podataka </w:t>
      </w:r>
      <w:r w:rsidR="002A2EFE" w:rsidRPr="00AC3106">
        <w:rPr>
          <w:lang w:val="sr-Latn-RS"/>
        </w:rPr>
        <w:t>uz čuvanje oznaka</w:t>
      </w:r>
      <w:r w:rsidR="009506F9" w:rsidRPr="00AC3106">
        <w:rPr>
          <w:lang w:val="sr-Latn-RS"/>
        </w:rPr>
        <w:t>.</w:t>
      </w:r>
      <w:r w:rsidR="008E05D1" w:rsidRPr="00AC3106">
        <w:rPr>
          <w:lang w:val="sr-Latn-RS"/>
        </w:rPr>
        <w:t xml:space="preserve"> </w:t>
      </w:r>
      <w:r w:rsidR="00112429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xlfRasEB","properties":{"formattedCitation":"[3]","plainCitation":"[3]","noteIndex":0},"citationItems":[{"id":3,"uris":["http://zotero.org/users/13936564/items/WW7FDNHN"],"itemData":{"id":3,"type":"article-journal","container-title":"Journal of big data","issue":"1","note":"publisher: Springer","page":"1–48","title":"A survey on image data augmentation for deep learning","volume":"6","author":[{"family":"Shorten","given":"Connor"},{"family":"Khoshgoftaar","given":"Taghi M"}],"issued":{"date-parts":[["2019"]]}}}],"schema":"https://github.com/citation-style-language/schema/raw/master/csl-citation.json"} </w:instrText>
      </w:r>
      <w:r w:rsidR="00112429" w:rsidRPr="004A6DA4">
        <w:rPr>
          <w:lang w:val="sr-Latn-RS"/>
        </w:rPr>
        <w:fldChar w:fldCharType="separate"/>
      </w:r>
      <w:r w:rsidR="00112429" w:rsidRPr="004A6DA4">
        <w:rPr>
          <w:rFonts w:ascii="Times New Roman" w:hAnsi="Times New Roman" w:cs="Times New Roman"/>
          <w:lang w:val="sr-Latn-RS"/>
        </w:rPr>
        <w:t>[3]</w:t>
      </w:r>
      <w:r w:rsidR="00112429" w:rsidRPr="004A6DA4">
        <w:rPr>
          <w:lang w:val="sr-Latn-RS"/>
        </w:rPr>
        <w:fldChar w:fldCharType="end"/>
      </w:r>
    </w:p>
    <w:p w14:paraId="4159AFDB" w14:textId="64B9C5CA" w:rsidR="004678B8" w:rsidRPr="00AC3106" w:rsidRDefault="006309E1" w:rsidP="003A05B0">
      <w:pPr>
        <w:ind w:firstLine="720"/>
        <w:rPr>
          <w:lang w:val="sr-Latn-RS"/>
        </w:rPr>
      </w:pPr>
      <w:r w:rsidRPr="00AC3106">
        <w:rPr>
          <w:lang w:val="sr-Latn-RS"/>
        </w:rPr>
        <w:t>Kao još jedan vid augmentacije slika, tu su i tehnike za sinteti</w:t>
      </w:r>
      <w:r w:rsidR="00E4366D" w:rsidRPr="00AC3106">
        <w:rPr>
          <w:lang w:val="sr-Latn-RS"/>
        </w:rPr>
        <w:t>čko generisanje novih instanci (</w:t>
      </w:r>
      <w:r w:rsidR="00E4366D" w:rsidRPr="00AC3106">
        <w:rPr>
          <w:i/>
          <w:iCs/>
          <w:lang w:val="sr-Latn-RS"/>
        </w:rPr>
        <w:t>oversampling</w:t>
      </w:r>
      <w:r w:rsidR="00E4366D" w:rsidRPr="00AC3106">
        <w:rPr>
          <w:lang w:val="sr-Latn-RS"/>
        </w:rPr>
        <w:t>) koje služe</w:t>
      </w:r>
      <w:r w:rsidR="009506F9" w:rsidRPr="00AC3106">
        <w:rPr>
          <w:lang w:val="sr-Latn-RS"/>
        </w:rPr>
        <w:t xml:space="preserve"> za proširenje skupa za obuku</w:t>
      </w:r>
      <w:r w:rsidR="00750489" w:rsidRPr="00AC3106">
        <w:rPr>
          <w:lang w:val="sr-Latn-RS"/>
        </w:rPr>
        <w:t>. Neke od ovih tehnika obuhvataju</w:t>
      </w:r>
      <w:r w:rsidR="009506F9" w:rsidRPr="00AC3106">
        <w:rPr>
          <w:lang w:val="sr-Latn-RS"/>
        </w:rPr>
        <w:t xml:space="preserve"> mešanja slika, </w:t>
      </w:r>
      <w:r w:rsidR="005F150B" w:rsidRPr="00AC3106">
        <w:rPr>
          <w:lang w:val="sr-Latn-RS"/>
        </w:rPr>
        <w:t>augmentacija</w:t>
      </w:r>
      <w:r w:rsidR="009506F9" w:rsidRPr="00AC3106">
        <w:rPr>
          <w:lang w:val="sr-Latn-RS"/>
        </w:rPr>
        <w:t xml:space="preserve"> prostora karakteristika i </w:t>
      </w:r>
      <w:r w:rsidR="005F150B" w:rsidRPr="00AC3106">
        <w:rPr>
          <w:lang w:val="sr-Latn-RS"/>
        </w:rPr>
        <w:t>korišćenje</w:t>
      </w:r>
      <w:r w:rsidR="00CE23E8" w:rsidRPr="00AC3106">
        <w:rPr>
          <w:lang w:val="sr-Latn-RS"/>
        </w:rPr>
        <w:t xml:space="preserve"> GAN-ova</w:t>
      </w:r>
      <w:r w:rsidR="009506F9" w:rsidRPr="00AC3106">
        <w:rPr>
          <w:lang w:val="sr-Latn-RS"/>
        </w:rPr>
        <w:t xml:space="preserve"> (</w:t>
      </w:r>
      <w:r w:rsidR="009506F9" w:rsidRPr="00AC3106">
        <w:rPr>
          <w:i/>
          <w:iCs/>
          <w:lang w:val="sr-Latn-RS"/>
        </w:rPr>
        <w:t>G</w:t>
      </w:r>
      <w:r w:rsidR="00CE23E8" w:rsidRPr="00AC3106">
        <w:rPr>
          <w:i/>
          <w:iCs/>
          <w:lang w:val="sr-Latn-RS"/>
        </w:rPr>
        <w:t xml:space="preserve">enerative </w:t>
      </w:r>
      <w:r w:rsidR="009506F9" w:rsidRPr="00AC3106">
        <w:rPr>
          <w:i/>
          <w:iCs/>
          <w:lang w:val="sr-Latn-RS"/>
        </w:rPr>
        <w:t>A</w:t>
      </w:r>
      <w:r w:rsidR="00CE23E8" w:rsidRPr="00AC3106">
        <w:rPr>
          <w:i/>
          <w:iCs/>
          <w:lang w:val="sr-Latn-RS"/>
        </w:rPr>
        <w:t xml:space="preserve">dverserial </w:t>
      </w:r>
      <w:r w:rsidR="009506F9" w:rsidRPr="00AC3106">
        <w:rPr>
          <w:i/>
          <w:iCs/>
          <w:lang w:val="sr-Latn-RS"/>
        </w:rPr>
        <w:t>N</w:t>
      </w:r>
      <w:r w:rsidR="00CE23E8" w:rsidRPr="00AC3106">
        <w:rPr>
          <w:i/>
          <w:iCs/>
          <w:lang w:val="sr-Latn-RS"/>
        </w:rPr>
        <w:t>etworks</w:t>
      </w:r>
      <w:r w:rsidR="009506F9" w:rsidRPr="00AC3106">
        <w:rPr>
          <w:lang w:val="sr-Latn-RS"/>
        </w:rPr>
        <w:t xml:space="preserve">). Važno je napomenuti da tehnike </w:t>
      </w:r>
      <w:r w:rsidR="003A340B" w:rsidRPr="00AC3106">
        <w:rPr>
          <w:lang w:val="sr-Latn-RS"/>
        </w:rPr>
        <w:t xml:space="preserve">ove tehnike </w:t>
      </w:r>
      <w:r w:rsidR="003A340B" w:rsidRPr="00AC3106">
        <w:rPr>
          <w:i/>
          <w:iCs/>
          <w:lang w:val="sr-Latn-RS"/>
        </w:rPr>
        <w:t>oversampling</w:t>
      </w:r>
      <w:r w:rsidR="003A340B" w:rsidRPr="00AC3106">
        <w:rPr>
          <w:lang w:val="sr-Latn-RS"/>
        </w:rPr>
        <w:t>-a</w:t>
      </w:r>
      <w:r w:rsidR="009506F9" w:rsidRPr="00AC3106">
        <w:rPr>
          <w:lang w:val="sr-Latn-RS"/>
        </w:rPr>
        <w:t xml:space="preserve"> i deformacije podataka nisu međusobno isključive</w:t>
      </w:r>
      <w:r w:rsidR="00EA448A" w:rsidRPr="00AC3106">
        <w:rPr>
          <w:lang w:val="sr-Latn-RS"/>
        </w:rPr>
        <w:t xml:space="preserve"> i</w:t>
      </w:r>
      <w:r w:rsidR="009506F9" w:rsidRPr="00AC3106">
        <w:rPr>
          <w:lang w:val="sr-Latn-RS"/>
        </w:rPr>
        <w:t xml:space="preserve"> mogu se kombinovati kako bi se dodatno poboljšala raznovrsnost i veličina skupa podataka. Na primer, </w:t>
      </w:r>
      <w:r w:rsidR="00EA448A" w:rsidRPr="00AC3106">
        <w:rPr>
          <w:lang w:val="sr-Latn-RS"/>
        </w:rPr>
        <w:t>podaci koje smo generisali korišćenjem GAN-a</w:t>
      </w:r>
      <w:r w:rsidR="004262E8" w:rsidRPr="00AC3106">
        <w:rPr>
          <w:lang w:val="sr-Latn-RS"/>
        </w:rPr>
        <w:t xml:space="preserve"> se mogu</w:t>
      </w:r>
      <w:r w:rsidR="009506F9" w:rsidRPr="00AC3106">
        <w:rPr>
          <w:lang w:val="sr-Latn-RS"/>
        </w:rPr>
        <w:t xml:space="preserve"> kombinovati sa nasumičnim </w:t>
      </w:r>
      <w:r w:rsidR="004262E8" w:rsidRPr="00AC3106">
        <w:rPr>
          <w:lang w:val="sr-Latn-RS"/>
        </w:rPr>
        <w:t>drugim tehnikama za augmentaciju</w:t>
      </w:r>
      <w:r w:rsidR="009506F9" w:rsidRPr="00AC3106">
        <w:rPr>
          <w:lang w:val="sr-Latn-RS"/>
        </w:rPr>
        <w:t>.</w:t>
      </w:r>
      <w:r w:rsidR="00D60371" w:rsidRPr="00AC3106">
        <w:rPr>
          <w:lang w:val="sr-Latn-RS"/>
        </w:rPr>
        <w:t xml:space="preserve"> </w:t>
      </w:r>
      <w:r w:rsidR="00D60371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qnHMOwEo","properties":{"formattedCitation":"[3]","plainCitation":"[3]","noteIndex":0},"citationItems":[{"id":3,"uris":["http://zotero.org/users/13936564/items/WW7FDNHN"],"itemData":{"id":3,"type":"article-journal","container-title":"Journal of big data","issue":"1","note":"publisher: Springer","page":"1–48","title":"A survey on image data augmentation for deep learning","volume":"6","author":[{"family":"Shorten","given":"Connor"},{"family":"Khoshgoftaar","given":"Taghi M"}],"issued":{"date-parts":[["2019"]]}}}],"schema":"https://github.com/citation-style-language/schema/raw/master/csl-citation.json"} </w:instrText>
      </w:r>
      <w:r w:rsidR="00D60371" w:rsidRPr="004A6DA4">
        <w:rPr>
          <w:lang w:val="sr-Latn-RS"/>
        </w:rPr>
        <w:fldChar w:fldCharType="separate"/>
      </w:r>
      <w:r w:rsidR="00D60371" w:rsidRPr="004A6DA4">
        <w:rPr>
          <w:rFonts w:ascii="Times New Roman" w:hAnsi="Times New Roman" w:cs="Times New Roman"/>
          <w:lang w:val="sr-Latn-RS"/>
        </w:rPr>
        <w:t>[3]</w:t>
      </w:r>
      <w:r w:rsidR="00D60371" w:rsidRPr="004A6DA4">
        <w:rPr>
          <w:lang w:val="sr-Latn-RS"/>
        </w:rPr>
        <w:fldChar w:fldCharType="end"/>
      </w:r>
    </w:p>
    <w:p w14:paraId="107A51C0" w14:textId="77777777" w:rsidR="004678B8" w:rsidRPr="00AC3106" w:rsidRDefault="004678B8">
      <w:pPr>
        <w:jc w:val="left"/>
        <w:rPr>
          <w:lang w:val="sr-Latn-RS"/>
        </w:rPr>
      </w:pPr>
      <w:r w:rsidRPr="00AC3106">
        <w:rPr>
          <w:lang w:val="sr-Latn-RS"/>
        </w:rPr>
        <w:br w:type="page"/>
      </w:r>
    </w:p>
    <w:p w14:paraId="7341E457" w14:textId="765AF770" w:rsidR="00EF736B" w:rsidRPr="00AC3106" w:rsidRDefault="004678B8" w:rsidP="004678B8">
      <w:pPr>
        <w:pStyle w:val="Heading1"/>
        <w:rPr>
          <w:lang w:val="sr-Latn-RS"/>
        </w:rPr>
      </w:pPr>
      <w:bookmarkStart w:id="1" w:name="_Toc163503126"/>
      <w:r w:rsidRPr="00AC3106">
        <w:rPr>
          <w:lang w:val="sr-Latn-RS"/>
        </w:rPr>
        <w:lastRenderedPageBreak/>
        <w:t xml:space="preserve">2. </w:t>
      </w:r>
      <w:r w:rsidR="00A37C44" w:rsidRPr="00AC3106">
        <w:rPr>
          <w:lang w:val="sr-Latn-RS"/>
        </w:rPr>
        <w:t>Podela</w:t>
      </w:r>
      <w:r w:rsidRPr="00AC3106">
        <w:rPr>
          <w:lang w:val="sr-Latn-RS"/>
        </w:rPr>
        <w:t xml:space="preserve"> tehnika za augmentaciju slika</w:t>
      </w:r>
      <w:bookmarkEnd w:id="1"/>
    </w:p>
    <w:p w14:paraId="41B7C6EE" w14:textId="7459C494" w:rsidR="00F11A81" w:rsidRPr="00AC3106" w:rsidRDefault="00F11A81" w:rsidP="00F11A81">
      <w:pPr>
        <w:rPr>
          <w:lang w:val="sr-Latn-RS"/>
        </w:rPr>
      </w:pPr>
      <w:r w:rsidRPr="004A6DA4">
        <w:rPr>
          <w:lang w:val="sr-Latn-RS"/>
        </w:rPr>
        <w:t>Postoji veoma veliki broj tehnika koje se mogu koristiti za augmentaciju slika</w:t>
      </w:r>
      <w:r w:rsidR="008044A5" w:rsidRPr="004A6DA4">
        <w:rPr>
          <w:lang w:val="sr-Latn-RS"/>
        </w:rPr>
        <w:t xml:space="preserve">. Sve ove tehnike se generalno mogu podeliti na dva osnovna pristupa: </w:t>
      </w:r>
      <w:r w:rsidR="008D0BA1" w:rsidRPr="004A6DA4">
        <w:rPr>
          <w:lang w:val="sr-Latn-RS"/>
        </w:rPr>
        <w:t xml:space="preserve">obične manipulacije i pristupi bazirani na dubokom učenju </w:t>
      </w:r>
      <w:r w:rsidR="008D0BA1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BA0taP0U","properties":{"formattedCitation":"[3]","plainCitation":"[3]","noteIndex":0},"citationItems":[{"id":3,"uris":["http://zotero.org/users/13936564/items/WW7FDNHN"],"itemData":{"id":3,"type":"article-journal","container-title":"Journal of big data","issue":"1","note":"publisher: Springer","page":"1–48","title":"A survey on image data augmentation for deep learning","volume":"6","author":[{"family":"Shorten","given":"Connor"},{"family":"Khoshgoftaar","given":"Taghi M"}],"issued":{"date-parts":[["2019"]]}}}],"schema":"https://github.com/citation-style-language/schema/raw/master/csl-citation.json"} </w:instrText>
      </w:r>
      <w:r w:rsidR="008D0BA1" w:rsidRPr="004A6DA4">
        <w:rPr>
          <w:lang w:val="sr-Latn-RS"/>
        </w:rPr>
        <w:fldChar w:fldCharType="separate"/>
      </w:r>
      <w:r w:rsidR="008D0BA1" w:rsidRPr="004A6DA4">
        <w:rPr>
          <w:rFonts w:ascii="Times New Roman" w:hAnsi="Times New Roman" w:cs="Times New Roman"/>
          <w:lang w:val="sr-Latn-RS"/>
        </w:rPr>
        <w:t>[3]</w:t>
      </w:r>
      <w:r w:rsidR="008D0BA1" w:rsidRPr="004A6DA4">
        <w:rPr>
          <w:lang w:val="sr-Latn-RS"/>
        </w:rPr>
        <w:fldChar w:fldCharType="end"/>
      </w:r>
      <w:r w:rsidR="001C0B93" w:rsidRPr="004A6DA4">
        <w:rPr>
          <w:lang w:val="sr-Latn-RS"/>
        </w:rPr>
        <w:t>.</w:t>
      </w:r>
      <w:r w:rsidR="00CC41CE" w:rsidRPr="004A6DA4">
        <w:rPr>
          <w:lang w:val="sr-Latn-RS"/>
        </w:rPr>
        <w:t xml:space="preserve"> Celokupna podela je prikazana na slici 1. </w:t>
      </w:r>
    </w:p>
    <w:p w14:paraId="5667CB6B" w14:textId="2084AF36" w:rsidR="001C0B93" w:rsidRPr="00AC3106" w:rsidRDefault="00521B03" w:rsidP="003A05B0">
      <w:pPr>
        <w:ind w:firstLine="720"/>
        <w:rPr>
          <w:lang w:val="sr-Latn-RS"/>
        </w:rPr>
      </w:pPr>
      <w:r w:rsidRPr="00AC3106">
        <w:rPr>
          <w:lang w:val="sr-Latn-RS"/>
        </w:rPr>
        <w:t>Obične manipulacije koje se mogu primenjivati nad slikama obuhvataju geometrijske transformacije poput</w:t>
      </w:r>
      <w:r w:rsidR="009B5E32" w:rsidRPr="00AC3106">
        <w:rPr>
          <w:lang w:val="sr-Latn-RS"/>
        </w:rPr>
        <w:t xml:space="preserve"> rotacije, refleksije, isecanja, zatim, transformacije nad prostorom boja, </w:t>
      </w:r>
      <w:r w:rsidR="000B3A78" w:rsidRPr="00AC3106">
        <w:rPr>
          <w:lang w:val="sr-Latn-RS"/>
        </w:rPr>
        <w:t>primena različitih filtera, mešanje slika</w:t>
      </w:r>
      <w:r w:rsidR="00831796" w:rsidRPr="00AC3106">
        <w:rPr>
          <w:lang w:val="sr-Latn-RS"/>
        </w:rPr>
        <w:t xml:space="preserve"> i brisanje delova slika.</w:t>
      </w:r>
    </w:p>
    <w:p w14:paraId="1A819DF5" w14:textId="6DF92AB6" w:rsidR="00831796" w:rsidRPr="00AC3106" w:rsidRDefault="00831796" w:rsidP="003A05B0">
      <w:pPr>
        <w:ind w:firstLine="720"/>
        <w:rPr>
          <w:lang w:val="sr-Latn-RS"/>
        </w:rPr>
      </w:pPr>
      <w:r w:rsidRPr="00AC3106">
        <w:rPr>
          <w:lang w:val="sr-Latn-RS"/>
        </w:rPr>
        <w:t xml:space="preserve">Pristupi za augmentaciju slika </w:t>
      </w:r>
      <w:r w:rsidR="000D266A" w:rsidRPr="00AC3106">
        <w:rPr>
          <w:lang w:val="sr-Latn-RS"/>
        </w:rPr>
        <w:t xml:space="preserve">bazirani na dubokom učenju obuhvataju korišćenje posebnih mreža čija je uloga da generišu nove </w:t>
      </w:r>
      <w:r w:rsidR="005F0587" w:rsidRPr="00AC3106">
        <w:rPr>
          <w:lang w:val="sr-Latn-RS"/>
        </w:rPr>
        <w:t xml:space="preserve">ili menjaju postojeće podatke. Neke od tehnika koje ovde spadaju obuhvataju </w:t>
      </w:r>
      <w:r w:rsidR="00243B0A" w:rsidRPr="00AC3106">
        <w:rPr>
          <w:i/>
          <w:iCs/>
          <w:lang w:val="sr-Latn-RS"/>
        </w:rPr>
        <w:t>adversarial</w:t>
      </w:r>
      <w:r w:rsidR="00243B0A" w:rsidRPr="00AC3106">
        <w:rPr>
          <w:lang w:val="sr-Latn-RS"/>
        </w:rPr>
        <w:t xml:space="preserve"> obučavanje, neuralni transfer stilova i </w:t>
      </w:r>
      <w:r w:rsidR="00B77E09" w:rsidRPr="00AC3106">
        <w:rPr>
          <w:lang w:val="sr-Latn-RS"/>
        </w:rPr>
        <w:t>augmentacija pomoću GAN-ova.</w:t>
      </w:r>
    </w:p>
    <w:p w14:paraId="331F6531" w14:textId="77777777" w:rsidR="00311F3D" w:rsidRPr="00AC3106" w:rsidRDefault="00D358F7" w:rsidP="00A07ECF">
      <w:pPr>
        <w:keepNext/>
        <w:jc w:val="center"/>
        <w:rPr>
          <w:lang w:val="sr-Latn-RS"/>
        </w:rPr>
      </w:pPr>
      <w:r w:rsidRPr="00AC3106">
        <w:rPr>
          <w:noProof/>
          <w:lang w:val="sr-Latn-RS"/>
        </w:rPr>
        <w:drawing>
          <wp:inline distT="0" distB="0" distL="0" distR="0" wp14:anchorId="3D8AF79E" wp14:editId="3C4ABCC6">
            <wp:extent cx="4405745" cy="217351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b="916"/>
                    <a:stretch/>
                  </pic:blipFill>
                  <pic:spPr bwMode="auto">
                    <a:xfrm>
                      <a:off x="0" y="0"/>
                      <a:ext cx="4421185" cy="21811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DB838A9" w14:textId="491447AA" w:rsidR="004678B8" w:rsidRPr="00AC3106" w:rsidRDefault="00311F3D" w:rsidP="00A07ECF">
      <w:pPr>
        <w:pStyle w:val="Caption"/>
        <w:jc w:val="center"/>
        <w:rPr>
          <w:lang w:val="sr-Latn-RS"/>
        </w:rPr>
      </w:pPr>
      <w:r w:rsidRPr="00AC3106">
        <w:rPr>
          <w:lang w:val="sr-Latn-RS"/>
        </w:rPr>
        <w:t xml:space="preserve">Slika </w:t>
      </w:r>
      <w:r w:rsidRPr="00AC3106">
        <w:rPr>
          <w:lang w:val="sr-Latn-RS"/>
        </w:rPr>
        <w:fldChar w:fldCharType="begin"/>
      </w:r>
      <w:r w:rsidRPr="00AC3106">
        <w:rPr>
          <w:lang w:val="sr-Latn-RS"/>
        </w:rPr>
        <w:instrText xml:space="preserve"> SEQ Slika \* ARABIC </w:instrText>
      </w:r>
      <w:r w:rsidRPr="00AC3106">
        <w:rPr>
          <w:lang w:val="sr-Latn-RS"/>
        </w:rPr>
        <w:fldChar w:fldCharType="separate"/>
      </w:r>
      <w:r w:rsidR="00667E62">
        <w:rPr>
          <w:noProof/>
          <w:lang w:val="sr-Latn-RS"/>
        </w:rPr>
        <w:t>1</w:t>
      </w:r>
      <w:r w:rsidRPr="00AC3106">
        <w:rPr>
          <w:lang w:val="sr-Latn-RS"/>
        </w:rPr>
        <w:fldChar w:fldCharType="end"/>
      </w:r>
      <w:r w:rsidRPr="00AC3106">
        <w:rPr>
          <w:lang w:val="sr-Latn-RS"/>
        </w:rPr>
        <w:t>: Podela tehnika za augmentaciju slika</w:t>
      </w:r>
    </w:p>
    <w:p w14:paraId="1C328201" w14:textId="0D08336F" w:rsidR="0001088C" w:rsidRPr="00AC3106" w:rsidRDefault="0001088C" w:rsidP="00311F3D">
      <w:pPr>
        <w:rPr>
          <w:lang w:val="sr-Latn-RS"/>
        </w:rPr>
      </w:pPr>
      <w:r w:rsidRPr="00AC3106">
        <w:rPr>
          <w:lang w:val="sr-Latn-RS"/>
        </w:rPr>
        <w:t xml:space="preserve">U današnje vreme, ogromnu popularnost su stekli i generativni modeli za sintetičko generisanje realističnih slika poput </w:t>
      </w:r>
      <w:r w:rsidRPr="00AC3106">
        <w:rPr>
          <w:i/>
          <w:iCs/>
          <w:lang w:val="sr-Latn-RS"/>
        </w:rPr>
        <w:t>Stable Diffusion</w:t>
      </w:r>
      <w:r w:rsidRPr="00AC3106">
        <w:rPr>
          <w:lang w:val="sr-Latn-RS"/>
        </w:rPr>
        <w:t xml:space="preserve"> modela </w:t>
      </w:r>
      <w:r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MMbACeRx","properties":{"formattedCitation":"[4]","plainCitation":"[4]","noteIndex":0},"citationItems":[{"id":5,"uris":["http://zotero.org/users/13936564/items/4IFCKQZE"],"itemData":{"id":5,"type":"paper-conference","container-title":"Proceedings of the IEEE/CVF conference on computer vision and pattern recognition","page":"10684–10695","title":"High-resolution image synthesis with latent diffusion models","author":[{"family":"Rombach","given":"Robin"},{"family":"Blattmann","given":"Andreas"},{"family":"Lorenz","given":"Dominik"},{"family":"Esser","given":"Patrick"},{"family":"Ommer","given":"Björn"}],"issued":{"date-parts":[["2022"]]}}}],"schema":"https://github.com/citation-style-language/schema/raw/master/csl-citation.json"} </w:instrText>
      </w:r>
      <w:r w:rsidRPr="004A6DA4">
        <w:rPr>
          <w:lang w:val="sr-Latn-RS"/>
        </w:rPr>
        <w:fldChar w:fldCharType="separate"/>
      </w:r>
      <w:r w:rsidRPr="004A6DA4">
        <w:rPr>
          <w:rFonts w:ascii="Times New Roman" w:hAnsi="Times New Roman" w:cs="Times New Roman"/>
          <w:lang w:val="sr-Latn-RS"/>
        </w:rPr>
        <w:t>[4]</w:t>
      </w:r>
      <w:r w:rsidRPr="004A6DA4">
        <w:rPr>
          <w:lang w:val="sr-Latn-RS"/>
        </w:rPr>
        <w:fldChar w:fldCharType="end"/>
      </w:r>
      <w:r w:rsidRPr="00AC3106">
        <w:rPr>
          <w:lang w:val="sr-Latn-RS"/>
        </w:rPr>
        <w:t>, koji se takođe mogu svrstati u pristupe na bazi dubokog učenja</w:t>
      </w:r>
      <w:r w:rsidR="00EA2BAC" w:rsidRPr="00AC3106">
        <w:rPr>
          <w:lang w:val="sr-Latn-RS"/>
        </w:rPr>
        <w:t xml:space="preserve">. </w:t>
      </w:r>
      <w:r w:rsidR="00F05D7C" w:rsidRPr="00AC3106">
        <w:rPr>
          <w:lang w:val="sr-Latn-RS"/>
        </w:rPr>
        <w:t>Modeli poput ovog omogućavaju generisanje slika na osnovu tekstualnog opisa. Postoji veći broj ovakvih modela</w:t>
      </w:r>
      <w:r w:rsidR="004D1961" w:rsidRPr="00AC3106">
        <w:rPr>
          <w:lang w:val="sr-Latn-RS"/>
        </w:rPr>
        <w:t>, od kojih se neki mogu koristiti i za augmentaciju postojećih slika</w:t>
      </w:r>
      <w:r w:rsidR="00F05D7C" w:rsidRPr="00AC3106">
        <w:rPr>
          <w:lang w:val="sr-Latn-RS"/>
        </w:rPr>
        <w:t>, međutim veliki broj njih ni</w:t>
      </w:r>
      <w:r w:rsidR="00EE54A8" w:rsidRPr="00AC3106">
        <w:rPr>
          <w:lang w:val="sr-Latn-RS"/>
        </w:rPr>
        <w:t xml:space="preserve">je javno dostupan (nije </w:t>
      </w:r>
      <w:r w:rsidR="00EE54A8" w:rsidRPr="00AC3106">
        <w:rPr>
          <w:i/>
          <w:iCs/>
          <w:lang w:val="sr-Latn-RS"/>
        </w:rPr>
        <w:t>open-source</w:t>
      </w:r>
      <w:r w:rsidR="004D1961" w:rsidRPr="00AC3106">
        <w:rPr>
          <w:lang w:val="sr-Latn-RS"/>
        </w:rPr>
        <w:t>), pa će</w:t>
      </w:r>
      <w:r w:rsidR="00536A31" w:rsidRPr="00AC3106">
        <w:rPr>
          <w:lang w:val="sr-Latn-RS"/>
        </w:rPr>
        <w:t xml:space="preserve"> zbog toga u ovom radu biti reči samo o </w:t>
      </w:r>
      <w:r w:rsidR="00536A31" w:rsidRPr="00AC3106">
        <w:rPr>
          <w:i/>
          <w:iCs/>
          <w:lang w:val="sr-Latn-RS"/>
        </w:rPr>
        <w:t>Stable Diffusion</w:t>
      </w:r>
      <w:r w:rsidR="00536A31" w:rsidRPr="00AC3106">
        <w:rPr>
          <w:lang w:val="sr-Latn-RS"/>
        </w:rPr>
        <w:t xml:space="preserve"> modelu.</w:t>
      </w:r>
    </w:p>
    <w:p w14:paraId="771C0816" w14:textId="35F5D593" w:rsidR="00311F3D" w:rsidRPr="00AC3106" w:rsidRDefault="00082590" w:rsidP="00180FC3">
      <w:pPr>
        <w:ind w:firstLine="720"/>
        <w:rPr>
          <w:lang w:val="sr-Latn-RS"/>
        </w:rPr>
      </w:pPr>
      <w:r w:rsidRPr="00AC3106">
        <w:rPr>
          <w:lang w:val="sr-Latn-RS"/>
        </w:rPr>
        <w:t xml:space="preserve">Fokus ovog rada će pre svega biti na </w:t>
      </w:r>
      <w:r w:rsidR="007722CC" w:rsidRPr="00AC3106">
        <w:rPr>
          <w:lang w:val="sr-Latn-RS"/>
        </w:rPr>
        <w:t xml:space="preserve">objašnjenju </w:t>
      </w:r>
      <w:r w:rsidR="005010B2" w:rsidRPr="00AC3106">
        <w:rPr>
          <w:lang w:val="sr-Latn-RS"/>
        </w:rPr>
        <w:t>običnih tehnika za augmentaciju slika, s obzirom da su ove tehnike, zbog svoje jednostavnosti, najčešće korišćene u praksi</w:t>
      </w:r>
      <w:r w:rsidR="000C6DCC" w:rsidRPr="00AC3106">
        <w:rPr>
          <w:lang w:val="sr-Latn-RS"/>
        </w:rPr>
        <w:t>. K</w:t>
      </w:r>
      <w:r w:rsidR="00F42B4E" w:rsidRPr="00AC3106">
        <w:rPr>
          <w:lang w:val="sr-Latn-RS"/>
        </w:rPr>
        <w:t>orišćenje naprednijih tehnika na bazi dubokog učenja je korisno u situacijama kada radimo sa manjim skupovima podataka</w:t>
      </w:r>
      <w:r w:rsidR="00DD1DAC" w:rsidRPr="00AC3106">
        <w:rPr>
          <w:lang w:val="sr-Latn-RS"/>
        </w:rPr>
        <w:t xml:space="preserve"> i kada radim</w:t>
      </w:r>
      <w:r w:rsidR="0006618F" w:rsidRPr="00AC3106">
        <w:rPr>
          <w:lang w:val="sr-Latn-RS"/>
        </w:rPr>
        <w:t>o sa specifičnim problemima gde je potrebna</w:t>
      </w:r>
      <w:r w:rsidR="005316DE" w:rsidRPr="00AC3106">
        <w:rPr>
          <w:lang w:val="sr-Latn-RS"/>
        </w:rPr>
        <w:t xml:space="preserve"> velika količina podataka (npr. </w:t>
      </w:r>
      <w:r w:rsidR="005316DE" w:rsidRPr="004A6DA4">
        <w:rPr>
          <w:lang w:val="sr-Latn-RS"/>
        </w:rPr>
        <w:t>korišćenje GAN-a prilikom treniranja modela koji vrši detekciju i prepoznavanja ključnih tačaka na šaci</w:t>
      </w:r>
      <w:r w:rsidR="00A96329" w:rsidRPr="004A6DA4">
        <w:rPr>
          <w:lang w:val="sr-Latn-RS"/>
        </w:rPr>
        <w:t xml:space="preserve">, poput </w:t>
      </w:r>
      <w:r w:rsidR="0029701C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TnFGZx4h","properties":{"formattedCitation":"[5]","plainCitation":"[5]","noteIndex":0},"citationItems":[{"id":4,"uris":["http://zotero.org/users/13936564/items/ZRDX89Q7"],"itemData":{"id":4,"type":"paper-conference","container-title":"Proceedings of the IEEE conference on computer vision and pattern recognition","page":"49–59","title":"Ganerated hands for real-time 3d hand tracking from monocular rgb","author":[{"family":"Mueller","given":"Franziska"},{"family":"Bernard","given":"Florian"},{"family":"Sotnychenko","given":"Oleksandr"},{"family":"Mehta","given":"Dushyant"},{"family":"Sridhar","given":"Srinath"},{"family":"Casas","given":"Dan"},{"family":"Theobalt","given":"Christian"}],"issued":{"date-parts":[["2018"]]}}}],"schema":"https://github.com/citation-style-language/schema/raw/master/csl-citation.json"} </w:instrText>
      </w:r>
      <w:r w:rsidR="0029701C" w:rsidRPr="004A6DA4">
        <w:rPr>
          <w:lang w:val="sr-Latn-RS"/>
        </w:rPr>
        <w:fldChar w:fldCharType="separate"/>
      </w:r>
      <w:r w:rsidR="00A97773" w:rsidRPr="004A6DA4">
        <w:rPr>
          <w:rFonts w:ascii="Times New Roman" w:hAnsi="Times New Roman" w:cs="Times New Roman"/>
          <w:lang w:val="sr-Latn-RS"/>
        </w:rPr>
        <w:t>[5]</w:t>
      </w:r>
      <w:r w:rsidR="0029701C" w:rsidRPr="004A6DA4">
        <w:rPr>
          <w:lang w:val="sr-Latn-RS"/>
        </w:rPr>
        <w:fldChar w:fldCharType="end"/>
      </w:r>
      <w:r w:rsidR="0052265D" w:rsidRPr="004A6DA4">
        <w:rPr>
          <w:lang w:val="sr-Latn-RS"/>
        </w:rPr>
        <w:t>). Kao najčešće korišćen predstavnik ovih tehnika, biće objašnjeno</w:t>
      </w:r>
      <w:r w:rsidR="004C40D1" w:rsidRPr="004A6DA4">
        <w:rPr>
          <w:lang w:val="sr-Latn-RS"/>
        </w:rPr>
        <w:t xml:space="preserve"> i demonstrirano</w:t>
      </w:r>
      <w:r w:rsidR="00CF4E79" w:rsidRPr="004A6DA4">
        <w:rPr>
          <w:lang w:val="sr-Latn-RS"/>
        </w:rPr>
        <w:t xml:space="preserve"> </w:t>
      </w:r>
      <w:r w:rsidR="0052265D" w:rsidRPr="004A6DA4">
        <w:rPr>
          <w:lang w:val="sr-Latn-RS"/>
        </w:rPr>
        <w:t xml:space="preserve">korišćenje GAN-a za </w:t>
      </w:r>
      <w:r w:rsidR="004C40D1" w:rsidRPr="004A6DA4">
        <w:rPr>
          <w:lang w:val="sr-Latn-RS"/>
        </w:rPr>
        <w:t>kreiranje sintetičkih scena sa ulice.</w:t>
      </w:r>
    </w:p>
    <w:p w14:paraId="383A7E98" w14:textId="79382268" w:rsidR="00A07ECF" w:rsidRPr="00A07ECF" w:rsidRDefault="00016EE1" w:rsidP="00A07ECF">
      <w:pPr>
        <w:ind w:firstLine="720"/>
        <w:rPr>
          <w:lang w:val="sr-Latn-RS"/>
        </w:rPr>
      </w:pPr>
      <w:r w:rsidRPr="00AC3106">
        <w:rPr>
          <w:lang w:val="sr-Latn-RS"/>
        </w:rPr>
        <w:t>Još jedna b</w:t>
      </w:r>
      <w:r w:rsidR="000A3069" w:rsidRPr="00AC3106">
        <w:rPr>
          <w:lang w:val="sr-Latn-RS"/>
        </w:rPr>
        <w:t>itna stvar koju je potrebno imati u vidu kada govorimo o augmentaciji slika</w:t>
      </w:r>
      <w:r w:rsidR="000927FE" w:rsidRPr="00AC3106">
        <w:rPr>
          <w:lang w:val="sr-Latn-RS"/>
        </w:rPr>
        <w:t xml:space="preserve"> jeste i augmentacija oznaka u skupu podataka. </w:t>
      </w:r>
      <w:r w:rsidR="003F7CE2" w:rsidRPr="00AC3106">
        <w:rPr>
          <w:lang w:val="sr-Latn-RS"/>
        </w:rPr>
        <w:t xml:space="preserve">Zadaci koji se mogu rešavati korišćenjem CNN (ili bilo kojih drugih tehnika) </w:t>
      </w:r>
      <w:r w:rsidR="00C51948" w:rsidRPr="00AC3106">
        <w:rPr>
          <w:lang w:val="sr-Latn-RS"/>
        </w:rPr>
        <w:t>mogu biti raznovrsni, pri čemu su neki od njih</w:t>
      </w:r>
      <w:r w:rsidR="0083674B" w:rsidRPr="00AC3106">
        <w:rPr>
          <w:lang w:val="sr-Latn-RS"/>
        </w:rPr>
        <w:t>, pored klasifikacije,</w:t>
      </w:r>
      <w:r w:rsidR="00C51948" w:rsidRPr="00AC3106">
        <w:rPr>
          <w:lang w:val="sr-Latn-RS"/>
        </w:rPr>
        <w:t xml:space="preserve"> segmentacija, </w:t>
      </w:r>
      <w:r w:rsidR="0083674B" w:rsidRPr="00AC3106">
        <w:rPr>
          <w:lang w:val="sr-Latn-RS"/>
        </w:rPr>
        <w:t xml:space="preserve">predikcija dubinske mape, </w:t>
      </w:r>
      <w:r w:rsidR="00307207" w:rsidRPr="00AC3106">
        <w:rPr>
          <w:lang w:val="sr-Latn-RS"/>
        </w:rPr>
        <w:t xml:space="preserve">detekcija objekata na slici kroz ključne tačke, detekcija objekata na slici kroz </w:t>
      </w:r>
      <w:r w:rsidR="00307207" w:rsidRPr="00AC3106">
        <w:rPr>
          <w:i/>
          <w:iCs/>
          <w:lang w:val="sr-Latn-RS"/>
        </w:rPr>
        <w:t>bounding box</w:t>
      </w:r>
      <w:r w:rsidR="00307207" w:rsidRPr="00AC3106">
        <w:rPr>
          <w:lang w:val="sr-Latn-RS"/>
        </w:rPr>
        <w:t>-eve itd.</w:t>
      </w:r>
      <w:r w:rsidR="00D32002" w:rsidRPr="00AC3106">
        <w:rPr>
          <w:lang w:val="sr-Latn-RS"/>
        </w:rPr>
        <w:t xml:space="preserve"> Dok oznake kod </w:t>
      </w:r>
      <w:r w:rsidR="0004526D" w:rsidRPr="00AC3106">
        <w:rPr>
          <w:lang w:val="sr-Latn-RS"/>
        </w:rPr>
        <w:t xml:space="preserve">problema klasifikacije podrazumevaju </w:t>
      </w:r>
      <w:r w:rsidR="00DF5F67" w:rsidRPr="00AC3106">
        <w:rPr>
          <w:lang w:val="sr-Latn-RS"/>
        </w:rPr>
        <w:t>diskretne skupove jedinstvenih vrednosti, koji se jednostavno modeluju izlazima poslednjeg sloja mreže, izlazi modela koji rešavaju ostale navedene probleme</w:t>
      </w:r>
      <w:r w:rsidR="00362B98" w:rsidRPr="00AC3106">
        <w:rPr>
          <w:lang w:val="sr-Latn-RS"/>
        </w:rPr>
        <w:t xml:space="preserve"> su drugačiji – </w:t>
      </w:r>
      <w:r w:rsidR="001F5BB8" w:rsidRPr="00AC3106">
        <w:rPr>
          <w:lang w:val="sr-Latn-RS"/>
        </w:rPr>
        <w:t xml:space="preserve">određuju konkretnu poziciju na ulaznoj slici, ili generišu izlaz u vidu mape koja je u vezi sa ulaznom slikom. Kada </w:t>
      </w:r>
      <w:r w:rsidR="00A76676" w:rsidRPr="00AC3106">
        <w:rPr>
          <w:lang w:val="sr-Latn-RS"/>
        </w:rPr>
        <w:t xml:space="preserve">govorimo o augmentaciji ulaznih slika, u ovim situacijama je neophodno i obezbediti primenu identičnih augmentacija i nad oznakama u okviru </w:t>
      </w:r>
      <w:r w:rsidR="009A06AF" w:rsidRPr="00AC3106">
        <w:rPr>
          <w:lang w:val="sr-Latn-RS"/>
        </w:rPr>
        <w:t>skupa za obučavanje.</w:t>
      </w:r>
      <w:bookmarkStart w:id="2" w:name="_Toc163503127"/>
      <w:r w:rsidR="00A07ECF">
        <w:rPr>
          <w:lang w:val="sr-Latn-RS"/>
        </w:rPr>
        <w:br w:type="page"/>
      </w:r>
    </w:p>
    <w:p w14:paraId="6AEE4A77" w14:textId="43FF67B6" w:rsidR="005729FE" w:rsidRPr="00AC3106" w:rsidRDefault="00A37C44" w:rsidP="00A37C44">
      <w:pPr>
        <w:pStyle w:val="Heading1"/>
        <w:rPr>
          <w:lang w:val="sr-Latn-RS"/>
        </w:rPr>
      </w:pPr>
      <w:r w:rsidRPr="00AC3106">
        <w:rPr>
          <w:lang w:val="sr-Latn-RS"/>
        </w:rPr>
        <w:lastRenderedPageBreak/>
        <w:t>3. Osnovne tehnike za augmentaciju slika</w:t>
      </w:r>
      <w:bookmarkEnd w:id="2"/>
    </w:p>
    <w:p w14:paraId="550F1D97" w14:textId="0AB7582B" w:rsidR="00A37C44" w:rsidRPr="00AC3106" w:rsidRDefault="00ED345E" w:rsidP="00A37C44">
      <w:pPr>
        <w:rPr>
          <w:lang w:val="sr-Latn-RS"/>
        </w:rPr>
      </w:pPr>
      <w:r w:rsidRPr="00AC3106">
        <w:rPr>
          <w:lang w:val="sr-Latn-RS"/>
        </w:rPr>
        <w:t xml:space="preserve">O okviru ovog poglavlja, biće </w:t>
      </w:r>
      <w:r w:rsidR="00611D5F" w:rsidRPr="00AC3106">
        <w:rPr>
          <w:lang w:val="sr-Latn-RS"/>
        </w:rPr>
        <w:t>detaljno objašnjene sve pomenute osnovne tehnike za augmentaciju slika. Ovde spadaju</w:t>
      </w:r>
      <w:r w:rsidR="00534C77" w:rsidRPr="00AC3106">
        <w:rPr>
          <w:lang w:val="sr-Latn-RS"/>
        </w:rPr>
        <w:t xml:space="preserve"> razne geometrijske tra</w:t>
      </w:r>
      <w:r w:rsidR="00FF34D1" w:rsidRPr="00AC3106">
        <w:rPr>
          <w:lang w:val="sr-Latn-RS"/>
        </w:rPr>
        <w:t>nsformacije</w:t>
      </w:r>
      <w:r w:rsidR="003B68EB" w:rsidRPr="00AC3106">
        <w:rPr>
          <w:lang w:val="sr-Latn-RS"/>
        </w:rPr>
        <w:t>,</w:t>
      </w:r>
      <w:r w:rsidR="003611F0" w:rsidRPr="00AC3106">
        <w:rPr>
          <w:lang w:val="sr-Latn-RS"/>
        </w:rPr>
        <w:t xml:space="preserve"> transformacije nad prostorom boja,</w:t>
      </w:r>
      <w:r w:rsidR="002B2A7D" w:rsidRPr="00AC3106">
        <w:rPr>
          <w:lang w:val="sr-Latn-RS"/>
        </w:rPr>
        <w:t xml:space="preserve"> mešanje slika, kernel filteri, brisanje delova slika itd.</w:t>
      </w:r>
    </w:p>
    <w:p w14:paraId="06FE4F1A" w14:textId="60620374" w:rsidR="002B2A7D" w:rsidRPr="00AC3106" w:rsidRDefault="003B68EB" w:rsidP="002B2A7D">
      <w:pPr>
        <w:pStyle w:val="Heading2"/>
        <w:rPr>
          <w:lang w:val="sr-Latn-RS"/>
        </w:rPr>
      </w:pPr>
      <w:bookmarkStart w:id="3" w:name="_Toc163503128"/>
      <w:r w:rsidRPr="00AC3106">
        <w:rPr>
          <w:lang w:val="sr-Latn-RS"/>
        </w:rPr>
        <w:t>3.1. Geometrijske transformacije</w:t>
      </w:r>
      <w:bookmarkEnd w:id="3"/>
    </w:p>
    <w:p w14:paraId="387FD454" w14:textId="371FDE20" w:rsidR="003B68EB" w:rsidRPr="00AC3106" w:rsidRDefault="009A7A2E" w:rsidP="003B68EB">
      <w:pPr>
        <w:rPr>
          <w:lang w:val="sr-Latn-RS"/>
        </w:rPr>
      </w:pPr>
      <w:r w:rsidRPr="00AC3106">
        <w:rPr>
          <w:lang w:val="sr-Latn-RS"/>
        </w:rPr>
        <w:t xml:space="preserve">Geometrijske transformacije se odnose na </w:t>
      </w:r>
      <w:r w:rsidR="00D74635" w:rsidRPr="00AC3106">
        <w:rPr>
          <w:lang w:val="sr-Latn-RS"/>
        </w:rPr>
        <w:t xml:space="preserve">skup tehnika za manipulaciju slikama, koje obuhvataju transformacije poput </w:t>
      </w:r>
      <w:r w:rsidR="0059717F" w:rsidRPr="00AC3106">
        <w:rPr>
          <w:lang w:val="sr-Latn-RS"/>
        </w:rPr>
        <w:t xml:space="preserve">translacije, </w:t>
      </w:r>
      <w:r w:rsidR="00D74635" w:rsidRPr="00AC3106">
        <w:rPr>
          <w:lang w:val="sr-Latn-RS"/>
        </w:rPr>
        <w:t>rotacije, refleksije, isecanja</w:t>
      </w:r>
      <w:r w:rsidR="00AE3E8C" w:rsidRPr="00AC3106">
        <w:rPr>
          <w:lang w:val="sr-Latn-RS"/>
        </w:rPr>
        <w:t>, perspektivnih i afinih transformacija itd. Većina ovih tehnika se implementira</w:t>
      </w:r>
      <w:r w:rsidR="0059717F" w:rsidRPr="00AC3106">
        <w:rPr>
          <w:lang w:val="sr-Latn-RS"/>
        </w:rPr>
        <w:t xml:space="preserve"> i primenjuje veoma jednostavno.</w:t>
      </w:r>
    </w:p>
    <w:p w14:paraId="7DBD7F3F" w14:textId="485581D1" w:rsidR="0059717F" w:rsidRPr="00AC3106" w:rsidRDefault="0059717F" w:rsidP="00180FC3">
      <w:pPr>
        <w:ind w:firstLine="720"/>
        <w:rPr>
          <w:lang w:val="sr-Latn-RS"/>
        </w:rPr>
      </w:pPr>
      <w:r w:rsidRPr="00AC3106">
        <w:rPr>
          <w:lang w:val="sr-Latn-RS"/>
        </w:rPr>
        <w:t xml:space="preserve">Naravno, i ove tehnike imaju svoje mane. </w:t>
      </w:r>
      <w:r w:rsidR="004801FB" w:rsidRPr="00AC3106">
        <w:rPr>
          <w:lang w:val="sr-Latn-RS"/>
        </w:rPr>
        <w:t>Neke od ovih transformacija</w:t>
      </w:r>
      <w:r w:rsidR="00E4728D" w:rsidRPr="00AC3106">
        <w:rPr>
          <w:lang w:val="sr-Latn-RS"/>
        </w:rPr>
        <w:t xml:space="preserve"> mogu dovesti da, nakon njihove primene nad slikom, značajan deo slike bude pomeren </w:t>
      </w:r>
      <w:r w:rsidR="00A4404F" w:rsidRPr="00AC3106">
        <w:rPr>
          <w:lang w:val="sr-Latn-RS"/>
        </w:rPr>
        <w:t>van granica slike i time izgubljen, što može negativno uticati na model. Zbog ovoga se često koriste i tehnike in</w:t>
      </w:r>
      <w:r w:rsidR="00AD00C0" w:rsidRPr="00AC3106">
        <w:rPr>
          <w:lang w:val="sr-Latn-RS"/>
        </w:rPr>
        <w:t>terpolacije da bi se popunili prazni delovi slike nakon transformacije (najčešće se prazni delovi popunjuju</w:t>
      </w:r>
      <w:r w:rsidR="00B77F8C" w:rsidRPr="00AC3106">
        <w:rPr>
          <w:lang w:val="sr-Latn-RS"/>
        </w:rPr>
        <w:t xml:space="preserve"> crnom ili belom bojom ili nasumičnim šumom). </w:t>
      </w:r>
      <w:r w:rsidR="00BD20FE" w:rsidRPr="00AC3106">
        <w:rPr>
          <w:lang w:val="sr-Latn-RS"/>
        </w:rPr>
        <w:t xml:space="preserve">Prilikom primene ovih tehnika uvek treba paziti da objekat od interesa ne bude van vidljivog dela slike nakon transformacije. </w:t>
      </w:r>
      <w:r w:rsidR="00BD20FE" w:rsidRPr="004A6DA4">
        <w:rPr>
          <w:lang w:val="sr-Latn-RS"/>
        </w:rPr>
        <w:t>O</w:t>
      </w:r>
      <w:r w:rsidR="00B427EF" w:rsidRPr="004A6DA4">
        <w:rPr>
          <w:lang w:val="sr-Latn-RS"/>
        </w:rPr>
        <w:t xml:space="preserve">vaj problem je detaljnije obrađen u </w:t>
      </w:r>
      <w:r w:rsidR="00B427EF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TaEVWgN6","properties":{"formattedCitation":"[6]","plainCitation":"[6]","noteIndex":0},"citationItems":[{"id":6,"uris":["http://zotero.org/users/13936564/items/38BCCP7E"],"itemData":{"id":6,"type":"article-journal","container-title":"arXiv preprint arXiv:1805.02641","title":"Label refinery: Improving imagenet classification through label progression","author":[{"family":"Bagherinezhad","given":"Hessam"},{"family":"Horton","given":"Maxwell"},{"family":"Rastegari","given":"Mohammad"},{"family":"Farhadi","given":"Ali"}],"issued":{"date-parts":[["2018"]]}}}],"schema":"https://github.com/citation-style-language/schema/raw/master/csl-citation.json"} </w:instrText>
      </w:r>
      <w:r w:rsidR="00B427EF" w:rsidRPr="004A6DA4">
        <w:rPr>
          <w:lang w:val="sr-Latn-RS"/>
        </w:rPr>
        <w:fldChar w:fldCharType="separate"/>
      </w:r>
      <w:r w:rsidR="00B427EF" w:rsidRPr="004A6DA4">
        <w:rPr>
          <w:rFonts w:ascii="Times New Roman" w:hAnsi="Times New Roman" w:cs="Times New Roman"/>
          <w:lang w:val="sr-Latn-RS"/>
        </w:rPr>
        <w:t>[6]</w:t>
      </w:r>
      <w:r w:rsidR="00B427EF" w:rsidRPr="004A6DA4">
        <w:rPr>
          <w:lang w:val="sr-Latn-RS"/>
        </w:rPr>
        <w:fldChar w:fldCharType="end"/>
      </w:r>
      <w:r w:rsidR="00B427EF" w:rsidRPr="004A6DA4">
        <w:rPr>
          <w:lang w:val="sr-Latn-RS"/>
        </w:rPr>
        <w:t>.</w:t>
      </w:r>
    </w:p>
    <w:p w14:paraId="2B030446" w14:textId="4E51A917" w:rsidR="00D64500" w:rsidRPr="00AC3106" w:rsidRDefault="00D64500" w:rsidP="00D64500">
      <w:pPr>
        <w:pStyle w:val="Heading3"/>
        <w:rPr>
          <w:lang w:val="sr-Latn-RS"/>
        </w:rPr>
      </w:pPr>
      <w:bookmarkStart w:id="4" w:name="_Toc163503129"/>
      <w:r w:rsidRPr="00AC3106">
        <w:rPr>
          <w:lang w:val="sr-Latn-RS"/>
        </w:rPr>
        <w:t>3.1.1. Refleksija</w:t>
      </w:r>
      <w:bookmarkEnd w:id="4"/>
    </w:p>
    <w:p w14:paraId="3A38FC31" w14:textId="1789D78A" w:rsidR="00D64500" w:rsidRDefault="000268E9" w:rsidP="00D64500">
      <w:pPr>
        <w:rPr>
          <w:lang w:val="sr-Latn-RS"/>
        </w:rPr>
      </w:pPr>
      <w:r w:rsidRPr="00AC3106">
        <w:rPr>
          <w:lang w:val="sr-Latn-RS"/>
        </w:rPr>
        <w:t>Refleksija</w:t>
      </w:r>
      <w:r w:rsidR="00C00629" w:rsidRPr="00AC3106">
        <w:rPr>
          <w:lang w:val="sr-Latn-RS"/>
        </w:rPr>
        <w:t xml:space="preserve"> (engl. </w:t>
      </w:r>
      <w:r w:rsidR="00C00629" w:rsidRPr="00AC3106">
        <w:rPr>
          <w:i/>
          <w:iCs/>
          <w:lang w:val="sr-Latn-RS"/>
        </w:rPr>
        <w:t>flip</w:t>
      </w:r>
      <w:r w:rsidR="00C00629" w:rsidRPr="00AC3106">
        <w:rPr>
          <w:lang w:val="sr-Latn-RS"/>
        </w:rPr>
        <w:t>)</w:t>
      </w:r>
      <w:r w:rsidRPr="00AC3106">
        <w:rPr>
          <w:lang w:val="sr-Latn-RS"/>
        </w:rPr>
        <w:t xml:space="preserve"> podrazumeva zamenu mesta pikselima</w:t>
      </w:r>
      <w:r w:rsidR="00345383" w:rsidRPr="00AC3106">
        <w:rPr>
          <w:lang w:val="sr-Latn-RS"/>
        </w:rPr>
        <w:t xml:space="preserve"> sa suprotnih strana </w:t>
      </w:r>
      <w:r w:rsidR="003562D6" w:rsidRPr="00AC3106">
        <w:rPr>
          <w:lang w:val="sr-Latn-RS"/>
        </w:rPr>
        <w:t>x-ose</w:t>
      </w:r>
      <w:r w:rsidR="0026692A" w:rsidRPr="00AC3106">
        <w:rPr>
          <w:lang w:val="sr-Latn-RS"/>
        </w:rPr>
        <w:t xml:space="preserve"> (vertikalna)</w:t>
      </w:r>
      <w:r w:rsidR="00345383" w:rsidRPr="00AC3106">
        <w:rPr>
          <w:lang w:val="sr-Latn-RS"/>
        </w:rPr>
        <w:t xml:space="preserve"> ili </w:t>
      </w:r>
      <w:r w:rsidR="003562D6" w:rsidRPr="00AC3106">
        <w:rPr>
          <w:lang w:val="sr-Latn-RS"/>
        </w:rPr>
        <w:t>y-</w:t>
      </w:r>
      <w:r w:rsidR="00345383" w:rsidRPr="00AC3106">
        <w:rPr>
          <w:lang w:val="sr-Latn-RS"/>
        </w:rPr>
        <w:t>ose</w:t>
      </w:r>
      <w:r w:rsidR="0026692A" w:rsidRPr="00AC3106">
        <w:rPr>
          <w:lang w:val="sr-Latn-RS"/>
        </w:rPr>
        <w:t xml:space="preserve"> (horizontalna)</w:t>
      </w:r>
      <w:r w:rsidR="00345383" w:rsidRPr="00AC3106">
        <w:rPr>
          <w:lang w:val="sr-Latn-RS"/>
        </w:rPr>
        <w:t xml:space="preserve"> slike. Horizontalna</w:t>
      </w:r>
      <w:r w:rsidR="003562D6" w:rsidRPr="00AC3106">
        <w:rPr>
          <w:lang w:val="sr-Latn-RS"/>
        </w:rPr>
        <w:t xml:space="preserve"> refleksija</w:t>
      </w:r>
      <w:r w:rsidR="009A0DE8" w:rsidRPr="00AC3106">
        <w:rPr>
          <w:lang w:val="sr-Latn-RS"/>
        </w:rPr>
        <w:t xml:space="preserve"> se primenjuje češće u odnosu na vertikalnu. </w:t>
      </w:r>
      <w:r w:rsidR="009A0DE8" w:rsidRPr="004A6DA4">
        <w:rPr>
          <w:lang w:val="sr-Latn-RS"/>
        </w:rPr>
        <w:t>Ovo</w:t>
      </w:r>
      <w:r w:rsidR="00BF7959" w:rsidRPr="004A6DA4">
        <w:rPr>
          <w:lang w:val="sr-Latn-RS"/>
        </w:rPr>
        <w:t xml:space="preserve"> je tehnika koja se najjednostavnije primenjuje i pokazala se veoma korisnom </w:t>
      </w:r>
      <w:r w:rsidR="00F158D2" w:rsidRPr="004A6DA4">
        <w:rPr>
          <w:lang w:val="sr-Latn-RS"/>
        </w:rPr>
        <w:t xml:space="preserve">kod različitih problema </w:t>
      </w:r>
      <w:r w:rsidR="00FF2B85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BXKMqYl7","properties":{"formattedCitation":"[3]","plainCitation":"[3]","noteIndex":0},"citationItems":[{"id":3,"uris":["http://zotero.org/users/13936564/items/WW7FDNHN"],"itemData":{"id":3,"type":"article-journal","container-title":"Journal of big data","issue":"1","note":"publisher: Springer","page":"1–48","title":"A survey on image data augmentation for deep learning","volume":"6","author":[{"family":"Shorten","given":"Connor"},{"family":"Khoshgoftaar","given":"Taghi M"}],"issued":{"date-parts":[["2019"]]}}}],"schema":"https://github.com/citation-style-language/schema/raw/master/csl-citation.json"} </w:instrText>
      </w:r>
      <w:r w:rsidR="00FF2B85" w:rsidRPr="004A6DA4">
        <w:rPr>
          <w:lang w:val="sr-Latn-RS"/>
        </w:rPr>
        <w:fldChar w:fldCharType="separate"/>
      </w:r>
      <w:r w:rsidR="00FF2B85" w:rsidRPr="004A6DA4">
        <w:rPr>
          <w:rFonts w:ascii="Times New Roman" w:hAnsi="Times New Roman" w:cs="Times New Roman"/>
          <w:lang w:val="sr-Latn-RS"/>
        </w:rPr>
        <w:t>[3]</w:t>
      </w:r>
      <w:r w:rsidR="00FF2B85" w:rsidRPr="004A6DA4">
        <w:rPr>
          <w:lang w:val="sr-Latn-RS"/>
        </w:rPr>
        <w:fldChar w:fldCharType="end"/>
      </w:r>
      <w:r w:rsidR="00C372DF" w:rsidRPr="004A6DA4">
        <w:rPr>
          <w:lang w:val="sr-Latn-RS"/>
        </w:rPr>
        <w:t>.</w:t>
      </w:r>
    </w:p>
    <w:p w14:paraId="452425C5" w14:textId="77777777" w:rsidR="00707B50" w:rsidRPr="004A6DA4" w:rsidRDefault="00565604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6A2E187A" wp14:editId="186BD57D">
            <wp:extent cx="5100452" cy="1503125"/>
            <wp:effectExtent l="0" t="0" r="508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1930" cy="15182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9266BD" w14:textId="03C47E41" w:rsidR="00565604" w:rsidRPr="00AC3106" w:rsidRDefault="00707B50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Pr="004A6DA4">
        <w:rPr>
          <w:lang w:val="sr-Latn-RS"/>
        </w:rPr>
        <w:fldChar w:fldCharType="begin"/>
      </w:r>
      <w:r w:rsidRPr="004A6DA4">
        <w:rPr>
          <w:lang w:val="sr-Latn-RS"/>
        </w:rPr>
        <w:instrText xml:space="preserve"> SEQ Slika \* ARABIC </w:instrText>
      </w:r>
      <w:r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</w:t>
      </w:r>
      <w:r w:rsidRPr="004A6DA4">
        <w:rPr>
          <w:lang w:val="sr-Latn-RS"/>
        </w:rPr>
        <w:fldChar w:fldCharType="end"/>
      </w:r>
      <w:r w:rsidRPr="004A6DA4">
        <w:rPr>
          <w:lang w:val="sr-Latn-RS"/>
        </w:rPr>
        <w:t>: Horizontalna refleksija scene iz saobraćaja</w:t>
      </w:r>
      <w:r w:rsidR="00820916" w:rsidRPr="004A6DA4">
        <w:rPr>
          <w:lang w:val="sr-Latn-RS"/>
        </w:rPr>
        <w:t>.</w:t>
      </w:r>
    </w:p>
    <w:p w14:paraId="026A9A61" w14:textId="1EF22BBC" w:rsidR="00414433" w:rsidRPr="00AC3106" w:rsidRDefault="00414433" w:rsidP="00D64500">
      <w:pPr>
        <w:rPr>
          <w:lang w:val="sr-Latn-RS"/>
        </w:rPr>
      </w:pPr>
      <w:r w:rsidRPr="00AC3106">
        <w:rPr>
          <w:lang w:val="sr-Latn-RS"/>
        </w:rPr>
        <w:t xml:space="preserve">U kontekstu snimka </w:t>
      </w:r>
      <w:r w:rsidR="00216CA2" w:rsidRPr="00AC3106">
        <w:rPr>
          <w:lang w:val="sr-Latn-RS"/>
        </w:rPr>
        <w:t>spoljnih scena saobraćaja, najviše smisla ima primenjivati horizontalnu refleksiju</w:t>
      </w:r>
      <w:r w:rsidR="00C34A09" w:rsidRPr="00AC3106">
        <w:rPr>
          <w:lang w:val="sr-Latn-RS"/>
        </w:rPr>
        <w:t>, dok vertikalna refleksija ovde nije smislena</w:t>
      </w:r>
      <w:r w:rsidR="00153F84" w:rsidRPr="00AC3106">
        <w:rPr>
          <w:lang w:val="sr-Latn-RS"/>
        </w:rPr>
        <w:t>.</w:t>
      </w:r>
    </w:p>
    <w:p w14:paraId="589364D9" w14:textId="35713448" w:rsidR="00C00629" w:rsidRPr="00AC3106" w:rsidRDefault="00C00629" w:rsidP="00C00629">
      <w:pPr>
        <w:pStyle w:val="Heading3"/>
        <w:rPr>
          <w:lang w:val="sr-Latn-RS"/>
        </w:rPr>
      </w:pPr>
      <w:bookmarkStart w:id="5" w:name="_Toc163503130"/>
      <w:r w:rsidRPr="00AC3106">
        <w:rPr>
          <w:lang w:val="sr-Latn-RS"/>
        </w:rPr>
        <w:t>3.1.2. Isecanje</w:t>
      </w:r>
      <w:bookmarkEnd w:id="5"/>
    </w:p>
    <w:p w14:paraId="5EDB218C" w14:textId="0EA29745" w:rsidR="00153F84" w:rsidRDefault="008B64F1" w:rsidP="00C00629">
      <w:pPr>
        <w:rPr>
          <w:lang w:val="sr-Latn-RS"/>
        </w:rPr>
      </w:pPr>
      <w:r w:rsidRPr="00AC3106">
        <w:rPr>
          <w:lang w:val="sr-Latn-RS"/>
        </w:rPr>
        <w:t xml:space="preserve">Isecanje (engl. </w:t>
      </w:r>
      <w:r w:rsidRPr="00AC3106">
        <w:rPr>
          <w:i/>
          <w:iCs/>
          <w:lang w:val="sr-Latn-RS"/>
        </w:rPr>
        <w:t>crop</w:t>
      </w:r>
      <w:r w:rsidRPr="00AC3106">
        <w:rPr>
          <w:lang w:val="sr-Latn-RS"/>
        </w:rPr>
        <w:t xml:space="preserve">) slika </w:t>
      </w:r>
      <w:r w:rsidR="00C41E58" w:rsidRPr="00AC3106">
        <w:rPr>
          <w:lang w:val="sr-Latn-RS"/>
        </w:rPr>
        <w:t>može biti korisna tehnika u njihovom preprocesiranju kada radimo sa slikama različitih dimenzija, gde se najčešće vrši isecanje centralnog dela slike</w:t>
      </w:r>
      <w:r w:rsidR="00073C6D" w:rsidRPr="00AC3106">
        <w:rPr>
          <w:lang w:val="sr-Latn-RS"/>
        </w:rPr>
        <w:t>. Pored ovoga, ova tehnika se može iskoristiti za nasumično izdvajanje delova slike, pri čemu daje rezultate slične translaciji</w:t>
      </w:r>
      <w:r w:rsidR="00FC25A6" w:rsidRPr="00AC3106">
        <w:rPr>
          <w:lang w:val="sr-Latn-RS"/>
        </w:rPr>
        <w:t>. Razlika u odnosu na translacije je u tome što će isecanje rezultovati u slici manje veličine dok će translacija dati sliku iste veličine</w:t>
      </w:r>
      <w:r w:rsidR="00DB5E46" w:rsidRPr="00AC3106">
        <w:rPr>
          <w:lang w:val="sr-Latn-RS"/>
        </w:rPr>
        <w:t xml:space="preserve">. </w:t>
      </w:r>
      <w:r w:rsidR="00DB5E46" w:rsidRPr="004A6DA4">
        <w:rPr>
          <w:lang w:val="sr-Latn-RS"/>
        </w:rPr>
        <w:t xml:space="preserve">Potrebno je biti oprezan prilikom primene ove transformacije, zbog opasnosti da objekat od interesa bude pozicioniran van rezultujuće slike </w:t>
      </w:r>
      <w:r w:rsidR="000B3862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wETh9bJk","properties":{"formattedCitation":"[6]","plainCitation":"[6]","noteIndex":0},"citationItems":[{"id":6,"uris":["http://zotero.org/users/13936564/items/38BCCP7E"],"itemData":{"id":6,"type":"article-journal","container-title":"arXiv preprint arXiv:1805.02641","title":"Label refinery: Improving imagenet classification through label progression","author":[{"family":"Bagherinezhad","given":"Hessam"},{"family":"Horton","given":"Maxwell"},{"family":"Rastegari","given":"Mohammad"},{"family":"Farhadi","given":"Ali"}],"issued":{"date-parts":[["2018"]]}}}],"schema":"https://github.com/citation-style-language/schema/raw/master/csl-citation.json"} </w:instrText>
      </w:r>
      <w:r w:rsidR="000B3862" w:rsidRPr="004A6DA4">
        <w:rPr>
          <w:lang w:val="sr-Latn-RS"/>
        </w:rPr>
        <w:fldChar w:fldCharType="separate"/>
      </w:r>
      <w:r w:rsidR="000B3862" w:rsidRPr="004A6DA4">
        <w:rPr>
          <w:rFonts w:ascii="Times New Roman" w:hAnsi="Times New Roman" w:cs="Times New Roman"/>
          <w:lang w:val="sr-Latn-RS"/>
        </w:rPr>
        <w:t>[6]</w:t>
      </w:r>
      <w:r w:rsidR="000B3862" w:rsidRPr="004A6DA4">
        <w:rPr>
          <w:lang w:val="sr-Latn-RS"/>
        </w:rPr>
        <w:fldChar w:fldCharType="end"/>
      </w:r>
      <w:r w:rsidR="000B3862" w:rsidRPr="004A6DA4">
        <w:rPr>
          <w:lang w:val="sr-Latn-RS"/>
        </w:rPr>
        <w:t>.</w:t>
      </w:r>
      <w:r w:rsidR="0022009A" w:rsidRPr="004A6DA4">
        <w:rPr>
          <w:lang w:val="sr-Latn-RS"/>
        </w:rPr>
        <w:t xml:space="preserve"> Primer isecanja je dat na slici 3.</w:t>
      </w:r>
    </w:p>
    <w:p w14:paraId="2F7A9893" w14:textId="77777777" w:rsidR="00820916" w:rsidRPr="004A6DA4" w:rsidRDefault="007D548F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22791A7F" wp14:editId="7829D2A1">
            <wp:extent cx="5088576" cy="1499625"/>
            <wp:effectExtent l="0" t="0" r="0" b="571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24428" cy="15101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1EB232" w14:textId="119447CF" w:rsidR="007D548F" w:rsidRPr="00AC3106" w:rsidRDefault="00820916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Isecanje</w:t>
      </w:r>
      <w:r w:rsidR="0022009A" w:rsidRPr="004A6DA4">
        <w:rPr>
          <w:lang w:val="sr-Latn-RS"/>
        </w:rPr>
        <w:t xml:space="preserve"> slike scene iz saobraćaja.</w:t>
      </w:r>
    </w:p>
    <w:p w14:paraId="4ED7F602" w14:textId="30D2A1CF" w:rsidR="000B78E5" w:rsidRPr="00AC3106" w:rsidRDefault="000B78E5" w:rsidP="00C00629">
      <w:pPr>
        <w:rPr>
          <w:lang w:val="sr-Latn-RS"/>
        </w:rPr>
      </w:pPr>
      <w:r w:rsidRPr="00AC3106">
        <w:rPr>
          <w:lang w:val="sr-Latn-RS"/>
        </w:rPr>
        <w:lastRenderedPageBreak/>
        <w:t>Ovo može biti korisna tehnika u kontekstu slika saobraćaja, jer može simulirati</w:t>
      </w:r>
      <w:r w:rsidR="00F06D1A" w:rsidRPr="00AC3106">
        <w:rPr>
          <w:lang w:val="sr-Latn-RS"/>
        </w:rPr>
        <w:t xml:space="preserve"> šta vozač vidi na različitim distancama od nekog objekta.</w:t>
      </w:r>
    </w:p>
    <w:p w14:paraId="216A3592" w14:textId="1271E99C" w:rsidR="000B3862" w:rsidRPr="00AC3106" w:rsidRDefault="000B3862" w:rsidP="000B3862">
      <w:pPr>
        <w:pStyle w:val="Heading3"/>
        <w:rPr>
          <w:lang w:val="sr-Latn-RS"/>
        </w:rPr>
      </w:pPr>
      <w:bookmarkStart w:id="6" w:name="_Toc163503131"/>
      <w:r w:rsidRPr="00AC3106">
        <w:rPr>
          <w:lang w:val="sr-Latn-RS"/>
        </w:rPr>
        <w:t>3.1.3. Rotacija</w:t>
      </w:r>
      <w:bookmarkEnd w:id="6"/>
    </w:p>
    <w:p w14:paraId="64EA193E" w14:textId="28E68853" w:rsidR="00541B79" w:rsidRDefault="00555847" w:rsidP="000B3862">
      <w:pPr>
        <w:rPr>
          <w:lang w:val="sr-Latn-RS"/>
        </w:rPr>
      </w:pPr>
      <w:r w:rsidRPr="00AC3106">
        <w:rPr>
          <w:lang w:val="sr-Latn-RS"/>
        </w:rPr>
        <w:t xml:space="preserve">Augmentacija slika rotacijom (engl. </w:t>
      </w:r>
      <w:r w:rsidRPr="00AC3106">
        <w:rPr>
          <w:i/>
          <w:iCs/>
          <w:lang w:val="sr-Latn-RS"/>
        </w:rPr>
        <w:t>rotation</w:t>
      </w:r>
      <w:r w:rsidRPr="00AC3106">
        <w:rPr>
          <w:lang w:val="sr-Latn-RS"/>
        </w:rPr>
        <w:t xml:space="preserve">) je tehnika koja podrazumeva rotaciju slike </w:t>
      </w:r>
      <w:r w:rsidR="00975FA3" w:rsidRPr="00AC3106">
        <w:rPr>
          <w:lang w:val="sr-Latn-RS"/>
        </w:rPr>
        <w:t xml:space="preserve">ulevo ili udesno za bilo koju vrednost u opsegu od </w:t>
      </w:r>
      <w:r w:rsidR="00414433" w:rsidRPr="00AC3106">
        <w:rPr>
          <w:lang w:val="sr-Latn-RS"/>
        </w:rPr>
        <w:t>1 do 359 stepeni</w:t>
      </w:r>
      <w:r w:rsidR="006B79E5" w:rsidRPr="00AC3106">
        <w:rPr>
          <w:lang w:val="sr-Latn-RS"/>
        </w:rPr>
        <w:t>. Ovu tehniku često ima smisla primenjivati ukoliko vršimo rotaciju za relativno mali ugao (</w:t>
      </w:r>
      <w:r w:rsidR="00723AD4" w:rsidRPr="00AC3106">
        <w:rPr>
          <w:lang w:val="sr-Latn-RS"/>
        </w:rPr>
        <w:t xml:space="preserve">u opsegu 1-20 stepeni u bilo kom smeru), zato što rotacija </w:t>
      </w:r>
      <w:r w:rsidR="00D22649" w:rsidRPr="00AC3106">
        <w:rPr>
          <w:lang w:val="sr-Latn-RS"/>
        </w:rPr>
        <w:t>za veći stepen može dovesti do gubitka značajnih informacije na slici.</w:t>
      </w:r>
      <w:r w:rsidR="003C2161" w:rsidRPr="00AC3106">
        <w:rPr>
          <w:lang w:val="sr-Latn-RS"/>
        </w:rPr>
        <w:t xml:space="preserve"> </w:t>
      </w:r>
      <w:r w:rsidR="00AD60FC" w:rsidRPr="004A6DA4">
        <w:rPr>
          <w:lang w:val="sr-Latn-RS"/>
        </w:rPr>
        <w:t>Primer rotacije je prikazan na slici 4. U ovom primeru je</w:t>
      </w:r>
      <w:r w:rsidR="00EE39E0" w:rsidRPr="004A6DA4">
        <w:rPr>
          <w:lang w:val="sr-Latn-RS"/>
        </w:rPr>
        <w:t xml:space="preserve"> primenjena veća rotacija nego što je neophodno kako bi efekat bio jasniji.</w:t>
      </w:r>
    </w:p>
    <w:p w14:paraId="1613A9DC" w14:textId="77777777" w:rsidR="004249FC" w:rsidRPr="004A6DA4" w:rsidRDefault="00D456E6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5F666BD5" wp14:editId="706507BC">
            <wp:extent cx="5731510" cy="1689100"/>
            <wp:effectExtent l="0" t="0" r="254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89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5B558A" w14:textId="5FCC73AC" w:rsidR="00D456E6" w:rsidRPr="00AC3106" w:rsidRDefault="004249FC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Rotacija slike scene iz saobraćaja za 15 stepeni.</w:t>
      </w:r>
    </w:p>
    <w:p w14:paraId="55D45074" w14:textId="77F2962C" w:rsidR="003C2161" w:rsidRPr="00AC3106" w:rsidRDefault="00541B79" w:rsidP="000B3862">
      <w:pPr>
        <w:rPr>
          <w:lang w:val="sr-Latn-RS"/>
        </w:rPr>
      </w:pPr>
      <w:r w:rsidRPr="00AC3106">
        <w:rPr>
          <w:lang w:val="sr-Latn-RS"/>
        </w:rPr>
        <w:t>Primena relativno male rotacije slike se može koristiti</w:t>
      </w:r>
      <w:r w:rsidR="00296FEE" w:rsidRPr="00AC3106">
        <w:rPr>
          <w:lang w:val="sr-Latn-RS"/>
        </w:rPr>
        <w:t xml:space="preserve"> prilikom rada sa</w:t>
      </w:r>
      <w:r w:rsidR="003C2161" w:rsidRPr="00AC3106">
        <w:rPr>
          <w:lang w:val="sr-Latn-RS"/>
        </w:rPr>
        <w:t xml:space="preserve"> slikama saobraćaja</w:t>
      </w:r>
      <w:r w:rsidRPr="00AC3106">
        <w:rPr>
          <w:lang w:val="sr-Latn-RS"/>
        </w:rPr>
        <w:t>, gde rotacija slike može simulirati</w:t>
      </w:r>
      <w:r w:rsidR="00296FEE" w:rsidRPr="00AC3106">
        <w:rPr>
          <w:lang w:val="sr-Latn-RS"/>
        </w:rPr>
        <w:t xml:space="preserve"> situaciju kada se automobil blago nagne prilikom skretanja.</w:t>
      </w:r>
    </w:p>
    <w:p w14:paraId="08D5AE53" w14:textId="46DA6AAC" w:rsidR="00296FEE" w:rsidRPr="00AC3106" w:rsidRDefault="00296FEE" w:rsidP="00296FEE">
      <w:pPr>
        <w:pStyle w:val="Heading3"/>
        <w:rPr>
          <w:lang w:val="sr-Latn-RS"/>
        </w:rPr>
      </w:pPr>
      <w:bookmarkStart w:id="7" w:name="_Toc163503132"/>
      <w:r w:rsidRPr="00AC3106">
        <w:rPr>
          <w:lang w:val="sr-Latn-RS"/>
        </w:rPr>
        <w:t>3.1.4. Translacija</w:t>
      </w:r>
      <w:bookmarkEnd w:id="7"/>
    </w:p>
    <w:p w14:paraId="2DF3A10E" w14:textId="2470DAC5" w:rsidR="00296FEE" w:rsidRDefault="00E379ED" w:rsidP="00296FEE">
      <w:pPr>
        <w:rPr>
          <w:lang w:val="sr-Latn-RS"/>
        </w:rPr>
      </w:pPr>
      <w:r w:rsidRPr="00AC3106">
        <w:rPr>
          <w:lang w:val="sr-Latn-RS"/>
        </w:rPr>
        <w:t xml:space="preserve">Translacija (engl. </w:t>
      </w:r>
      <w:r w:rsidRPr="00AC3106">
        <w:rPr>
          <w:i/>
          <w:iCs/>
          <w:lang w:val="sr-Latn-RS"/>
        </w:rPr>
        <w:t>translation</w:t>
      </w:r>
      <w:r w:rsidRPr="00AC3106">
        <w:rPr>
          <w:lang w:val="sr-Latn-RS"/>
        </w:rPr>
        <w:t xml:space="preserve">) je tehnika koja podrazumeva pomeranje slike gore, dole, levo ili desno. Ova tehnika može biti jako korisna </w:t>
      </w:r>
      <w:r w:rsidR="0083186F" w:rsidRPr="00AC3106">
        <w:rPr>
          <w:lang w:val="sr-Latn-RS"/>
        </w:rPr>
        <w:t>za izbegavanja</w:t>
      </w:r>
      <w:r w:rsidR="00D17E60" w:rsidRPr="00AC3106">
        <w:rPr>
          <w:lang w:val="sr-Latn-RS"/>
        </w:rPr>
        <w:t xml:space="preserve"> </w:t>
      </w:r>
      <w:r w:rsidR="00D17E60" w:rsidRPr="00AC3106">
        <w:rPr>
          <w:i/>
          <w:iCs/>
          <w:lang w:val="sr-Latn-RS"/>
        </w:rPr>
        <w:t>bias</w:t>
      </w:r>
      <w:r w:rsidR="00D17E60" w:rsidRPr="00AC3106">
        <w:rPr>
          <w:lang w:val="sr-Latn-RS"/>
        </w:rPr>
        <w:t xml:space="preserve">-a </w:t>
      </w:r>
      <w:r w:rsidR="00A9097B" w:rsidRPr="00AC3106">
        <w:rPr>
          <w:lang w:val="sr-Latn-RS"/>
        </w:rPr>
        <w:t>(situacija kada model nauči da se neki objekat nalazi isključivo u nekom konkretnom delu slike). Ovo se može desiti kada naš skup podataka</w:t>
      </w:r>
      <w:r w:rsidR="00E85A2F" w:rsidRPr="00AC3106">
        <w:rPr>
          <w:lang w:val="sr-Latn-RS"/>
        </w:rPr>
        <w:t xml:space="preserve"> sadrži objekte koji se u najvećem broju slučajeva nalaze na sredini slike</w:t>
      </w:r>
      <w:r w:rsidR="004B32E4" w:rsidRPr="00AC3106">
        <w:rPr>
          <w:lang w:val="sr-Latn-RS"/>
        </w:rPr>
        <w:t>, što je često slučaj sa skupovima podataka za prepoznavanje lica</w:t>
      </w:r>
      <w:r w:rsidR="007F555A" w:rsidRPr="00AC3106">
        <w:rPr>
          <w:lang w:val="sr-Latn-RS"/>
        </w:rPr>
        <w:t>. Prilikom translacije slike u nekom smeru, ostali pikseli se popunjavaju</w:t>
      </w:r>
      <w:r w:rsidR="00B633C7" w:rsidRPr="00AC3106">
        <w:rPr>
          <w:lang w:val="sr-Latn-RS"/>
        </w:rPr>
        <w:t xml:space="preserve"> konstantnom bojom (najčešće crna ili bela) ili nasumičnim šumom. Kao i kod ostalih, treba biti oprezan da objekat od interesa ne izađe iz granica slike prilikom korišćenja ove transformacije.</w:t>
      </w:r>
      <w:r w:rsidR="0047474E" w:rsidRPr="004A6DA4">
        <w:rPr>
          <w:lang w:val="sr-Latn-RS"/>
        </w:rPr>
        <w:t xml:space="preserve"> Primer translacije je dat na slici 5.</w:t>
      </w:r>
    </w:p>
    <w:p w14:paraId="7559FD73" w14:textId="77777777" w:rsidR="0047474E" w:rsidRPr="004A6DA4" w:rsidRDefault="00C008EE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385D8679" wp14:editId="2D2DF5CD">
            <wp:extent cx="5731510" cy="1689100"/>
            <wp:effectExtent l="0" t="0" r="2540" b="635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89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C3E562" w14:textId="26F98336" w:rsidR="00C008EE" w:rsidRPr="00AC3106" w:rsidRDefault="0047474E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5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Translacija slike scene iz saobraćaja.</w:t>
      </w:r>
    </w:p>
    <w:p w14:paraId="6068EAFD" w14:textId="2128C58A" w:rsidR="00B633C7" w:rsidRPr="00AC3106" w:rsidRDefault="00B633C7" w:rsidP="00296FEE">
      <w:pPr>
        <w:rPr>
          <w:lang w:val="sr-Latn-RS"/>
        </w:rPr>
      </w:pPr>
      <w:r w:rsidRPr="00AC3106">
        <w:rPr>
          <w:lang w:val="sr-Latn-RS"/>
        </w:rPr>
        <w:t>Kada govorimo o slikama saobraćaja za autonomnu vožnju</w:t>
      </w:r>
      <w:r w:rsidR="004F59CF" w:rsidRPr="00AC3106">
        <w:rPr>
          <w:lang w:val="sr-Latn-RS"/>
        </w:rPr>
        <w:t>, ova tehnika može simulirati pomeranje automobila u nekom smeru</w:t>
      </w:r>
      <w:r w:rsidR="00C04653" w:rsidRPr="00AC3106">
        <w:rPr>
          <w:lang w:val="sr-Latn-RS"/>
        </w:rPr>
        <w:t>.</w:t>
      </w:r>
    </w:p>
    <w:p w14:paraId="6F1380CF" w14:textId="298F859B" w:rsidR="00FF7581" w:rsidRPr="00AC3106" w:rsidRDefault="00FF7581" w:rsidP="00FF7581">
      <w:pPr>
        <w:pStyle w:val="Heading3"/>
        <w:rPr>
          <w:lang w:val="sr-Latn-RS"/>
        </w:rPr>
      </w:pPr>
      <w:bookmarkStart w:id="8" w:name="_Toc163503133"/>
      <w:r w:rsidRPr="00AC3106">
        <w:rPr>
          <w:lang w:val="sr-Latn-RS"/>
        </w:rPr>
        <w:t>3.</w:t>
      </w:r>
      <w:r w:rsidR="007F1979" w:rsidRPr="00AC3106">
        <w:rPr>
          <w:lang w:val="sr-Latn-RS"/>
        </w:rPr>
        <w:t>1.5. Afin</w:t>
      </w:r>
      <w:r w:rsidR="0084284C" w:rsidRPr="00AC3106">
        <w:rPr>
          <w:lang w:val="sr-Latn-RS"/>
        </w:rPr>
        <w:t>a</w:t>
      </w:r>
      <w:r w:rsidR="007F1979" w:rsidRPr="00AC3106">
        <w:rPr>
          <w:lang w:val="sr-Latn-RS"/>
        </w:rPr>
        <w:t xml:space="preserve"> transformacij</w:t>
      </w:r>
      <w:r w:rsidR="0084284C" w:rsidRPr="00AC3106">
        <w:rPr>
          <w:lang w:val="sr-Latn-RS"/>
        </w:rPr>
        <w:t>a</w:t>
      </w:r>
      <w:bookmarkEnd w:id="8"/>
    </w:p>
    <w:p w14:paraId="016FC649" w14:textId="3DEA01F8" w:rsidR="007F1979" w:rsidRDefault="007F1979" w:rsidP="007F1979">
      <w:pPr>
        <w:rPr>
          <w:lang w:val="sr-Latn-RS"/>
        </w:rPr>
      </w:pPr>
      <w:r w:rsidRPr="00AC3106">
        <w:rPr>
          <w:lang w:val="sr-Latn-RS"/>
        </w:rPr>
        <w:t>Afin</w:t>
      </w:r>
      <w:r w:rsidR="0084284C" w:rsidRPr="00AC3106">
        <w:rPr>
          <w:lang w:val="sr-Latn-RS"/>
        </w:rPr>
        <w:t>a</w:t>
      </w:r>
      <w:r w:rsidRPr="00AC3106">
        <w:rPr>
          <w:lang w:val="sr-Latn-RS"/>
        </w:rPr>
        <w:t xml:space="preserve"> transformacij</w:t>
      </w:r>
      <w:r w:rsidR="0084284C" w:rsidRPr="00AC3106">
        <w:rPr>
          <w:lang w:val="sr-Latn-RS"/>
        </w:rPr>
        <w:t>a</w:t>
      </w:r>
      <w:r w:rsidRPr="00AC3106">
        <w:rPr>
          <w:lang w:val="sr-Latn-RS"/>
        </w:rPr>
        <w:t xml:space="preserve"> </w:t>
      </w:r>
      <w:r w:rsidR="00F15DAB" w:rsidRPr="00AC3106">
        <w:rPr>
          <w:lang w:val="sr-Latn-RS"/>
        </w:rPr>
        <w:t xml:space="preserve">(engl. </w:t>
      </w:r>
      <w:r w:rsidR="00F15DAB" w:rsidRPr="00AC3106">
        <w:rPr>
          <w:i/>
          <w:iCs/>
          <w:lang w:val="sr-Latn-RS"/>
        </w:rPr>
        <w:t>affine</w:t>
      </w:r>
      <w:r w:rsidR="00F15DAB" w:rsidRPr="00AC3106">
        <w:rPr>
          <w:lang w:val="sr-Latn-RS"/>
        </w:rPr>
        <w:t xml:space="preserve">) </w:t>
      </w:r>
      <w:r w:rsidRPr="00AC3106">
        <w:rPr>
          <w:lang w:val="sr-Latn-RS"/>
        </w:rPr>
        <w:t xml:space="preserve">predstavlja tehniku </w:t>
      </w:r>
      <w:r w:rsidR="00694003" w:rsidRPr="00AC3106">
        <w:rPr>
          <w:lang w:val="sr-Latn-RS"/>
        </w:rPr>
        <w:t xml:space="preserve">augmentacije slika </w:t>
      </w:r>
      <w:r w:rsidRPr="00AC3106">
        <w:rPr>
          <w:lang w:val="sr-Latn-RS"/>
        </w:rPr>
        <w:t>koja</w:t>
      </w:r>
      <w:r w:rsidR="00694003" w:rsidRPr="00AC3106">
        <w:rPr>
          <w:lang w:val="sr-Latn-RS"/>
        </w:rPr>
        <w:t xml:space="preserve"> obuhvata geometr</w:t>
      </w:r>
      <w:r w:rsidR="005F4B1F" w:rsidRPr="00AC3106">
        <w:rPr>
          <w:lang w:val="sr-Latn-RS"/>
        </w:rPr>
        <w:t xml:space="preserve">ijske transformacije poput translacije, rotacije, skaliranja ali i </w:t>
      </w:r>
      <w:r w:rsidR="00FF3377">
        <w:rPr>
          <w:lang w:val="sr-Latn-RS"/>
        </w:rPr>
        <w:t>„</w:t>
      </w:r>
      <w:r w:rsidR="0050262D">
        <w:rPr>
          <w:lang w:val="sr-Latn-RS"/>
        </w:rPr>
        <w:t>smicanja</w:t>
      </w:r>
      <w:r w:rsidR="00FF3377">
        <w:rPr>
          <w:lang w:val="sr-Latn-RS"/>
        </w:rPr>
        <w:t>“</w:t>
      </w:r>
      <w:r w:rsidR="005F4B1F" w:rsidRPr="00AC3106">
        <w:rPr>
          <w:lang w:val="sr-Latn-RS"/>
        </w:rPr>
        <w:t xml:space="preserve"> (engl. </w:t>
      </w:r>
      <w:r w:rsidR="005F4B1F" w:rsidRPr="00AC3106">
        <w:rPr>
          <w:i/>
          <w:iCs/>
          <w:lang w:val="sr-Latn-RS"/>
        </w:rPr>
        <w:t>she</w:t>
      </w:r>
      <w:r w:rsidR="00EC526B">
        <w:rPr>
          <w:i/>
          <w:iCs/>
          <w:lang w:val="sr-Latn-RS"/>
        </w:rPr>
        <w:t>a</w:t>
      </w:r>
      <w:r w:rsidR="005F4B1F" w:rsidRPr="00AC3106">
        <w:rPr>
          <w:i/>
          <w:iCs/>
          <w:lang w:val="sr-Latn-RS"/>
        </w:rPr>
        <w:t>rh</w:t>
      </w:r>
      <w:r w:rsidR="005F4B1F" w:rsidRPr="00AC3106">
        <w:rPr>
          <w:lang w:val="sr-Latn-RS"/>
        </w:rPr>
        <w:t>)</w:t>
      </w:r>
      <w:r w:rsidR="004B6EF9" w:rsidRPr="00AC3106">
        <w:rPr>
          <w:lang w:val="sr-Latn-RS"/>
        </w:rPr>
        <w:t>. Ov</w:t>
      </w:r>
      <w:r w:rsidR="0084284C" w:rsidRPr="00AC3106">
        <w:rPr>
          <w:lang w:val="sr-Latn-RS"/>
        </w:rPr>
        <w:t>a</w:t>
      </w:r>
      <w:r w:rsidR="004B6EF9" w:rsidRPr="00AC3106">
        <w:rPr>
          <w:lang w:val="sr-Latn-RS"/>
        </w:rPr>
        <w:t xml:space="preserve"> transformacij</w:t>
      </w:r>
      <w:r w:rsidR="0084284C" w:rsidRPr="00AC3106">
        <w:rPr>
          <w:lang w:val="sr-Latn-RS"/>
        </w:rPr>
        <w:t>a</w:t>
      </w:r>
      <w:r w:rsidR="004B6EF9" w:rsidRPr="00AC3106">
        <w:rPr>
          <w:lang w:val="sr-Latn-RS"/>
        </w:rPr>
        <w:t xml:space="preserve"> </w:t>
      </w:r>
      <w:r w:rsidR="004B6EF9" w:rsidRPr="00AC3106">
        <w:rPr>
          <w:lang w:val="sr-Latn-RS"/>
        </w:rPr>
        <w:lastRenderedPageBreak/>
        <w:t>zadržava</w:t>
      </w:r>
      <w:r w:rsidR="00CF77DB" w:rsidRPr="00AC3106">
        <w:rPr>
          <w:lang w:val="sr-Latn-RS"/>
        </w:rPr>
        <w:t xml:space="preserve"> paralelne linije i proporcije objekata na slici</w:t>
      </w:r>
      <w:r w:rsidR="0068202E" w:rsidRPr="00AC3106">
        <w:rPr>
          <w:lang w:val="sr-Latn-RS"/>
        </w:rPr>
        <w:t>. Korist</w:t>
      </w:r>
      <w:r w:rsidR="0084284C" w:rsidRPr="00AC3106">
        <w:rPr>
          <w:lang w:val="sr-Latn-RS"/>
        </w:rPr>
        <w:t>i</w:t>
      </w:r>
      <w:r w:rsidR="0068202E" w:rsidRPr="00AC3106">
        <w:rPr>
          <w:lang w:val="sr-Latn-RS"/>
        </w:rPr>
        <w:t xml:space="preserve"> se kao generalizacija prethodno opisanih tehnika.</w:t>
      </w:r>
      <w:r w:rsidR="00875DB6" w:rsidRPr="004A6DA4">
        <w:rPr>
          <w:lang w:val="sr-Latn-RS"/>
        </w:rPr>
        <w:t xml:space="preserve"> Na slici 6 je dat primer afine transformacije. U ovom primeru su parametri transformacije postavljeni na veće vrednosti nego što je u realnosti potrebno kako bi se efekat jasnije primetio.</w:t>
      </w:r>
    </w:p>
    <w:p w14:paraId="72E723A4" w14:textId="77777777" w:rsidR="00875DB6" w:rsidRPr="004A6DA4" w:rsidRDefault="00CC2CE8" w:rsidP="00A07ECF">
      <w:pPr>
        <w:keepNext/>
        <w:spacing w:after="0"/>
        <w:jc w:val="center"/>
        <w:rPr>
          <w:lang w:val="sr-Latn-RS"/>
        </w:rPr>
      </w:pPr>
      <w:r w:rsidRPr="004A6DA4">
        <w:rPr>
          <w:noProof/>
          <w:lang w:val="sr-Latn-RS"/>
        </w:rPr>
        <w:drawing>
          <wp:inline distT="0" distB="0" distL="0" distR="0" wp14:anchorId="15E17BDD" wp14:editId="0CF6CFDA">
            <wp:extent cx="5731510" cy="1648460"/>
            <wp:effectExtent l="0" t="0" r="2540" b="889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1" b="2406"/>
                    <a:stretch/>
                  </pic:blipFill>
                  <pic:spPr bwMode="auto">
                    <a:xfrm>
                      <a:off x="0" y="0"/>
                      <a:ext cx="5731510" cy="16484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04FA5C" w14:textId="58AC77E9" w:rsidR="00CC2CE8" w:rsidRPr="00AC3106" w:rsidRDefault="00875DB6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6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Afina transformacija nad slikom scene iz saobraćaja.</w:t>
      </w:r>
    </w:p>
    <w:p w14:paraId="006502A9" w14:textId="5A528B5C" w:rsidR="00F15DAB" w:rsidRPr="00AC3106" w:rsidRDefault="00F15DAB" w:rsidP="00F15DAB">
      <w:pPr>
        <w:pStyle w:val="Heading3"/>
        <w:rPr>
          <w:lang w:val="sr-Latn-RS"/>
        </w:rPr>
      </w:pPr>
      <w:bookmarkStart w:id="9" w:name="_Toc163503134"/>
      <w:r w:rsidRPr="00AC3106">
        <w:rPr>
          <w:lang w:val="sr-Latn-RS"/>
        </w:rPr>
        <w:t>3.1.6. Perspektivna transformacija</w:t>
      </w:r>
      <w:bookmarkEnd w:id="9"/>
    </w:p>
    <w:p w14:paraId="77F6FAEC" w14:textId="07FD0CCE" w:rsidR="00F15DAB" w:rsidRDefault="00F15DAB" w:rsidP="00F15DAB">
      <w:pPr>
        <w:rPr>
          <w:lang w:val="sr-Latn-RS"/>
        </w:rPr>
      </w:pPr>
      <w:r w:rsidRPr="00AC3106">
        <w:rPr>
          <w:lang w:val="sr-Latn-RS"/>
        </w:rPr>
        <w:t>Perspektivna transformacija</w:t>
      </w:r>
      <w:r w:rsidR="00E813B1" w:rsidRPr="00AC3106">
        <w:rPr>
          <w:lang w:val="sr-Latn-RS"/>
        </w:rPr>
        <w:t xml:space="preserve"> (engl. </w:t>
      </w:r>
      <w:r w:rsidR="00E813B1" w:rsidRPr="00AC3106">
        <w:rPr>
          <w:i/>
          <w:iCs/>
          <w:lang w:val="sr-Latn-RS"/>
        </w:rPr>
        <w:t>perspective</w:t>
      </w:r>
      <w:r w:rsidR="00E813B1" w:rsidRPr="00AC3106">
        <w:rPr>
          <w:lang w:val="sr-Latn-RS"/>
        </w:rPr>
        <w:t>)</w:t>
      </w:r>
      <w:r w:rsidRPr="00AC3106">
        <w:rPr>
          <w:lang w:val="sr-Latn-RS"/>
        </w:rPr>
        <w:t xml:space="preserve"> predstavlja tehniku</w:t>
      </w:r>
      <w:r w:rsidR="003C6D84" w:rsidRPr="00AC3106">
        <w:rPr>
          <w:lang w:val="sr-Latn-RS"/>
        </w:rPr>
        <w:t xml:space="preserve"> augmentacije slika koja ima za cilj da simulira pogled na neki objekat iz različitih uglova</w:t>
      </w:r>
      <w:r w:rsidR="000B4781" w:rsidRPr="00AC3106">
        <w:rPr>
          <w:lang w:val="sr-Latn-RS"/>
        </w:rPr>
        <w:t xml:space="preserve"> i obuhvata primenu različitih distorzija nad slikom</w:t>
      </w:r>
      <w:r w:rsidR="004E4972" w:rsidRPr="00AC3106">
        <w:rPr>
          <w:lang w:val="sr-Latn-RS"/>
        </w:rPr>
        <w:t>. Za razliku od afine transformacija, perspektivna transformacija ne zadržava (u opštem slučaju) paralelnost između linija i proporcije između objekata na slici</w:t>
      </w:r>
      <w:r w:rsidR="0076063B" w:rsidRPr="00AC3106">
        <w:rPr>
          <w:lang w:val="sr-Latn-RS"/>
        </w:rPr>
        <w:t>. Ova transformacija je jako korisna kako bi se skup podataka proširio slikama koje simuliraju pogled na istu scenu iz više različitih uglova</w:t>
      </w:r>
      <w:r w:rsidR="003A5AA6" w:rsidRPr="00AC3106">
        <w:rPr>
          <w:lang w:val="sr-Latn-RS"/>
        </w:rPr>
        <w:t xml:space="preserve">, </w:t>
      </w:r>
      <w:r w:rsidR="0064310F" w:rsidRPr="00AC3106">
        <w:rPr>
          <w:lang w:val="sr-Latn-RS"/>
        </w:rPr>
        <w:t>jer omogućava da naš model bolje generalizuje različite poglede</w:t>
      </w:r>
      <w:r w:rsidR="00482C44" w:rsidRPr="00AC3106">
        <w:rPr>
          <w:lang w:val="sr-Latn-RS"/>
        </w:rPr>
        <w:t xml:space="preserve"> na iste ili slične scene</w:t>
      </w:r>
      <w:r w:rsidR="003A5AA6" w:rsidRPr="00AC3106">
        <w:rPr>
          <w:lang w:val="sr-Latn-RS"/>
        </w:rPr>
        <w:t>, što može biti korisno i u radu sa slikama saobraćaja</w:t>
      </w:r>
      <w:r w:rsidR="00482C44" w:rsidRPr="00AC3106">
        <w:rPr>
          <w:lang w:val="sr-Latn-RS"/>
        </w:rPr>
        <w:t>.</w:t>
      </w:r>
      <w:r w:rsidR="00A43E73" w:rsidRPr="00AC3106">
        <w:rPr>
          <w:lang w:val="sr-Latn-RS"/>
        </w:rPr>
        <w:t xml:space="preserve"> </w:t>
      </w:r>
      <w:r w:rsidR="0098545D" w:rsidRPr="004A6DA4">
        <w:rPr>
          <w:lang w:val="sr-Latn-RS"/>
        </w:rPr>
        <w:t>Primer ovakve transformacije je dat na slici 7.</w:t>
      </w:r>
    </w:p>
    <w:p w14:paraId="7FCCB54E" w14:textId="77777777" w:rsidR="00F21D90" w:rsidRPr="004A6DA4" w:rsidRDefault="00C008EE" w:rsidP="00A07ECF">
      <w:pPr>
        <w:keepNext/>
        <w:spacing w:after="0"/>
        <w:jc w:val="center"/>
        <w:rPr>
          <w:lang w:val="sr-Latn-RS"/>
        </w:rPr>
      </w:pPr>
      <w:r w:rsidRPr="004A6DA4">
        <w:rPr>
          <w:noProof/>
          <w:lang w:val="sr-Latn-RS"/>
        </w:rPr>
        <w:drawing>
          <wp:inline distT="0" distB="0" distL="0" distR="0" wp14:anchorId="70F69FBD" wp14:editId="0B3170AB">
            <wp:extent cx="5731510" cy="1651000"/>
            <wp:effectExtent l="0" t="0" r="2540" b="635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256"/>
                    <a:stretch/>
                  </pic:blipFill>
                  <pic:spPr bwMode="auto">
                    <a:xfrm>
                      <a:off x="0" y="0"/>
                      <a:ext cx="5731510" cy="1651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564A2C" w14:textId="432DD259" w:rsidR="008F516F" w:rsidRPr="00AC3106" w:rsidRDefault="00F21D90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7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</w:t>
      </w:r>
      <w:r w:rsidR="002532A2" w:rsidRPr="004A6DA4">
        <w:rPr>
          <w:lang w:val="sr-Latn-RS"/>
        </w:rPr>
        <w:t xml:space="preserve"> Primer primene perspektivne transformacije nad slikom scene iz saobraćaja.</w:t>
      </w:r>
    </w:p>
    <w:p w14:paraId="6F6F0ECC" w14:textId="2F9F02F4" w:rsidR="00A43E73" w:rsidRDefault="00A43E73" w:rsidP="00F15DAB">
      <w:pPr>
        <w:rPr>
          <w:lang w:val="sr-Latn-RS"/>
        </w:rPr>
      </w:pPr>
      <w:r w:rsidRPr="00AC3106">
        <w:rPr>
          <w:lang w:val="sr-Latn-RS"/>
        </w:rPr>
        <w:t xml:space="preserve">Sve </w:t>
      </w:r>
      <w:r w:rsidR="00F02BDC" w:rsidRPr="00AC3106">
        <w:rPr>
          <w:lang w:val="sr-Latn-RS"/>
        </w:rPr>
        <w:t>transformacije koje obuhvata afina transformacija</w:t>
      </w:r>
      <w:r w:rsidR="004E7A8A" w:rsidRPr="00AC3106">
        <w:rPr>
          <w:lang w:val="sr-Latn-RS"/>
        </w:rPr>
        <w:t>, zajedno sa perspektivnim transformacijama su obuhvaćene homografijom</w:t>
      </w:r>
      <w:r w:rsidR="00EB6B78" w:rsidRPr="00AC3106">
        <w:rPr>
          <w:lang w:val="sr-Latn-RS"/>
        </w:rPr>
        <w:t xml:space="preserve">, koja se </w:t>
      </w:r>
      <w:r w:rsidR="003176D4" w:rsidRPr="00AC3106">
        <w:rPr>
          <w:lang w:val="sr-Latn-RS"/>
        </w:rPr>
        <w:t>opisuje transformacionom matricom dimenzije 3×3</w:t>
      </w:r>
      <w:r w:rsidR="00E813B1" w:rsidRPr="00AC3106">
        <w:rPr>
          <w:lang w:val="sr-Latn-RS"/>
        </w:rPr>
        <w:t>.</w:t>
      </w:r>
    </w:p>
    <w:p w14:paraId="32D452E3" w14:textId="74BA9B68" w:rsidR="00EE0B92" w:rsidRDefault="00EE0B92" w:rsidP="00EE0B92">
      <w:pPr>
        <w:pStyle w:val="Heading3"/>
        <w:rPr>
          <w:lang w:val="sr-Latn-RS"/>
        </w:rPr>
      </w:pPr>
      <w:bookmarkStart w:id="10" w:name="_Toc163503135"/>
      <w:r>
        <w:rPr>
          <w:lang w:val="sr-Latn-RS"/>
        </w:rPr>
        <w:t>3.1.</w:t>
      </w:r>
      <w:r w:rsidR="00B02AE1">
        <w:rPr>
          <w:lang w:val="sr-Latn-RS"/>
        </w:rPr>
        <w:t>7</w:t>
      </w:r>
      <w:r>
        <w:rPr>
          <w:lang w:val="sr-Latn-RS"/>
        </w:rPr>
        <w:t>. Strategije za popunu praznih delova</w:t>
      </w:r>
      <w:bookmarkEnd w:id="10"/>
    </w:p>
    <w:p w14:paraId="2CA7E7B2" w14:textId="192CE328" w:rsidR="00EB440B" w:rsidRDefault="00E54A88" w:rsidP="00EB440B">
      <w:pPr>
        <w:rPr>
          <w:lang w:val="sr-Latn-RS"/>
        </w:rPr>
      </w:pPr>
      <w:r>
        <w:rPr>
          <w:lang w:val="sr-Latn-RS"/>
        </w:rPr>
        <w:t>Prilikom primene nekih od prethodno opisanih transformacija nad slikom, određeni delovi slike će ostati prazni</w:t>
      </w:r>
      <w:r w:rsidR="00A2797F">
        <w:rPr>
          <w:lang w:val="sr-Latn-RS"/>
        </w:rPr>
        <w:t xml:space="preserve"> (npr. ako rotiramo sliku bez njenog isecanja, uglovi će ostati prazni). </w:t>
      </w:r>
      <w:r w:rsidR="00DA0985">
        <w:rPr>
          <w:lang w:val="sr-Latn-RS"/>
        </w:rPr>
        <w:t>Tema ovog poglavlja je upravo tehnike koje se koriste uz</w:t>
      </w:r>
      <w:r w:rsidR="00D22887">
        <w:rPr>
          <w:lang w:val="sr-Latn-RS"/>
        </w:rPr>
        <w:t xml:space="preserve"> prethodno opisane transformacije, kako bi se transformacijama uzrokovanim prazn</w:t>
      </w:r>
      <w:r w:rsidR="00957619">
        <w:rPr>
          <w:lang w:val="sr-Latn-RS"/>
        </w:rPr>
        <w:t>i delovi nove, augmentovane slike popunili. Postoji više različitih tehnika, a neke od njih obuhvataju:</w:t>
      </w:r>
    </w:p>
    <w:p w14:paraId="00AAEEC4" w14:textId="4A17AF1F" w:rsidR="00957619" w:rsidRDefault="00257095" w:rsidP="00957619">
      <w:pPr>
        <w:pStyle w:val="ListParagraph"/>
        <w:numPr>
          <w:ilvl w:val="0"/>
          <w:numId w:val="2"/>
        </w:numPr>
        <w:rPr>
          <w:lang w:val="sr-Latn-RS"/>
        </w:rPr>
      </w:pPr>
      <w:r>
        <w:rPr>
          <w:b/>
          <w:bCs/>
          <w:lang w:val="sr-Latn-RS"/>
        </w:rPr>
        <w:t>Popunjavanje konstantom</w:t>
      </w:r>
      <w:r>
        <w:rPr>
          <w:lang w:val="sr-Latn-RS"/>
        </w:rPr>
        <w:t xml:space="preserve"> – prazni delovi slike se popunjavaju nulama (crnom bojom). Ovo je najjednostavnija tehnika</w:t>
      </w:r>
      <w:r w:rsidR="008706FA">
        <w:rPr>
          <w:lang w:val="sr-Latn-RS"/>
        </w:rPr>
        <w:t>.</w:t>
      </w:r>
    </w:p>
    <w:p w14:paraId="445332A2" w14:textId="1C083C30" w:rsidR="008706FA" w:rsidRDefault="008706FA" w:rsidP="00957619">
      <w:pPr>
        <w:pStyle w:val="ListParagraph"/>
        <w:numPr>
          <w:ilvl w:val="0"/>
          <w:numId w:val="2"/>
        </w:numPr>
        <w:rPr>
          <w:lang w:val="sr-Latn-RS"/>
        </w:rPr>
      </w:pPr>
      <w:r>
        <w:rPr>
          <w:b/>
          <w:bCs/>
          <w:lang w:val="sr-Latn-RS"/>
        </w:rPr>
        <w:t xml:space="preserve">Produžavanje ivica </w:t>
      </w:r>
      <w:r>
        <w:rPr>
          <w:lang w:val="sr-Latn-RS"/>
        </w:rPr>
        <w:t>– prazni delovi slike se popunjavaju</w:t>
      </w:r>
      <w:r w:rsidR="00600132">
        <w:rPr>
          <w:lang w:val="sr-Latn-RS"/>
        </w:rPr>
        <w:t xml:space="preserve"> tako da se</w:t>
      </w:r>
      <w:r w:rsidR="0009077C">
        <w:rPr>
          <w:lang w:val="sr-Latn-RS"/>
        </w:rPr>
        <w:t xml:space="preserve"> pikseli koji se nalaze po ivici originalne slike repliciraju po svim smerovima.</w:t>
      </w:r>
    </w:p>
    <w:p w14:paraId="436BE27F" w14:textId="64601C1C" w:rsidR="0009077C" w:rsidRDefault="00B31737" w:rsidP="00957619">
      <w:pPr>
        <w:pStyle w:val="ListParagraph"/>
        <w:numPr>
          <w:ilvl w:val="0"/>
          <w:numId w:val="2"/>
        </w:numPr>
        <w:rPr>
          <w:lang w:val="sr-Latn-RS"/>
        </w:rPr>
      </w:pPr>
      <w:r>
        <w:rPr>
          <w:b/>
          <w:bCs/>
          <w:lang w:val="sr-Latn-RS"/>
        </w:rPr>
        <w:t xml:space="preserve">Simetrično popunjavanje </w:t>
      </w:r>
      <w:r>
        <w:rPr>
          <w:lang w:val="sr-Latn-RS"/>
        </w:rPr>
        <w:t>– nakon ivice originalne slike</w:t>
      </w:r>
      <w:r w:rsidR="001C1161">
        <w:rPr>
          <w:lang w:val="sr-Latn-RS"/>
        </w:rPr>
        <w:t>, prazni delovi se popunjavaju tako da</w:t>
      </w:r>
      <w:r w:rsidR="00941F51">
        <w:rPr>
          <w:lang w:val="sr-Latn-RS"/>
        </w:rPr>
        <w:t xml:space="preserve"> se pikseli iscrtavaju simetrično u odnosu na odgovarajuću ivicu</w:t>
      </w:r>
      <w:r w:rsidR="00980166">
        <w:rPr>
          <w:lang w:val="sr-Latn-RS"/>
        </w:rPr>
        <w:t>.</w:t>
      </w:r>
    </w:p>
    <w:p w14:paraId="22C38A39" w14:textId="49CCB508" w:rsidR="00980166" w:rsidRDefault="00980166" w:rsidP="00957619">
      <w:pPr>
        <w:pStyle w:val="ListParagraph"/>
        <w:numPr>
          <w:ilvl w:val="0"/>
          <w:numId w:val="2"/>
        </w:numPr>
        <w:rPr>
          <w:lang w:val="sr-Latn-RS"/>
        </w:rPr>
      </w:pPr>
      <w:r>
        <w:rPr>
          <w:b/>
          <w:bCs/>
          <w:lang w:val="sr-Latn-RS"/>
        </w:rPr>
        <w:lastRenderedPageBreak/>
        <w:t xml:space="preserve">Popunjavanje refleksijom </w:t>
      </w:r>
      <w:r>
        <w:rPr>
          <w:lang w:val="sr-Latn-RS"/>
        </w:rPr>
        <w:t>– prazni delovi se popunjavaju reflektovano</w:t>
      </w:r>
      <w:r w:rsidR="00CA7748">
        <w:rPr>
          <w:lang w:val="sr-Latn-RS"/>
        </w:rPr>
        <w:t>m originalnom slikom, pri čemu se refleksija vrši u odnosu na odgovarajuću ivicu.</w:t>
      </w:r>
    </w:p>
    <w:p w14:paraId="2189BF87" w14:textId="64C8E121" w:rsidR="00CA7748" w:rsidRPr="00957619" w:rsidRDefault="00CA7748" w:rsidP="00957619">
      <w:pPr>
        <w:pStyle w:val="ListParagraph"/>
        <w:numPr>
          <w:ilvl w:val="0"/>
          <w:numId w:val="2"/>
        </w:numPr>
        <w:rPr>
          <w:lang w:val="sr-Latn-RS"/>
        </w:rPr>
      </w:pPr>
      <w:r>
        <w:rPr>
          <w:b/>
          <w:bCs/>
          <w:lang w:val="sr-Latn-RS"/>
        </w:rPr>
        <w:t xml:space="preserve">Popunjavanje ponavljanjem </w:t>
      </w:r>
      <w:r w:rsidR="00A264C3">
        <w:rPr>
          <w:lang w:val="sr-Latn-RS"/>
        </w:rPr>
        <w:t>–</w:t>
      </w:r>
      <w:r>
        <w:rPr>
          <w:lang w:val="sr-Latn-RS"/>
        </w:rPr>
        <w:t xml:space="preserve"> </w:t>
      </w:r>
      <w:r w:rsidR="00A264C3">
        <w:rPr>
          <w:lang w:val="sr-Latn-RS"/>
        </w:rPr>
        <w:t>Prazni delovi se popunjavaju tako što se slika ponavlja više puta</w:t>
      </w:r>
      <w:r w:rsidR="00233239">
        <w:rPr>
          <w:lang w:val="sr-Latn-RS"/>
        </w:rPr>
        <w:t>.</w:t>
      </w:r>
    </w:p>
    <w:p w14:paraId="4C125F6A" w14:textId="77777777" w:rsidR="003D27AE" w:rsidRPr="004A6DA4" w:rsidRDefault="00EE0B92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7D63EC9A" wp14:editId="33B41F71">
            <wp:extent cx="5731510" cy="4564380"/>
            <wp:effectExtent l="0" t="0" r="2540" b="762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564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BF5110" w14:textId="6A8CC28D" w:rsidR="00EE0B92" w:rsidRDefault="003D27AE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8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Različite strategije popunjav</w:t>
      </w:r>
      <w:r w:rsidR="00553F04" w:rsidRPr="004A6DA4">
        <w:rPr>
          <w:lang w:val="sr-Latn-RS"/>
        </w:rPr>
        <w:t>anja praznih delova slike nakon primene geometrijske transformacije.</w:t>
      </w:r>
    </w:p>
    <w:p w14:paraId="688BC5C8" w14:textId="404C3193" w:rsidR="00233239" w:rsidRPr="00EE0B92" w:rsidRDefault="00233239" w:rsidP="00AC0C8D">
      <w:pPr>
        <w:pStyle w:val="Quote"/>
        <w:jc w:val="both"/>
        <w:rPr>
          <w:lang w:val="sr-Latn-RS"/>
        </w:rPr>
      </w:pPr>
      <w:r w:rsidRPr="00AC0C8D">
        <w:rPr>
          <w:b/>
          <w:bCs/>
          <w:lang w:val="sr-Latn-RS"/>
        </w:rPr>
        <w:t>NAPOMENA</w:t>
      </w:r>
      <w:r>
        <w:rPr>
          <w:lang w:val="sr-Latn-RS"/>
        </w:rPr>
        <w:t xml:space="preserve">: Simetrično i popunjavanje refleksijom </w:t>
      </w:r>
      <w:r w:rsidR="00F74E67">
        <w:rPr>
          <w:lang w:val="sr-Latn-RS"/>
        </w:rPr>
        <w:t xml:space="preserve">daju gotovo isti rezultat. Razlika je u tome što će se pikseli koji se nalaze na ivici </w:t>
      </w:r>
      <w:r w:rsidR="00B36A36">
        <w:rPr>
          <w:lang w:val="sr-Latn-RS"/>
        </w:rPr>
        <w:t xml:space="preserve">originalne slike </w:t>
      </w:r>
      <w:r w:rsidR="00F74E67">
        <w:rPr>
          <w:lang w:val="sr-Latn-RS"/>
        </w:rPr>
        <w:t>u slučaju refleksije</w:t>
      </w:r>
      <w:r w:rsidR="00B36A36">
        <w:rPr>
          <w:lang w:val="sr-Latn-RS"/>
        </w:rPr>
        <w:t xml:space="preserve"> ponoviti nakon ove ivice, dok se u slučaju simetričnog popunjavanja</w:t>
      </w:r>
      <w:r w:rsidR="00391502">
        <w:rPr>
          <w:lang w:val="sr-Latn-RS"/>
        </w:rPr>
        <w:t xml:space="preserve"> pikseli na ivicama originalne slike </w:t>
      </w:r>
      <w:r w:rsidR="00BF026A">
        <w:rPr>
          <w:lang w:val="sr-Latn-RS"/>
        </w:rPr>
        <w:t>javljaju samo jednom.</w:t>
      </w:r>
    </w:p>
    <w:p w14:paraId="28AAACF4" w14:textId="437FDF77" w:rsidR="00073A08" w:rsidRPr="00AC3106" w:rsidRDefault="00073A08" w:rsidP="00073A08">
      <w:pPr>
        <w:pStyle w:val="Heading3"/>
        <w:rPr>
          <w:lang w:val="sr-Latn-RS"/>
        </w:rPr>
      </w:pPr>
      <w:bookmarkStart w:id="11" w:name="_Toc163503136"/>
      <w:r w:rsidRPr="00AC3106">
        <w:rPr>
          <w:lang w:val="sr-Latn-RS"/>
        </w:rPr>
        <w:t>3.1.</w:t>
      </w:r>
      <w:r w:rsidR="00B02AE1">
        <w:rPr>
          <w:lang w:val="sr-Latn-RS"/>
        </w:rPr>
        <w:t>8</w:t>
      </w:r>
      <w:r w:rsidRPr="00AC3106">
        <w:rPr>
          <w:lang w:val="sr-Latn-RS"/>
        </w:rPr>
        <w:t>. Poređenje geometrijskih transformacija</w:t>
      </w:r>
      <w:bookmarkEnd w:id="11"/>
    </w:p>
    <w:p w14:paraId="4AAFF0F0" w14:textId="69FAA9C9" w:rsidR="00073A08" w:rsidRPr="00AC3106" w:rsidRDefault="00001117" w:rsidP="00073A08">
      <w:pPr>
        <w:rPr>
          <w:lang w:val="sr-Latn-RS"/>
        </w:rPr>
      </w:pPr>
      <w:r w:rsidRPr="00AC3106">
        <w:rPr>
          <w:lang w:val="sr-Latn-RS"/>
        </w:rPr>
        <w:t xml:space="preserve">U </w:t>
      </w:r>
      <w:r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NFceJlrJ","properties":{"formattedCitation":"[7]","plainCitation":"[7]","noteIndex":0},"citationItems":[{"id":7,"uris":["http://zotero.org/users/13936564/items/GYBZEJFM"],"itemData":{"id":7,"type":"paper-conference","container-title":"2018 IEEE symposium series on computational intelligence (SSCI)","page":"1542–1547","publisher":"IEEE","title":"Improving deep learning with generic data augmentation","author":[{"family":"Taylor","given":"Luke"},{"family":"Nitschke","given":"Geoff"}],"issued":{"date-parts":[["2018"]]}}}],"schema":"https://github.com/citation-style-language/schema/raw/master/csl-citation.json"} </w:instrText>
      </w:r>
      <w:r w:rsidRPr="004A6DA4">
        <w:rPr>
          <w:lang w:val="sr-Latn-RS"/>
        </w:rPr>
        <w:fldChar w:fldCharType="separate"/>
      </w:r>
      <w:r w:rsidRPr="004A6DA4">
        <w:rPr>
          <w:rFonts w:ascii="Times New Roman" w:hAnsi="Times New Roman" w:cs="Times New Roman"/>
          <w:lang w:val="sr-Latn-RS"/>
        </w:rPr>
        <w:t>[7]</w:t>
      </w:r>
      <w:r w:rsidRPr="004A6DA4">
        <w:rPr>
          <w:lang w:val="sr-Latn-RS"/>
        </w:rPr>
        <w:fldChar w:fldCharType="end"/>
      </w:r>
      <w:r w:rsidR="00D7385C" w:rsidRPr="00AC3106">
        <w:rPr>
          <w:lang w:val="sr-Latn-RS"/>
        </w:rPr>
        <w:t xml:space="preserve"> </w:t>
      </w:r>
      <w:r w:rsidR="006459BD" w:rsidRPr="00AC3106">
        <w:rPr>
          <w:lang w:val="sr-Latn-RS"/>
        </w:rPr>
        <w:t>je obavljeno detaljno poređenje različitih tehnika za augmentaciju slika.</w:t>
      </w:r>
      <w:r w:rsidR="003D5409" w:rsidRPr="00AC3106">
        <w:rPr>
          <w:lang w:val="sr-Latn-RS"/>
        </w:rPr>
        <w:t xml:space="preserve"> Neki od rezultata iz ovog istraživanje daju</w:t>
      </w:r>
      <w:r w:rsidR="00D7385C" w:rsidRPr="00AC3106">
        <w:rPr>
          <w:lang w:val="sr-Latn-RS"/>
        </w:rPr>
        <w:t xml:space="preserve"> poređenje pojedinih metoda geometrijskih transformacija za augmentaciju slika </w:t>
      </w:r>
      <w:r w:rsidR="004D37E1" w:rsidRPr="00AC3106">
        <w:rPr>
          <w:lang w:val="sr-Latn-RS"/>
        </w:rPr>
        <w:t>–</w:t>
      </w:r>
      <w:r w:rsidR="00D7385C" w:rsidRPr="00AC3106">
        <w:rPr>
          <w:lang w:val="sr-Latn-RS"/>
        </w:rPr>
        <w:t xml:space="preserve"> </w:t>
      </w:r>
      <w:r w:rsidR="004D37E1" w:rsidRPr="00AC3106">
        <w:rPr>
          <w:lang w:val="sr-Latn-RS"/>
        </w:rPr>
        <w:t>refleksija, rotacija i isecanje</w:t>
      </w:r>
      <w:r w:rsidR="003D5409" w:rsidRPr="00AC3106">
        <w:rPr>
          <w:lang w:val="sr-Latn-RS"/>
        </w:rPr>
        <w:t>, koji su prikazani u tabeli 1. Ono što možemo primetiti jeste da se</w:t>
      </w:r>
      <w:r w:rsidR="00525239" w:rsidRPr="00AC3106">
        <w:rPr>
          <w:lang w:val="sr-Latn-RS"/>
        </w:rPr>
        <w:t xml:space="preserve"> isecanje pokazalo kao najefektivnija </w:t>
      </w:r>
      <w:r w:rsidR="00C87591" w:rsidRPr="00AC3106">
        <w:rPr>
          <w:lang w:val="sr-Latn-RS"/>
        </w:rPr>
        <w:t xml:space="preserve">(od testiranih) geometrijskih transformacija. Testiranje je obavljeno nad </w:t>
      </w:r>
      <w:r w:rsidR="00C87591" w:rsidRPr="00AC3106">
        <w:rPr>
          <w:i/>
          <w:iCs/>
          <w:lang w:val="sr-Latn-RS"/>
        </w:rPr>
        <w:t>Caltech101</w:t>
      </w:r>
      <w:r w:rsidR="00C87591" w:rsidRPr="00AC3106">
        <w:rPr>
          <w:lang w:val="sr-Latn-RS"/>
        </w:rPr>
        <w:t xml:space="preserve"> skupom podataka sa </w:t>
      </w:r>
      <w:r w:rsidR="00D01464" w:rsidRPr="00AC3106">
        <w:rPr>
          <w:lang w:val="sr-Latn-RS"/>
        </w:rPr>
        <w:t xml:space="preserve">8421 slika dimenzija 256×256, uz </w:t>
      </w:r>
      <w:r w:rsidR="003875BB" w:rsidRPr="00AC3106">
        <w:rPr>
          <w:lang w:val="sr-Latn-RS"/>
        </w:rPr>
        <w:t xml:space="preserve">4-delnu </w:t>
      </w:r>
      <w:r w:rsidR="003875BB" w:rsidRPr="00AC3106">
        <w:rPr>
          <w:i/>
          <w:iCs/>
          <w:lang w:val="sr-Latn-RS"/>
        </w:rPr>
        <w:t>cross</w:t>
      </w:r>
      <w:r w:rsidR="003875BB" w:rsidRPr="00AC3106">
        <w:rPr>
          <w:lang w:val="sr-Latn-RS"/>
        </w:rPr>
        <w:t>-validaciju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146"/>
        <w:gridCol w:w="1547"/>
        <w:gridCol w:w="1547"/>
      </w:tblGrid>
      <w:tr w:rsidR="00FF395A" w:rsidRPr="00AC3106" w14:paraId="3472EECE" w14:textId="77777777" w:rsidTr="00AF210D">
        <w:trPr>
          <w:jc w:val="center"/>
        </w:trPr>
        <w:tc>
          <w:tcPr>
            <w:tcW w:w="2146" w:type="dxa"/>
            <w:tcBorders>
              <w:bottom w:val="double" w:sz="4" w:space="0" w:color="auto"/>
              <w:right w:val="nil"/>
            </w:tcBorders>
            <w:vAlign w:val="center"/>
          </w:tcPr>
          <w:p w14:paraId="122FA86E" w14:textId="043D39BA" w:rsidR="00FF395A" w:rsidRPr="00AC3106" w:rsidRDefault="00FF395A" w:rsidP="00707DCA">
            <w:pPr>
              <w:jc w:val="center"/>
              <w:rPr>
                <w:lang w:val="sr-Latn-RS"/>
              </w:rPr>
            </w:pPr>
          </w:p>
        </w:tc>
        <w:tc>
          <w:tcPr>
            <w:tcW w:w="0" w:type="auto"/>
            <w:tcBorders>
              <w:left w:val="nil"/>
              <w:bottom w:val="double" w:sz="4" w:space="0" w:color="auto"/>
              <w:right w:val="nil"/>
            </w:tcBorders>
            <w:vAlign w:val="center"/>
          </w:tcPr>
          <w:p w14:paraId="495D49F2" w14:textId="5A29FE9F" w:rsidR="00FF395A" w:rsidRPr="00AC3106" w:rsidRDefault="00FF395A" w:rsidP="00707DCA">
            <w:pPr>
              <w:jc w:val="center"/>
              <w:rPr>
                <w:b/>
                <w:bCs/>
                <w:lang w:val="sr-Latn-RS"/>
              </w:rPr>
            </w:pPr>
            <w:r w:rsidRPr="00AC3106">
              <w:rPr>
                <w:b/>
                <w:bCs/>
                <w:lang w:val="sr-Latn-RS"/>
              </w:rPr>
              <w:t>Top-1 tačnost</w:t>
            </w:r>
          </w:p>
        </w:tc>
        <w:tc>
          <w:tcPr>
            <w:tcW w:w="0" w:type="auto"/>
            <w:tcBorders>
              <w:left w:val="nil"/>
              <w:bottom w:val="double" w:sz="4" w:space="0" w:color="auto"/>
            </w:tcBorders>
            <w:vAlign w:val="center"/>
          </w:tcPr>
          <w:p w14:paraId="1AEA956B" w14:textId="75CC4448" w:rsidR="00FF395A" w:rsidRPr="00AC3106" w:rsidRDefault="00FF395A" w:rsidP="00707DCA">
            <w:pPr>
              <w:jc w:val="center"/>
              <w:rPr>
                <w:b/>
                <w:bCs/>
                <w:lang w:val="sr-Latn-RS"/>
              </w:rPr>
            </w:pPr>
            <w:r w:rsidRPr="00AC3106">
              <w:rPr>
                <w:b/>
                <w:bCs/>
                <w:lang w:val="sr-Latn-RS"/>
              </w:rPr>
              <w:t>Top-5 tačnost</w:t>
            </w:r>
          </w:p>
        </w:tc>
      </w:tr>
      <w:tr w:rsidR="00FF395A" w:rsidRPr="00AC3106" w14:paraId="612DD855" w14:textId="77777777" w:rsidTr="00AF210D">
        <w:trPr>
          <w:jc w:val="center"/>
        </w:trPr>
        <w:tc>
          <w:tcPr>
            <w:tcW w:w="2146" w:type="dxa"/>
            <w:tcBorders>
              <w:top w:val="double" w:sz="4" w:space="0" w:color="auto"/>
              <w:bottom w:val="nil"/>
              <w:right w:val="nil"/>
            </w:tcBorders>
            <w:vAlign w:val="center"/>
          </w:tcPr>
          <w:p w14:paraId="384032DF" w14:textId="7C9CDCAF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Bez augmentacija</w:t>
            </w: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</w:tcPr>
          <w:p w14:paraId="11EC6D48" w14:textId="7F88DE0D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48.13 ± 0.42%</w:t>
            </w: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</w:tcBorders>
            <w:vAlign w:val="center"/>
          </w:tcPr>
          <w:p w14:paraId="36291595" w14:textId="2A513F65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64.50 ± 0.65%</w:t>
            </w:r>
          </w:p>
        </w:tc>
      </w:tr>
      <w:tr w:rsidR="00FF395A" w:rsidRPr="00AC3106" w14:paraId="3C89384B" w14:textId="77777777" w:rsidTr="00AF210D">
        <w:trPr>
          <w:jc w:val="center"/>
        </w:trPr>
        <w:tc>
          <w:tcPr>
            <w:tcW w:w="2146" w:type="dxa"/>
            <w:tcBorders>
              <w:top w:val="nil"/>
              <w:bottom w:val="nil"/>
              <w:right w:val="nil"/>
            </w:tcBorders>
            <w:vAlign w:val="center"/>
          </w:tcPr>
          <w:p w14:paraId="36D1219A" w14:textId="5EA1C90B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Refleksij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02D9EE" w14:textId="61FADCC1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49.73 ± 1.13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vAlign w:val="center"/>
          </w:tcPr>
          <w:p w14:paraId="586F2FCA" w14:textId="3338BF57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67.36 ± 1.38%</w:t>
            </w:r>
          </w:p>
        </w:tc>
      </w:tr>
      <w:tr w:rsidR="00FF395A" w:rsidRPr="00AC3106" w14:paraId="141522DE" w14:textId="77777777" w:rsidTr="00AF210D">
        <w:trPr>
          <w:jc w:val="center"/>
        </w:trPr>
        <w:tc>
          <w:tcPr>
            <w:tcW w:w="2146" w:type="dxa"/>
            <w:tcBorders>
              <w:top w:val="nil"/>
              <w:bottom w:val="nil"/>
              <w:right w:val="nil"/>
            </w:tcBorders>
            <w:vAlign w:val="center"/>
          </w:tcPr>
          <w:p w14:paraId="77415BE7" w14:textId="10427CE1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Rotacij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6F91C6" w14:textId="567116D0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50.80 ± 0.63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vAlign w:val="center"/>
          </w:tcPr>
          <w:p w14:paraId="50381F49" w14:textId="1CED62BF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69.41 ± 0.48%</w:t>
            </w:r>
          </w:p>
        </w:tc>
      </w:tr>
      <w:tr w:rsidR="00FF395A" w:rsidRPr="00AC3106" w14:paraId="65B5ADB5" w14:textId="77777777" w:rsidTr="00AF210D">
        <w:trPr>
          <w:jc w:val="center"/>
        </w:trPr>
        <w:tc>
          <w:tcPr>
            <w:tcW w:w="2146" w:type="dxa"/>
            <w:tcBorders>
              <w:top w:val="nil"/>
              <w:right w:val="nil"/>
            </w:tcBorders>
            <w:vAlign w:val="center"/>
          </w:tcPr>
          <w:p w14:paraId="09E74EFB" w14:textId="1A08EC3A" w:rsidR="00FF395A" w:rsidRPr="00AC3106" w:rsidRDefault="00FF395A" w:rsidP="00707DCA">
            <w:pPr>
              <w:jc w:val="center"/>
              <w:rPr>
                <w:lang w:val="sr-Latn-RS"/>
              </w:rPr>
            </w:pPr>
            <w:r w:rsidRPr="00AC3106">
              <w:rPr>
                <w:lang w:val="sr-Latn-RS"/>
              </w:rPr>
              <w:t>Isecanje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09CDACBB" w14:textId="6AF96B9A" w:rsidR="00FF395A" w:rsidRPr="00AC3106" w:rsidRDefault="00FF395A" w:rsidP="00707DCA">
            <w:pPr>
              <w:jc w:val="center"/>
              <w:rPr>
                <w:b/>
                <w:bCs/>
                <w:lang w:val="sr-Latn-RS"/>
              </w:rPr>
            </w:pPr>
            <w:r w:rsidRPr="00AC3106">
              <w:rPr>
                <w:b/>
                <w:bCs/>
                <w:lang w:val="sr-Latn-RS"/>
              </w:rPr>
              <w:t>61.95 ± 1.01%</w:t>
            </w:r>
          </w:p>
        </w:tc>
        <w:tc>
          <w:tcPr>
            <w:tcW w:w="0" w:type="auto"/>
            <w:tcBorders>
              <w:top w:val="nil"/>
              <w:left w:val="nil"/>
            </w:tcBorders>
            <w:vAlign w:val="center"/>
          </w:tcPr>
          <w:p w14:paraId="32684898" w14:textId="799BAA98" w:rsidR="00FF395A" w:rsidRPr="00AC3106" w:rsidRDefault="00FF395A" w:rsidP="00F01519">
            <w:pPr>
              <w:keepNext/>
              <w:jc w:val="center"/>
              <w:rPr>
                <w:b/>
                <w:bCs/>
                <w:lang w:val="sr-Latn-RS"/>
              </w:rPr>
            </w:pPr>
            <w:r w:rsidRPr="00AC3106">
              <w:rPr>
                <w:b/>
                <w:bCs/>
                <w:lang w:val="sr-Latn-RS"/>
              </w:rPr>
              <w:t>79.10 ± 0.80%</w:t>
            </w:r>
          </w:p>
        </w:tc>
      </w:tr>
    </w:tbl>
    <w:p w14:paraId="04F883C2" w14:textId="61818C6A" w:rsidR="003875BB" w:rsidRDefault="00F01519" w:rsidP="00B80960">
      <w:pPr>
        <w:pStyle w:val="Caption"/>
        <w:spacing w:before="240"/>
        <w:jc w:val="center"/>
        <w:rPr>
          <w:lang w:val="sr-Latn-RS"/>
        </w:rPr>
      </w:pPr>
      <w:r w:rsidRPr="00AC3106">
        <w:rPr>
          <w:lang w:val="sr-Latn-RS"/>
        </w:rPr>
        <w:t xml:space="preserve">Tabela </w:t>
      </w:r>
      <w:r w:rsidRPr="00AC3106">
        <w:rPr>
          <w:lang w:val="sr-Latn-RS"/>
        </w:rPr>
        <w:fldChar w:fldCharType="begin"/>
      </w:r>
      <w:r w:rsidRPr="00AC3106">
        <w:rPr>
          <w:lang w:val="sr-Latn-RS"/>
        </w:rPr>
        <w:instrText xml:space="preserve"> SEQ Tabela \* ARABIC </w:instrText>
      </w:r>
      <w:r w:rsidRPr="00AC3106">
        <w:rPr>
          <w:lang w:val="sr-Latn-RS"/>
        </w:rPr>
        <w:fldChar w:fldCharType="separate"/>
      </w:r>
      <w:r w:rsidR="00257095">
        <w:rPr>
          <w:noProof/>
          <w:lang w:val="sr-Latn-RS"/>
        </w:rPr>
        <w:t>1</w:t>
      </w:r>
      <w:r w:rsidRPr="00AC3106">
        <w:rPr>
          <w:lang w:val="sr-Latn-RS"/>
        </w:rPr>
        <w:fldChar w:fldCharType="end"/>
      </w:r>
      <w:r w:rsidRPr="00AC3106">
        <w:rPr>
          <w:lang w:val="sr-Latn-RS"/>
        </w:rPr>
        <w:t xml:space="preserve">: Rezultati testiranja </w:t>
      </w:r>
      <w:r w:rsidR="00AC3106" w:rsidRPr="00AC3106">
        <w:rPr>
          <w:lang w:val="sr-Latn-RS"/>
        </w:rPr>
        <w:t>CNN modela uz različite geometrijske transformacije</w:t>
      </w:r>
    </w:p>
    <w:p w14:paraId="26EACACD" w14:textId="1EFF5784" w:rsidR="00611C1D" w:rsidRDefault="00912FA1" w:rsidP="00912FA1">
      <w:pPr>
        <w:pStyle w:val="Heading2"/>
        <w:rPr>
          <w:lang w:val="sr-Latn-RS"/>
        </w:rPr>
      </w:pPr>
      <w:bookmarkStart w:id="12" w:name="_Toc163503137"/>
      <w:r>
        <w:rPr>
          <w:lang w:val="sr-Latn-RS"/>
        </w:rPr>
        <w:lastRenderedPageBreak/>
        <w:t>3.2. Transformacije nad prostorom boja</w:t>
      </w:r>
      <w:bookmarkEnd w:id="12"/>
    </w:p>
    <w:p w14:paraId="0F743700" w14:textId="67BF027A" w:rsidR="00912FA1" w:rsidRDefault="008F2F3E" w:rsidP="00912FA1">
      <w:pPr>
        <w:rPr>
          <w:lang w:val="sr-Latn-RS"/>
        </w:rPr>
      </w:pPr>
      <w:r>
        <w:rPr>
          <w:lang w:val="sr-Latn-RS"/>
        </w:rPr>
        <w:t xml:space="preserve">Slike se u računaru predstavljaju </w:t>
      </w:r>
      <w:r w:rsidR="005C31BD">
        <w:rPr>
          <w:lang w:val="sr-Latn-RS"/>
        </w:rPr>
        <w:t xml:space="preserve">u vidu 3 matrice, gde je svaka od njih dimenzija </w:t>
      </w:r>
      <w:r w:rsidR="00E31236">
        <w:rPr>
          <w:lang w:val="sr-Latn-RS"/>
        </w:rPr>
        <w:t>visin</w:t>
      </w:r>
      <w:r w:rsidR="005C31BD">
        <w:rPr>
          <w:lang w:val="sr-Latn-RS"/>
        </w:rPr>
        <w:t>a</w:t>
      </w:r>
      <w:r w:rsidR="00E31236">
        <w:rPr>
          <w:lang w:val="sr-Latn-RS"/>
        </w:rPr>
        <w:t xml:space="preserve"> </w:t>
      </w:r>
      <w:r w:rsidR="005C31BD">
        <w:rPr>
          <w:lang w:val="sr-Latn-RS"/>
        </w:rPr>
        <w:t>×</w:t>
      </w:r>
      <w:r w:rsidR="00E31236">
        <w:rPr>
          <w:lang w:val="sr-Latn-RS"/>
        </w:rPr>
        <w:t xml:space="preserve"> širina. Ove matrice </w:t>
      </w:r>
      <w:r w:rsidR="005915B9">
        <w:rPr>
          <w:lang w:val="sr-Latn-RS"/>
        </w:rPr>
        <w:t>zapravo predstavljaju pojedinačne vrednosti RGB kanala</w:t>
      </w:r>
      <w:r w:rsidR="001B1A50">
        <w:rPr>
          <w:lang w:val="sr-Latn-RS"/>
        </w:rPr>
        <w:t xml:space="preserve"> svakog piksela. Transformacije nad prostorom boja ili fotometrijske transformacije</w:t>
      </w:r>
      <w:r w:rsidR="00397569">
        <w:rPr>
          <w:lang w:val="sr-Latn-RS"/>
        </w:rPr>
        <w:t xml:space="preserve"> predstavljaju tehnike manipulacija nad slikom</w:t>
      </w:r>
      <w:r w:rsidR="00143800">
        <w:rPr>
          <w:lang w:val="sr-Latn-RS"/>
        </w:rPr>
        <w:t xml:space="preserve"> koje vrše izmene </w:t>
      </w:r>
      <w:r w:rsidR="00714619">
        <w:rPr>
          <w:lang w:val="sr-Latn-RS"/>
        </w:rPr>
        <w:t>ovih vrednosti</w:t>
      </w:r>
      <w:r w:rsidR="008A5E27">
        <w:rPr>
          <w:lang w:val="sr-Latn-RS"/>
        </w:rPr>
        <w:t>, drugim rečima izmenu boja piksela.</w:t>
      </w:r>
    </w:p>
    <w:p w14:paraId="063879DA" w14:textId="10C6D592" w:rsidR="00FE6B79" w:rsidRDefault="00FE6B79" w:rsidP="006C4B0E">
      <w:pPr>
        <w:ind w:firstLine="720"/>
        <w:rPr>
          <w:lang w:val="sr-Latn-RS"/>
        </w:rPr>
      </w:pPr>
      <w:r>
        <w:rPr>
          <w:lang w:val="sr-Latn-RS"/>
        </w:rPr>
        <w:t>Jedan od čestih zadataka ovih transformacija jeste simulacija različitih uslova osvetljenja</w:t>
      </w:r>
      <w:r w:rsidR="00F21618">
        <w:rPr>
          <w:lang w:val="sr-Latn-RS"/>
        </w:rPr>
        <w:t xml:space="preserve">. U realnom situacijama (posebno u </w:t>
      </w:r>
      <w:r w:rsidR="00052B92">
        <w:rPr>
          <w:lang w:val="sr-Latn-RS"/>
        </w:rPr>
        <w:t>oblasti autonomne vožnje) se veoma često srećemo sa slikama različitih nivoa osvetljenj</w:t>
      </w:r>
      <w:r w:rsidR="00FE0125">
        <w:rPr>
          <w:lang w:val="sr-Latn-RS"/>
        </w:rPr>
        <w:t>a (npr. tamnije slike u toku noći i svetlije slike u toku dana).</w:t>
      </w:r>
      <w:r w:rsidR="00D56F7E">
        <w:rPr>
          <w:lang w:val="sr-Latn-RS"/>
        </w:rPr>
        <w:t xml:space="preserve"> Još neke od transformacija nad prostorom boja koje </w:t>
      </w:r>
      <w:r w:rsidR="00E85AB2">
        <w:rPr>
          <w:lang w:val="sr-Latn-RS"/>
        </w:rPr>
        <w:t>se mogu koristiti za simulaciju različitih</w:t>
      </w:r>
      <w:r w:rsidR="00842991">
        <w:rPr>
          <w:lang w:val="sr-Latn-RS"/>
        </w:rPr>
        <w:t xml:space="preserve"> uslova osvetljenja uključuju i temperatura boja</w:t>
      </w:r>
      <w:r w:rsidR="0000076D">
        <w:rPr>
          <w:lang w:val="sr-Latn-RS"/>
        </w:rPr>
        <w:t>, zasićenost itd.</w:t>
      </w:r>
    </w:p>
    <w:p w14:paraId="2E9DD1BB" w14:textId="1DF87AFB" w:rsidR="00F75591" w:rsidRDefault="00841CB5" w:rsidP="006C4B0E">
      <w:pPr>
        <w:ind w:firstLine="720"/>
        <w:rPr>
          <w:lang w:val="sr-Latn-RS"/>
        </w:rPr>
      </w:pPr>
      <w:r>
        <w:rPr>
          <w:lang w:val="sr-Latn-RS"/>
        </w:rPr>
        <w:t>Slično kao i kod geometrijskih transformacija, treba biti oprezan</w:t>
      </w:r>
      <w:r w:rsidR="00091FC4">
        <w:rPr>
          <w:lang w:val="sr-Latn-RS"/>
        </w:rPr>
        <w:t xml:space="preserve"> prilikom korišćenja i ovih tehnika. U nekim situacijama će</w:t>
      </w:r>
      <w:r w:rsidR="00716EFF">
        <w:rPr>
          <w:lang w:val="sr-Latn-RS"/>
        </w:rPr>
        <w:t xml:space="preserve"> </w:t>
      </w:r>
      <w:r w:rsidR="00562E76">
        <w:rPr>
          <w:lang w:val="sr-Latn-RS"/>
        </w:rPr>
        <w:t>prekomerne primene ovih transformacija dovesti do gubitka informacija. Primer ovakve situacije može biti</w:t>
      </w:r>
      <w:r w:rsidR="004A7952">
        <w:rPr>
          <w:lang w:val="sr-Latn-RS"/>
        </w:rPr>
        <w:t xml:space="preserve"> analiza sentimenta slike. Indikator negativnog sentimenta može biti prisustvo krvi na slici</w:t>
      </w:r>
      <w:r w:rsidR="001B250A">
        <w:rPr>
          <w:lang w:val="sr-Latn-RS"/>
        </w:rPr>
        <w:t>. M</w:t>
      </w:r>
      <w:r w:rsidR="004A7952">
        <w:rPr>
          <w:lang w:val="sr-Latn-RS"/>
        </w:rPr>
        <w:t>eđutim, ukoliko primenimo intenzivne transformacije</w:t>
      </w:r>
      <w:r w:rsidR="007658F7">
        <w:rPr>
          <w:lang w:val="sr-Latn-RS"/>
        </w:rPr>
        <w:t xml:space="preserve"> nad prostorom boja ili ukoliko </w:t>
      </w:r>
      <w:r w:rsidR="001B250A">
        <w:rPr>
          <w:lang w:val="sr-Latn-RS"/>
        </w:rPr>
        <w:t xml:space="preserve">radimo sa slikama </w:t>
      </w:r>
      <w:r w:rsidR="00D667A2">
        <w:rPr>
          <w:lang w:val="sr-Latn-RS"/>
        </w:rPr>
        <w:t xml:space="preserve">u </w:t>
      </w:r>
      <w:r w:rsidR="00D667A2">
        <w:rPr>
          <w:i/>
          <w:iCs/>
          <w:lang w:val="sr-Latn-RS"/>
        </w:rPr>
        <w:t>grayscale</w:t>
      </w:r>
      <w:r w:rsidR="00D667A2">
        <w:rPr>
          <w:lang w:val="sr-Latn-RS"/>
        </w:rPr>
        <w:t xml:space="preserve"> formatu, krv se može lako pomešati sa vodom ili nekom farbom</w:t>
      </w:r>
      <w:r w:rsidR="00826A17">
        <w:rPr>
          <w:lang w:val="sr-Latn-RS"/>
        </w:rPr>
        <w:t xml:space="preserve">. </w:t>
      </w:r>
      <w:r w:rsidR="00826A17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hPLywujd","properties":{"formattedCitation":"[3]","plainCitation":"[3]","noteIndex":0},"citationItems":[{"id":3,"uris":["http://zotero.org/users/13936564/items/WW7FDNHN"],"itemData":{"id":3,"type":"article-journal","container-title":"Journal of big data","issue":"1","note":"publisher: Springer","page":"1–48","title":"A survey on image data augmentation for deep learning","volume":"6","author":[{"family":"Shorten","given":"Connor"},{"family":"Khoshgoftaar","given":"Taghi M"}],"issued":{"date-parts":[["2019"]]}}}],"schema":"https://github.com/citation-style-language/schema/raw/master/csl-citation.json"} </w:instrText>
      </w:r>
      <w:r w:rsidR="00826A17" w:rsidRPr="004A6DA4">
        <w:rPr>
          <w:lang w:val="sr-Latn-RS"/>
        </w:rPr>
        <w:fldChar w:fldCharType="separate"/>
      </w:r>
      <w:r w:rsidR="00826A17" w:rsidRPr="004A6DA4">
        <w:rPr>
          <w:rFonts w:ascii="Times New Roman" w:hAnsi="Times New Roman" w:cs="Times New Roman"/>
          <w:lang w:val="sr-Latn-RS"/>
        </w:rPr>
        <w:t>[3]</w:t>
      </w:r>
      <w:r w:rsidR="00826A17" w:rsidRPr="004A6DA4">
        <w:rPr>
          <w:lang w:val="sr-Latn-RS"/>
        </w:rPr>
        <w:fldChar w:fldCharType="end"/>
      </w:r>
    </w:p>
    <w:p w14:paraId="06244B24" w14:textId="567423E4" w:rsidR="00E56C9D" w:rsidRDefault="00631244" w:rsidP="00631244">
      <w:pPr>
        <w:pStyle w:val="Heading3"/>
        <w:rPr>
          <w:lang w:val="sr-Latn-RS"/>
        </w:rPr>
      </w:pPr>
      <w:bookmarkStart w:id="13" w:name="_Toc163503138"/>
      <w:r>
        <w:rPr>
          <w:lang w:val="sr-Latn-RS"/>
        </w:rPr>
        <w:t>3.2.1. Prostori boja</w:t>
      </w:r>
      <w:bookmarkEnd w:id="13"/>
    </w:p>
    <w:p w14:paraId="6AD85043" w14:textId="1297F31C" w:rsidR="008C1781" w:rsidRDefault="008C1781" w:rsidP="008C1781">
      <w:pPr>
        <w:rPr>
          <w:lang w:val="sr-Latn-RS"/>
        </w:rPr>
      </w:pPr>
      <w:r>
        <w:rPr>
          <w:lang w:val="sr-Latn-RS"/>
        </w:rPr>
        <w:t>Prostor boja</w:t>
      </w:r>
      <w:r w:rsidR="0029469E">
        <w:rPr>
          <w:lang w:val="sr-Latn-RS"/>
        </w:rPr>
        <w:t xml:space="preserve"> predstavlja matematički model koji se koristi za predstavljanje boja. Razumevanje prostora boja je od ključnog značaja za </w:t>
      </w:r>
      <w:r w:rsidR="00DD20A2">
        <w:rPr>
          <w:lang w:val="sr-Latn-RS"/>
        </w:rPr>
        <w:t>rad sa slikama</w:t>
      </w:r>
      <w:r w:rsidR="000E7CDC">
        <w:rPr>
          <w:lang w:val="sr-Latn-RS"/>
        </w:rPr>
        <w:t>.</w:t>
      </w:r>
      <w:r w:rsidR="00526C9D">
        <w:rPr>
          <w:lang w:val="sr-Latn-RS"/>
        </w:rPr>
        <w:t xml:space="preserve"> Za predstavljanje slika u računaru se najčešće koristi RGB</w:t>
      </w:r>
      <w:r w:rsidR="00D9049F">
        <w:rPr>
          <w:lang w:val="sr-Latn-RS"/>
        </w:rPr>
        <w:t xml:space="preserve"> (</w:t>
      </w:r>
      <w:r w:rsidR="00D9049F" w:rsidRPr="00D9049F">
        <w:rPr>
          <w:i/>
          <w:iCs/>
          <w:lang w:val="sr-Latn-RS"/>
        </w:rPr>
        <w:t>Red Green Blue</w:t>
      </w:r>
      <w:r w:rsidR="00D9049F">
        <w:rPr>
          <w:lang w:val="sr-Latn-RS"/>
        </w:rPr>
        <w:t>)</w:t>
      </w:r>
      <w:r w:rsidR="00526C9D">
        <w:rPr>
          <w:lang w:val="sr-Latn-RS"/>
        </w:rPr>
        <w:t xml:space="preserve"> prostor, a još jedan često korišćen prostor boja</w:t>
      </w:r>
      <w:r w:rsidR="004C6A1B">
        <w:rPr>
          <w:lang w:val="sr-Latn-RS"/>
        </w:rPr>
        <w:t>, koji je uglavnom pogodniji za primenu fotometrijskih transformacija i intuitivniji za čoveka</w:t>
      </w:r>
      <w:r w:rsidR="00DF4DCF">
        <w:rPr>
          <w:lang w:val="sr-Latn-RS"/>
        </w:rPr>
        <w:t>, je HSV (</w:t>
      </w:r>
      <w:r w:rsidR="00DF4DCF">
        <w:rPr>
          <w:i/>
          <w:iCs/>
          <w:lang w:val="sr-Latn-RS"/>
        </w:rPr>
        <w:t>Hue Saturation Value/Brightness</w:t>
      </w:r>
      <w:r w:rsidR="00DF4DCF">
        <w:rPr>
          <w:lang w:val="sr-Latn-RS"/>
        </w:rPr>
        <w:t>).</w:t>
      </w:r>
    </w:p>
    <w:p w14:paraId="42C80BA2" w14:textId="77777777" w:rsidR="00C47C97" w:rsidRDefault="00F150F0" w:rsidP="006C4B0E">
      <w:pPr>
        <w:ind w:firstLine="720"/>
        <w:rPr>
          <w:lang w:val="sr-Latn-RS"/>
        </w:rPr>
      </w:pPr>
      <w:r>
        <w:rPr>
          <w:lang w:val="sr-Latn-RS"/>
        </w:rPr>
        <w:t>RGB prostor boja podrazumeva predstavljanje boja u vidu kombinacije osnovnih boja – crvene, zelene i plave</w:t>
      </w:r>
      <w:r w:rsidR="00FE0D93">
        <w:rPr>
          <w:lang w:val="sr-Latn-RS"/>
        </w:rPr>
        <w:t xml:space="preserve"> (svaka boja se često naziva kanal)</w:t>
      </w:r>
      <w:r>
        <w:rPr>
          <w:lang w:val="sr-Latn-RS"/>
        </w:rPr>
        <w:t>.</w:t>
      </w:r>
      <w:r w:rsidR="00FE0D93">
        <w:rPr>
          <w:lang w:val="sr-Latn-RS"/>
        </w:rPr>
        <w:t xml:space="preserve"> Za predstavljanje </w:t>
      </w:r>
      <w:r w:rsidR="003D7307">
        <w:rPr>
          <w:lang w:val="sr-Latn-RS"/>
        </w:rPr>
        <w:t xml:space="preserve">boje u RGB formatu u računaru se koriste 3 bajta, tako što se intenzitet svakog pojedinačnog kanala </w:t>
      </w:r>
      <w:r w:rsidR="007B0723">
        <w:rPr>
          <w:lang w:val="sr-Latn-RS"/>
        </w:rPr>
        <w:t>predstavlja vrednošću od 0 do 255.</w:t>
      </w:r>
    </w:p>
    <w:p w14:paraId="4D030984" w14:textId="41ADB5CB" w:rsidR="00950251" w:rsidRDefault="00C47C97" w:rsidP="00C57AD4">
      <w:pPr>
        <w:ind w:firstLine="720"/>
        <w:rPr>
          <w:lang w:val="sr-Latn-RS"/>
        </w:rPr>
      </w:pPr>
      <w:r>
        <w:rPr>
          <w:lang w:val="sr-Latn-RS"/>
        </w:rPr>
        <w:t xml:space="preserve">HSV prostor boja podrazumeva predstavljanje </w:t>
      </w:r>
      <w:r w:rsidR="004A0383">
        <w:rPr>
          <w:lang w:val="sr-Latn-RS"/>
        </w:rPr>
        <w:t>boja korišćenjem atributa (koji su bliži čoveku) – nijansa (</w:t>
      </w:r>
      <w:r w:rsidR="004A0383" w:rsidRPr="00B87267">
        <w:rPr>
          <w:i/>
          <w:iCs/>
          <w:lang w:val="sr-Latn-RS"/>
        </w:rPr>
        <w:t>hue</w:t>
      </w:r>
      <w:r w:rsidR="004A0383">
        <w:rPr>
          <w:lang w:val="sr-Latn-RS"/>
        </w:rPr>
        <w:t>)</w:t>
      </w:r>
      <w:r w:rsidR="00B87267">
        <w:rPr>
          <w:lang w:val="sr-Latn-RS"/>
        </w:rPr>
        <w:t>, zasićenost (</w:t>
      </w:r>
      <w:r w:rsidR="00B87267" w:rsidRPr="00B87267">
        <w:rPr>
          <w:i/>
          <w:iCs/>
          <w:lang w:val="sr-Latn-RS"/>
        </w:rPr>
        <w:t>saturation</w:t>
      </w:r>
      <w:r w:rsidR="00B87267">
        <w:rPr>
          <w:lang w:val="sr-Latn-RS"/>
        </w:rPr>
        <w:t>) i osvetljenost (</w:t>
      </w:r>
      <w:r w:rsidR="00B87267" w:rsidRPr="00B87267">
        <w:rPr>
          <w:i/>
          <w:iCs/>
          <w:lang w:val="sr-Latn-RS"/>
        </w:rPr>
        <w:t>brightness</w:t>
      </w:r>
      <w:r w:rsidR="00B87267">
        <w:rPr>
          <w:lang w:val="sr-Latn-RS"/>
        </w:rPr>
        <w:t>).</w:t>
      </w:r>
      <w:r w:rsidR="00F8692A">
        <w:rPr>
          <w:lang w:val="sr-Latn-RS"/>
        </w:rPr>
        <w:t xml:space="preserve"> Nijansa predstavlja dominantnu talasnu dužinu date boje</w:t>
      </w:r>
      <w:r w:rsidR="00446EF0">
        <w:rPr>
          <w:lang w:val="sr-Latn-RS"/>
        </w:rPr>
        <w:t xml:space="preserve"> i predstavlja se u vidu stepena</w:t>
      </w:r>
      <w:r w:rsidR="005E3F44">
        <w:rPr>
          <w:lang w:val="sr-Latn-RS"/>
        </w:rPr>
        <w:t>. Zasićenost predstavlja koliko</w:t>
      </w:r>
      <w:r w:rsidR="00446EF0">
        <w:rPr>
          <w:lang w:val="sr-Latn-RS"/>
        </w:rPr>
        <w:t xml:space="preserve"> je boja „živopisna“. Niska zasićenost rezultuje u </w:t>
      </w:r>
      <w:r w:rsidR="00226006">
        <w:rPr>
          <w:lang w:val="sr-Latn-RS"/>
        </w:rPr>
        <w:t xml:space="preserve">pastelnim bojama (gde bi zasićenost od 0% bila </w:t>
      </w:r>
      <w:r w:rsidR="00950251">
        <w:rPr>
          <w:lang w:val="sr-Latn-RS"/>
        </w:rPr>
        <w:t>nijansa sive), a visoka zasićenost rezultuje u jarkim bojama. Osvetljenost se odnosi na to koliko je boja svetla ili tamna</w:t>
      </w:r>
      <w:r w:rsidR="00FC5AEF">
        <w:rPr>
          <w:lang w:val="sr-Latn-RS"/>
        </w:rPr>
        <w:t>, gde se bi osvetljenost 0 predstavljala crnu, a osvetljenost 100 belu boju</w:t>
      </w:r>
      <w:r w:rsidR="001D4F51">
        <w:rPr>
          <w:lang w:val="sr-Latn-RS"/>
        </w:rPr>
        <w:t>. HSV format je često dosta jednostavniji za primenu fotometrijskih transformacija</w:t>
      </w:r>
      <w:r w:rsidR="0051316C">
        <w:rPr>
          <w:lang w:val="sr-Latn-RS"/>
        </w:rPr>
        <w:t>.</w:t>
      </w:r>
    </w:p>
    <w:p w14:paraId="4187FAEB" w14:textId="77777777" w:rsidR="007819C7" w:rsidRPr="004A6DA4" w:rsidRDefault="00835D49" w:rsidP="007819C7">
      <w:pPr>
        <w:keepNext/>
        <w:jc w:val="center"/>
        <w:rPr>
          <w:lang w:val="sr-Latn-RS"/>
        </w:rPr>
      </w:pPr>
      <w:r w:rsidRPr="006118B9">
        <w:rPr>
          <w:noProof/>
          <w:lang w:val="sr-Latn-RS"/>
        </w:rPr>
        <w:drawing>
          <wp:inline distT="0" distB="0" distL="0" distR="0" wp14:anchorId="5E2040C7" wp14:editId="595CE8E1">
            <wp:extent cx="2268733" cy="1828800"/>
            <wp:effectExtent l="0" t="0" r="0" b="0"/>
            <wp:docPr id="10" name="Picture 10" descr="ECE 5760: Ambient TV Lighti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CE 5760: Ambient TV Lighti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476" t="10088" r="3657" b="6229"/>
                    <a:stretch/>
                  </pic:blipFill>
                  <pic:spPr bwMode="auto">
                    <a:xfrm>
                      <a:off x="0" y="0"/>
                      <a:ext cx="2268733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2F2CE0" w:rsidRPr="006118B9">
        <w:rPr>
          <w:noProof/>
          <w:lang w:val="sr-Latn-RS"/>
        </w:rPr>
        <w:drawing>
          <wp:inline distT="0" distB="0" distL="0" distR="0" wp14:anchorId="305C56FB" wp14:editId="7264F921">
            <wp:extent cx="2438219" cy="1828800"/>
            <wp:effectExtent l="0" t="0" r="0" b="0"/>
            <wp:docPr id="9" name="Picture 9" descr="How to Get HSV Values From RGB Colorspace and vice-versa In Pytho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ow to Get HSV Values From RGB Colorspace and vice-versa In Python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219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1EBDD3" w14:textId="65DB0353" w:rsidR="000B75A4" w:rsidRDefault="007819C7" w:rsidP="007819C7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9</w:t>
      </w:r>
      <w:r w:rsidR="00190D77" w:rsidRPr="004A6DA4">
        <w:rPr>
          <w:noProof/>
          <w:lang w:val="sr-Latn-RS"/>
        </w:rPr>
        <w:fldChar w:fldCharType="end"/>
      </w:r>
      <w:r w:rsidR="00345AED" w:rsidRPr="004A6DA4">
        <w:rPr>
          <w:lang w:val="sr-Latn-RS"/>
        </w:rPr>
        <w:t>: Vizuelna reprezentacija prostora boja: RGB (levo) I HSV (desno).</w:t>
      </w:r>
    </w:p>
    <w:p w14:paraId="43148388" w14:textId="18640D7B" w:rsidR="0051316C" w:rsidRDefault="0051316C" w:rsidP="008C1781">
      <w:pPr>
        <w:rPr>
          <w:lang w:val="sr-Latn-RS"/>
        </w:rPr>
      </w:pPr>
      <w:r>
        <w:rPr>
          <w:lang w:val="sr-Latn-RS"/>
        </w:rPr>
        <w:t xml:space="preserve">Pored pomenutih prostora boja, slike se mogu i predstaviti </w:t>
      </w:r>
      <w:r w:rsidR="00FF2402">
        <w:rPr>
          <w:lang w:val="sr-Latn-RS"/>
        </w:rPr>
        <w:t>i samo jednim kanalom. Ovak</w:t>
      </w:r>
      <w:r w:rsidR="008E17D3">
        <w:rPr>
          <w:lang w:val="sr-Latn-RS"/>
        </w:rPr>
        <w:t xml:space="preserve">av format se naziva </w:t>
      </w:r>
      <w:r w:rsidR="008E17D3">
        <w:rPr>
          <w:i/>
          <w:iCs/>
          <w:lang w:val="sr-Latn-RS"/>
        </w:rPr>
        <w:t>grayscale</w:t>
      </w:r>
      <w:r w:rsidR="008E17D3">
        <w:rPr>
          <w:lang w:val="sr-Latn-RS"/>
        </w:rPr>
        <w:t xml:space="preserve"> (nijanse sive). Ovaj format</w:t>
      </w:r>
      <w:r w:rsidR="00992F26">
        <w:rPr>
          <w:lang w:val="sr-Latn-RS"/>
        </w:rPr>
        <w:t xml:space="preserve"> ne sadrži nikakve informacije o boji slike, već samo o </w:t>
      </w:r>
      <w:r w:rsidR="00992F26">
        <w:rPr>
          <w:lang w:val="sr-Latn-RS"/>
        </w:rPr>
        <w:lastRenderedPageBreak/>
        <w:t>osvetljenosti svakog piksela</w:t>
      </w:r>
      <w:r w:rsidR="002B0E93">
        <w:rPr>
          <w:lang w:val="sr-Latn-RS"/>
        </w:rPr>
        <w:t>. Ovaj format može biti koristan u situacijama kada boja ne nosi mnogo informacija za konkretan problem</w:t>
      </w:r>
      <w:r w:rsidR="00CC1ECC">
        <w:rPr>
          <w:lang w:val="sr-Latn-RS"/>
        </w:rPr>
        <w:t>. Često je bio korišćen za tradicionalne pristupe u oblasti računarskog vida</w:t>
      </w:r>
      <w:r w:rsidR="00892BB6">
        <w:rPr>
          <w:lang w:val="sr-Latn-RS"/>
        </w:rPr>
        <w:t xml:space="preserve">, ali sa pojavom modernih modela dubokog učenja, rad sa </w:t>
      </w:r>
      <w:r w:rsidR="00892BB6">
        <w:rPr>
          <w:i/>
          <w:iCs/>
          <w:lang w:val="sr-Latn-RS"/>
        </w:rPr>
        <w:t>grayscale</w:t>
      </w:r>
      <w:r w:rsidR="00892BB6">
        <w:rPr>
          <w:lang w:val="sr-Latn-RS"/>
        </w:rPr>
        <w:t xml:space="preserve"> slikama nema mnogo smisla. U </w:t>
      </w:r>
      <w:r w:rsidR="006C44A9">
        <w:rPr>
          <w:lang w:val="sr-Latn-RS"/>
        </w:rPr>
        <w:fldChar w:fldCharType="begin"/>
      </w:r>
      <w:r w:rsidR="006C44A9">
        <w:rPr>
          <w:lang w:val="sr-Latn-RS"/>
        </w:rPr>
        <w:instrText xml:space="preserve"> ADDIN ZOTERO_ITEM CSL_CITATION {"citationID":"GosunHzo","properties":{"formattedCitation":"[8]","plainCitation":"[8]","noteIndex":0},"citationItems":[{"id":16,"uris":["http://zotero.org/users/13936564/items/ZXHWAI3T"],"itemData":{"id":16,"type":"article-journal","container-title":"arXiv preprint arXiv:1405.3531","title":"Return of the devil in the details: Delving deep into convolutional nets","author":[{"family":"Chatfield","given":"Ken"},{"family":"Simonyan","given":"Karen"},{"family":"Vedaldi","given":"Andrea"},{"family":"Zisserman","given":"Andrew"}],"issued":{"date-parts":[["2014"]]}}}],"schema":"https://github.com/citation-style-language/schema/raw/master/csl-citation.json"} </w:instrText>
      </w:r>
      <w:r w:rsidR="006C44A9">
        <w:rPr>
          <w:lang w:val="sr-Latn-RS"/>
        </w:rPr>
        <w:fldChar w:fldCharType="separate"/>
      </w:r>
      <w:r w:rsidR="006C44A9" w:rsidRPr="006118B9">
        <w:rPr>
          <w:rFonts w:ascii="Times New Roman" w:hAnsi="Times New Roman" w:cs="Times New Roman"/>
          <w:lang w:val="sr-Latn-RS"/>
        </w:rPr>
        <w:t>[8]</w:t>
      </w:r>
      <w:r w:rsidR="006C44A9">
        <w:rPr>
          <w:lang w:val="sr-Latn-RS"/>
        </w:rPr>
        <w:fldChar w:fldCharType="end"/>
      </w:r>
      <w:r w:rsidR="00892BB6">
        <w:rPr>
          <w:lang w:val="sr-Latn-RS"/>
        </w:rPr>
        <w:t xml:space="preserve"> </w:t>
      </w:r>
      <w:r w:rsidR="00961BD0">
        <w:rPr>
          <w:lang w:val="sr-Latn-RS"/>
        </w:rPr>
        <w:t xml:space="preserve">je pokazano da </w:t>
      </w:r>
      <w:r w:rsidR="0010292B">
        <w:rPr>
          <w:lang w:val="sr-Latn-RS"/>
        </w:rPr>
        <w:t xml:space="preserve">korišćenje RGB modela daje poboljšanje od približno 3% u odnosu </w:t>
      </w:r>
      <w:r w:rsidR="002C5CEC">
        <w:rPr>
          <w:lang w:val="sr-Latn-RS"/>
        </w:rPr>
        <w:t xml:space="preserve">na korišćenje </w:t>
      </w:r>
      <w:r w:rsidR="002C5CEC">
        <w:rPr>
          <w:i/>
          <w:iCs/>
          <w:lang w:val="sr-Latn-RS"/>
        </w:rPr>
        <w:t>grayscale</w:t>
      </w:r>
      <w:r w:rsidR="002C5CEC">
        <w:rPr>
          <w:lang w:val="sr-Latn-RS"/>
        </w:rPr>
        <w:t xml:space="preserve"> modela.</w:t>
      </w:r>
    </w:p>
    <w:p w14:paraId="352B7538" w14:textId="174EE58E" w:rsidR="00DB03D1" w:rsidRDefault="00DB03D1" w:rsidP="00DB03D1">
      <w:pPr>
        <w:pStyle w:val="Heading3"/>
        <w:rPr>
          <w:lang w:val="sr-Latn-RS"/>
        </w:rPr>
      </w:pPr>
      <w:bookmarkStart w:id="14" w:name="_Toc163503139"/>
      <w:r>
        <w:rPr>
          <w:lang w:val="sr-Latn-RS"/>
        </w:rPr>
        <w:t>3.2.2. Promena osvetljenja</w:t>
      </w:r>
      <w:bookmarkEnd w:id="14"/>
    </w:p>
    <w:p w14:paraId="42357783" w14:textId="677292B0" w:rsidR="000915F1" w:rsidRDefault="000915F1" w:rsidP="000915F1">
      <w:pPr>
        <w:rPr>
          <w:lang w:val="sr-Latn-RS"/>
        </w:rPr>
      </w:pPr>
      <w:r>
        <w:rPr>
          <w:lang w:val="sr-Latn-RS"/>
        </w:rPr>
        <w:t xml:space="preserve">Osvetljenje se najjednostavnije može menjati tako što se vrše aritmetičke </w:t>
      </w:r>
      <w:r w:rsidR="00297EA5">
        <w:rPr>
          <w:lang w:val="sr-Latn-RS"/>
        </w:rPr>
        <w:t>operacije (sabiranje i množenje) nad kanalom osvetljenja u HSV formatu.</w:t>
      </w:r>
      <w:r w:rsidR="002D7B77">
        <w:rPr>
          <w:lang w:val="sr-Latn-RS"/>
        </w:rPr>
        <w:t xml:space="preserve"> Dodavanje</w:t>
      </w:r>
      <w:r w:rsidR="00440CA4">
        <w:rPr>
          <w:lang w:val="sr-Latn-RS"/>
        </w:rPr>
        <w:t xml:space="preserve"> pozitivne konstante i množenje brojem većim od 1 rezultuje u povećanju osvetljenja, a dodavanje negativne konstante ili množenje brojem manjim od 1</w:t>
      </w:r>
      <w:r w:rsidR="00297EA5">
        <w:rPr>
          <w:lang w:val="sr-Latn-RS"/>
        </w:rPr>
        <w:t xml:space="preserve"> </w:t>
      </w:r>
      <w:r w:rsidR="00440CA4">
        <w:rPr>
          <w:lang w:val="sr-Latn-RS"/>
        </w:rPr>
        <w:t xml:space="preserve">rezultuje u </w:t>
      </w:r>
      <w:r w:rsidR="0025053E">
        <w:rPr>
          <w:lang w:val="sr-Latn-RS"/>
        </w:rPr>
        <w:t xml:space="preserve">smanjenju osvetljenja. </w:t>
      </w:r>
      <w:r w:rsidR="00907DE2">
        <w:rPr>
          <w:lang w:val="sr-Latn-RS"/>
        </w:rPr>
        <w:t>Pored ovoga, za promenu osvetljenja se mogu i dodavati ili oduzimati konstante od pojedinačnih RGB kanala, mada</w:t>
      </w:r>
      <w:r w:rsidR="001D7D0C">
        <w:rPr>
          <w:lang w:val="sr-Latn-RS"/>
        </w:rPr>
        <w:t xml:space="preserve"> se najčešće koristi prvi pristup.</w:t>
      </w:r>
      <w:r w:rsidR="00C0342A" w:rsidRPr="004A6DA4">
        <w:rPr>
          <w:lang w:val="sr-Latn-RS"/>
        </w:rPr>
        <w:t xml:space="preserve"> Primeri </w:t>
      </w:r>
      <w:r w:rsidR="00CD7B47" w:rsidRPr="004A6DA4">
        <w:rPr>
          <w:lang w:val="sr-Latn-RS"/>
        </w:rPr>
        <w:t>promene osvetljenja se mogu videti na slici 10.</w:t>
      </w:r>
    </w:p>
    <w:p w14:paraId="0810124D" w14:textId="77777777" w:rsidR="002247FF" w:rsidRPr="004A6DA4" w:rsidRDefault="001F3607" w:rsidP="002247FF">
      <w:pPr>
        <w:keepNext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383003EC" wp14:editId="4F3F79BD">
            <wp:extent cx="5593322" cy="3562598"/>
            <wp:effectExtent l="0" t="0" r="762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4018" cy="3575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B63433" w14:textId="5B990A2F" w:rsidR="001F3607" w:rsidRPr="000915F1" w:rsidRDefault="002247FF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0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 primene različitih načina za promenu osvetljenja nad slikom scene iz saobraćaja</w:t>
      </w:r>
      <w:r w:rsidR="0003152A" w:rsidRPr="004A6DA4">
        <w:rPr>
          <w:lang w:val="sr-Latn-RS"/>
        </w:rPr>
        <w:t xml:space="preserve">. Sa mul je označen factor kojim je komponenta osvetljenosti pomnožena, a sa add </w:t>
      </w:r>
      <w:r w:rsidR="00FB3F3D" w:rsidRPr="004A6DA4">
        <w:rPr>
          <w:lang w:val="sr-Latn-RS"/>
        </w:rPr>
        <w:t>konstanta koje joj je dodata.</w:t>
      </w:r>
    </w:p>
    <w:p w14:paraId="4A0ECC83" w14:textId="2E7793BB" w:rsidR="00AC3106" w:rsidRDefault="00770787" w:rsidP="00770787">
      <w:pPr>
        <w:pStyle w:val="Heading3"/>
        <w:rPr>
          <w:lang w:val="sr-Latn-RS"/>
        </w:rPr>
      </w:pPr>
      <w:bookmarkStart w:id="15" w:name="_Toc163503140"/>
      <w:r>
        <w:rPr>
          <w:lang w:val="sr-Latn-RS"/>
        </w:rPr>
        <w:t>3.2.3. Promena nijanse i zasićenosti</w:t>
      </w:r>
      <w:bookmarkEnd w:id="15"/>
    </w:p>
    <w:p w14:paraId="7B1C64E0" w14:textId="30525717" w:rsidR="00770787" w:rsidRDefault="001D5F6C" w:rsidP="00770787">
      <w:pPr>
        <w:rPr>
          <w:lang w:val="sr-Latn-RS"/>
        </w:rPr>
      </w:pPr>
      <w:r>
        <w:rPr>
          <w:lang w:val="sr-Latn-RS"/>
        </w:rPr>
        <w:t>Slično kao i kod osvetljenosti, na boju slike se mo</w:t>
      </w:r>
      <w:r w:rsidR="002D7B77">
        <w:rPr>
          <w:lang w:val="sr-Latn-RS"/>
        </w:rPr>
        <w:t>že uticati i primenom aritmetičkih operacija množenja i sabiranja nad kanalima nijanse i zasićenosti u HSV prostoru boja.</w:t>
      </w:r>
      <w:r w:rsidR="0025053E">
        <w:rPr>
          <w:lang w:val="sr-Latn-RS"/>
        </w:rPr>
        <w:t xml:space="preserve"> Nijansu slike možemo promeniti dodavanjem </w:t>
      </w:r>
      <w:r w:rsidR="00621CD1">
        <w:rPr>
          <w:lang w:val="sr-Latn-RS"/>
        </w:rPr>
        <w:t xml:space="preserve">konstante ili množenjem kanala nijanse nekom konstantom. </w:t>
      </w:r>
      <w:r w:rsidR="00B26483">
        <w:rPr>
          <w:lang w:val="sr-Latn-RS"/>
        </w:rPr>
        <w:t>Slično možemo učiniti i sa kanalom zasićenosti</w:t>
      </w:r>
      <w:r w:rsidR="009A5897">
        <w:rPr>
          <w:lang w:val="sr-Latn-RS"/>
        </w:rPr>
        <w:t>.</w:t>
      </w:r>
      <w:r w:rsidR="00F16BFC" w:rsidRPr="004A6DA4">
        <w:rPr>
          <w:lang w:val="sr-Latn-RS"/>
        </w:rPr>
        <w:t xml:space="preserve"> Na slici 11 se može vide</w:t>
      </w:r>
      <w:r w:rsidR="004731F4" w:rsidRPr="004A6DA4">
        <w:rPr>
          <w:lang w:val="sr-Latn-RS"/>
        </w:rPr>
        <w:t xml:space="preserve">ti kako promene ovih komponenata može uticati na izgled slike. Interesantno opažanje jeste da množenjem zasićenosti faktorom 0 dobijamo </w:t>
      </w:r>
      <w:r w:rsidR="004731F4" w:rsidRPr="004A6DA4">
        <w:rPr>
          <w:i/>
          <w:iCs/>
          <w:lang w:val="sr-Latn-RS"/>
        </w:rPr>
        <w:t>gra</w:t>
      </w:r>
      <w:r w:rsidR="00C0342A" w:rsidRPr="004A6DA4">
        <w:rPr>
          <w:i/>
          <w:iCs/>
          <w:lang w:val="sr-Latn-RS"/>
        </w:rPr>
        <w:t>yscale</w:t>
      </w:r>
      <w:r w:rsidR="00C0342A" w:rsidRPr="004A6DA4">
        <w:rPr>
          <w:lang w:val="sr-Latn-RS"/>
        </w:rPr>
        <w:t xml:space="preserve"> sliku.</w:t>
      </w:r>
    </w:p>
    <w:p w14:paraId="09554E29" w14:textId="77777777" w:rsidR="00FB3F3D" w:rsidRPr="004A6DA4" w:rsidRDefault="0086447A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lastRenderedPageBreak/>
        <w:drawing>
          <wp:inline distT="0" distB="0" distL="0" distR="0" wp14:anchorId="1585862A" wp14:editId="158D4432">
            <wp:extent cx="5731510" cy="2376805"/>
            <wp:effectExtent l="0" t="0" r="2540" b="444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76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E5FDB0" w14:textId="0B2E1442" w:rsidR="0086447A" w:rsidRDefault="00FB3F3D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1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</w:t>
      </w:r>
      <w:r w:rsidR="00B015C8" w:rsidRPr="004A6DA4">
        <w:rPr>
          <w:lang w:val="sr-Latn-RS"/>
        </w:rPr>
        <w:t xml:space="preserve"> Primeri promene nijanse i zasićenosti nad slikom scene iz saobraćaja. </w:t>
      </w:r>
      <w:r w:rsidR="004E36AC" w:rsidRPr="004A6DA4">
        <w:rPr>
          <w:lang w:val="sr-Latn-RS"/>
        </w:rPr>
        <w:t>U prvom redu su prikazane promene nijanse, a u drugom promene zasićenosti</w:t>
      </w:r>
      <w:r w:rsidR="00F16BFC" w:rsidRPr="004A6DA4">
        <w:rPr>
          <w:lang w:val="sr-Latn-RS"/>
        </w:rPr>
        <w:t>.</w:t>
      </w:r>
    </w:p>
    <w:p w14:paraId="0368388C" w14:textId="43929AD7" w:rsidR="0001114E" w:rsidRDefault="0057704F" w:rsidP="00770787">
      <w:pPr>
        <w:rPr>
          <w:lang w:val="sr-Latn-RS"/>
        </w:rPr>
      </w:pPr>
      <w:r>
        <w:rPr>
          <w:lang w:val="sr-Latn-RS"/>
        </w:rPr>
        <w:t>Promena nijansa boje u domenu augmentacija slika za obučavanje mode</w:t>
      </w:r>
      <w:r w:rsidR="009219DC">
        <w:rPr>
          <w:lang w:val="sr-Latn-RS"/>
        </w:rPr>
        <w:t>la dubokog učenja (posebno u domenu autonomne vožnje) nema mnogo smisla</w:t>
      </w:r>
      <w:r w:rsidR="00E443AB">
        <w:rPr>
          <w:lang w:val="sr-Latn-RS"/>
        </w:rPr>
        <w:t>, jer dolazi</w:t>
      </w:r>
      <w:r w:rsidR="00C42969">
        <w:rPr>
          <w:lang w:val="sr-Latn-RS"/>
        </w:rPr>
        <w:t xml:space="preserve"> do deformacije informacija od značaja (promena boje saobraćanog znaka, parking linija itd.</w:t>
      </w:r>
      <w:r w:rsidR="00A63AA7">
        <w:rPr>
          <w:lang w:val="sr-Latn-RS"/>
        </w:rPr>
        <w:t>)</w:t>
      </w:r>
    </w:p>
    <w:p w14:paraId="19FC2690" w14:textId="76C97A04" w:rsidR="00DF09B8" w:rsidRDefault="00DF09B8" w:rsidP="00DF09B8">
      <w:pPr>
        <w:pStyle w:val="Heading3"/>
        <w:rPr>
          <w:lang w:val="sr-Latn-RS"/>
        </w:rPr>
      </w:pPr>
      <w:bookmarkStart w:id="16" w:name="_Toc163503141"/>
      <w:r>
        <w:rPr>
          <w:lang w:val="sr-Latn-RS"/>
        </w:rPr>
        <w:t>3.2.4. Promena temperature</w:t>
      </w:r>
      <w:bookmarkEnd w:id="16"/>
    </w:p>
    <w:p w14:paraId="79D662D1" w14:textId="33D76DB7" w:rsidR="00C310C9" w:rsidRDefault="00C310C9" w:rsidP="00C310C9">
      <w:pPr>
        <w:rPr>
          <w:lang w:val="sr-Latn-RS"/>
        </w:rPr>
      </w:pPr>
      <w:r>
        <w:rPr>
          <w:lang w:val="sr-Latn-RS"/>
        </w:rPr>
        <w:t>Još jedan parametar koji se može menjati u okviru transformacija nad prostorom boja jeste temperatura boje. Temperatura boje se odnosi na karakterističnu nijansu</w:t>
      </w:r>
      <w:r w:rsidR="00E71C85">
        <w:rPr>
          <w:lang w:val="sr-Latn-RS"/>
        </w:rPr>
        <w:t xml:space="preserve"> svetla koje emituje izvor svetlosti</w:t>
      </w:r>
      <w:r w:rsidR="00E1638F">
        <w:rPr>
          <w:lang w:val="sr-Latn-RS"/>
        </w:rPr>
        <w:t xml:space="preserve"> i meri se u kelvinima (K). Temperatura boje opisuje koliko </w:t>
      </w:r>
      <w:r w:rsidR="008A27A4">
        <w:rPr>
          <w:lang w:val="sr-Latn-RS"/>
        </w:rPr>
        <w:t>izvor svetlosti emituje tople (crven</w:t>
      </w:r>
      <w:r w:rsidR="00F22FE7">
        <w:rPr>
          <w:lang w:val="sr-Latn-RS"/>
        </w:rPr>
        <w:t>a, žuta) ili hladne (plava, bela) boje</w:t>
      </w:r>
      <w:r w:rsidR="00A7390B">
        <w:rPr>
          <w:lang w:val="sr-Latn-RS"/>
        </w:rPr>
        <w:t>. Niža temperatura</w:t>
      </w:r>
      <w:r w:rsidR="00166BD8">
        <w:rPr>
          <w:lang w:val="sr-Latn-RS"/>
        </w:rPr>
        <w:t xml:space="preserve"> (do ~3000K) </w:t>
      </w:r>
      <w:r w:rsidR="00DE608F">
        <w:rPr>
          <w:lang w:val="sr-Latn-RS"/>
        </w:rPr>
        <w:t>opisuje</w:t>
      </w:r>
      <w:r w:rsidR="00166BD8">
        <w:rPr>
          <w:lang w:val="sr-Latn-RS"/>
        </w:rPr>
        <w:t xml:space="preserve"> tople izvore svetlosti</w:t>
      </w:r>
      <w:r w:rsidR="006F6517">
        <w:rPr>
          <w:lang w:val="sr-Latn-RS"/>
        </w:rPr>
        <w:t xml:space="preserve">, kao što </w:t>
      </w:r>
      <w:r w:rsidR="00186C7F">
        <w:rPr>
          <w:lang w:val="sr-Latn-RS"/>
        </w:rPr>
        <w:t xml:space="preserve">je vatra, a </w:t>
      </w:r>
      <w:r w:rsidR="00DE608F">
        <w:rPr>
          <w:lang w:val="sr-Latn-RS"/>
        </w:rPr>
        <w:t>viša temperatura</w:t>
      </w:r>
      <w:r w:rsidR="00855C6A">
        <w:rPr>
          <w:lang w:val="sr-Latn-RS"/>
        </w:rPr>
        <w:t xml:space="preserve"> (5000K i više)</w:t>
      </w:r>
      <w:r w:rsidR="00DE608F">
        <w:rPr>
          <w:lang w:val="sr-Latn-RS"/>
        </w:rPr>
        <w:t xml:space="preserve"> opisuje hladne izvore svetlosti, kao što je neonsko osvetljenje</w:t>
      </w:r>
      <w:r w:rsidR="00E9434A" w:rsidRPr="004A6DA4">
        <w:rPr>
          <w:lang w:val="sr-Latn-RS"/>
        </w:rPr>
        <w:t xml:space="preserve"> (slika 12)</w:t>
      </w:r>
      <w:r w:rsidR="00855C6A" w:rsidRPr="004A6DA4">
        <w:rPr>
          <w:lang w:val="sr-Latn-RS"/>
        </w:rPr>
        <w:t>.</w:t>
      </w:r>
    </w:p>
    <w:p w14:paraId="6A357103" w14:textId="77777777" w:rsidR="00294756" w:rsidRPr="004A6DA4" w:rsidRDefault="00CF4B7B" w:rsidP="00E9434A">
      <w:pPr>
        <w:keepNext/>
        <w:spacing w:after="0"/>
        <w:jc w:val="center"/>
        <w:rPr>
          <w:lang w:val="sr-Latn-RS"/>
        </w:rPr>
      </w:pPr>
      <w:r w:rsidRPr="006118B9">
        <w:rPr>
          <w:noProof/>
          <w:lang w:val="sr-Latn-RS"/>
        </w:rPr>
        <w:drawing>
          <wp:inline distT="0" distB="0" distL="0" distR="0" wp14:anchorId="175A72E7" wp14:editId="22350280">
            <wp:extent cx="3608614" cy="923143"/>
            <wp:effectExtent l="0" t="0" r="0" b="0"/>
            <wp:docPr id="13" name="Picture 13" descr="undefin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undefined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46337" cy="9327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38ED40" w14:textId="26BBCF4A" w:rsidR="00CF4B7B" w:rsidRDefault="00294756" w:rsidP="00294756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2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</w:t>
      </w:r>
      <w:r w:rsidR="00E9434A" w:rsidRPr="004A6DA4">
        <w:rPr>
          <w:lang w:val="sr-Latn-RS"/>
        </w:rPr>
        <w:t>Skala temperature izvora osvetljenja.</w:t>
      </w:r>
    </w:p>
    <w:p w14:paraId="2F0BC30F" w14:textId="0C00B7B1" w:rsidR="00CF4B7B" w:rsidRDefault="00704935" w:rsidP="00C310C9">
      <w:pPr>
        <w:rPr>
          <w:lang w:val="sr-Latn-RS"/>
        </w:rPr>
      </w:pPr>
      <w:r>
        <w:rPr>
          <w:lang w:val="sr-Latn-RS"/>
        </w:rPr>
        <w:t>Ova transformacija može biti jako korisna za simulaciju različitih doba dana</w:t>
      </w:r>
      <w:r w:rsidR="00A25EC7">
        <w:rPr>
          <w:lang w:val="sr-Latn-RS"/>
        </w:rPr>
        <w:t xml:space="preserve">, što je posebno važno u oblasti autonomne vožnje. Prilikom zalaska sunca, </w:t>
      </w:r>
      <w:r w:rsidR="00041734">
        <w:rPr>
          <w:lang w:val="sr-Latn-RS"/>
        </w:rPr>
        <w:t>spoljno osvetljenje je uglavnom karakterisano toplim bojama, dok je nakon zalaska sunc</w:t>
      </w:r>
      <w:r w:rsidR="00C15DD3">
        <w:rPr>
          <w:lang w:val="sr-Latn-RS"/>
        </w:rPr>
        <w:t>a (predveče) najčešće okarakterisano hladnijim osvetljenjem. Ova transformacija takođe može i simulirati različita godišnja doba.</w:t>
      </w:r>
      <w:r w:rsidR="00BF299A" w:rsidRPr="004A6DA4">
        <w:rPr>
          <w:lang w:val="sr-Latn-RS"/>
        </w:rPr>
        <w:t xml:space="preserve"> Na slici 13</w:t>
      </w:r>
      <w:r w:rsidR="00926C81" w:rsidRPr="004A6DA4">
        <w:rPr>
          <w:lang w:val="sr-Latn-RS"/>
        </w:rPr>
        <w:t xml:space="preserve"> možemo videti da visoke temperature osvetljenja mogu simulirati hladno vreme</w:t>
      </w:r>
      <w:r w:rsidR="00B92C95" w:rsidRPr="004A6DA4">
        <w:rPr>
          <w:lang w:val="sr-Latn-RS"/>
        </w:rPr>
        <w:t>, dok niske temperature simuliraju toplo vreme ili zalazak sunca.</w:t>
      </w:r>
    </w:p>
    <w:p w14:paraId="68AE0588" w14:textId="77777777" w:rsidR="00E9434A" w:rsidRPr="004A6DA4" w:rsidRDefault="00C42676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175AB4D5" wp14:editId="0082E93D">
            <wp:extent cx="5731510" cy="1200150"/>
            <wp:effectExtent l="0" t="0" r="254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200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3227DC" w14:textId="286D114A" w:rsidR="0043266E" w:rsidRDefault="00E9434A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3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</w:t>
      </w:r>
      <w:r w:rsidR="00714364" w:rsidRPr="004A6DA4">
        <w:rPr>
          <w:lang w:val="sr-Latn-RS"/>
        </w:rPr>
        <w:t xml:space="preserve"> Promena temperature osvetljenja nad slikom scene iz saobraćaja.</w:t>
      </w:r>
    </w:p>
    <w:p w14:paraId="1156C737" w14:textId="2517F67D" w:rsidR="00C42676" w:rsidRDefault="00363EF7" w:rsidP="00363EF7">
      <w:pPr>
        <w:pStyle w:val="Heading3"/>
        <w:rPr>
          <w:lang w:val="sr-Latn-RS"/>
        </w:rPr>
      </w:pPr>
      <w:bookmarkStart w:id="17" w:name="_Toc163503142"/>
      <w:r>
        <w:rPr>
          <w:lang w:val="sr-Latn-RS"/>
        </w:rPr>
        <w:lastRenderedPageBreak/>
        <w:t>3.2.5. Promena kontrasti</w:t>
      </w:r>
      <w:bookmarkEnd w:id="17"/>
    </w:p>
    <w:p w14:paraId="7CBD56B7" w14:textId="4BA86CCB" w:rsidR="00363EF7" w:rsidRDefault="00576B81" w:rsidP="00363EF7">
      <w:pPr>
        <w:rPr>
          <w:lang w:val="sr-Latn-RS"/>
        </w:rPr>
      </w:pPr>
      <w:r>
        <w:rPr>
          <w:lang w:val="sr-Latn-RS"/>
        </w:rPr>
        <w:t>Kontrast opisuje</w:t>
      </w:r>
      <w:r w:rsidR="00D726F4">
        <w:rPr>
          <w:lang w:val="sr-Latn-RS"/>
        </w:rPr>
        <w:t xml:space="preserve"> </w:t>
      </w:r>
      <w:r w:rsidR="00662195">
        <w:rPr>
          <w:lang w:val="sr-Latn-RS"/>
        </w:rPr>
        <w:t>nivo razlike u osvetljenju ili boji</w:t>
      </w:r>
      <w:r w:rsidR="00BE540B">
        <w:rPr>
          <w:lang w:val="sr-Latn-RS"/>
        </w:rPr>
        <w:t xml:space="preserve"> između nekog objekta na slici i pozadine</w:t>
      </w:r>
      <w:r w:rsidR="005D3A66">
        <w:rPr>
          <w:lang w:val="sr-Latn-RS"/>
        </w:rPr>
        <w:t xml:space="preserve">. Veća kontrast </w:t>
      </w:r>
      <w:r w:rsidR="00701D8A">
        <w:rPr>
          <w:lang w:val="sr-Latn-RS"/>
        </w:rPr>
        <w:t>podrazumeva d</w:t>
      </w:r>
      <w:r w:rsidR="00DC525A">
        <w:rPr>
          <w:lang w:val="sr-Latn-RS"/>
        </w:rPr>
        <w:t>a postoji jasna razlika u bojama različitih objekata koji se nalaze na slici</w:t>
      </w:r>
      <w:r w:rsidR="00A17C6A">
        <w:rPr>
          <w:lang w:val="sr-Latn-RS"/>
        </w:rPr>
        <w:t>, dok manja kontrast podrazumeva slabije vidljive objekte</w:t>
      </w:r>
      <w:r w:rsidR="00E525A6">
        <w:rPr>
          <w:lang w:val="sr-Latn-RS"/>
        </w:rPr>
        <w:t xml:space="preserve">. </w:t>
      </w:r>
      <w:r w:rsidR="00755B35">
        <w:rPr>
          <w:lang w:val="sr-Latn-RS"/>
        </w:rPr>
        <w:t>Ljudski vid je mnogo osetljiviji na promene u kontrasti u odnosu na promene u osvetljenju.</w:t>
      </w:r>
    </w:p>
    <w:p w14:paraId="45E1704F" w14:textId="1A8FECF7" w:rsidR="00DA3CB1" w:rsidRDefault="00DA3CB1" w:rsidP="00890829">
      <w:pPr>
        <w:ind w:firstLine="360"/>
        <w:rPr>
          <w:lang w:val="sr-Latn-RS"/>
        </w:rPr>
      </w:pPr>
      <w:r>
        <w:rPr>
          <w:lang w:val="sr-Latn-RS"/>
        </w:rPr>
        <w:t>Nivo kontrasti slike se može menjati primenom različitih matematičkih operacija nad svim vrednostima unutar slike</w:t>
      </w:r>
      <w:r w:rsidR="00E474D8">
        <w:rPr>
          <w:lang w:val="sr-Latn-RS"/>
        </w:rPr>
        <w:t xml:space="preserve"> (nad svim kanalima svakog piksela). Nek</w:t>
      </w:r>
      <w:r w:rsidR="00884FEE">
        <w:rPr>
          <w:lang w:val="sr-Latn-RS"/>
        </w:rPr>
        <w:t xml:space="preserve">e od mogućih metoda </w:t>
      </w:r>
      <w:r w:rsidR="00E84603">
        <w:rPr>
          <w:lang w:val="sr-Latn-RS"/>
        </w:rPr>
        <w:t>obuhvataju:</w:t>
      </w:r>
    </w:p>
    <w:p w14:paraId="3D3B9630" w14:textId="42BAE8DC" w:rsidR="00652C86" w:rsidRDefault="00E84603" w:rsidP="00652C86">
      <w:pPr>
        <w:pStyle w:val="ListParagraph"/>
        <w:numPr>
          <w:ilvl w:val="0"/>
          <w:numId w:val="3"/>
        </w:numPr>
        <w:rPr>
          <w:lang w:val="sr-Latn-RS"/>
        </w:rPr>
      </w:pPr>
      <w:r>
        <w:rPr>
          <w:b/>
          <w:bCs/>
          <w:lang w:val="sr-Latn-RS"/>
        </w:rPr>
        <w:t>Linearna kontrast</w:t>
      </w:r>
      <w:r>
        <w:rPr>
          <w:lang w:val="sr-Latn-RS"/>
        </w:rPr>
        <w:t xml:space="preserve"> </w:t>
      </w:r>
      <w:r w:rsidR="002B2D77">
        <w:rPr>
          <w:lang w:val="sr-Latn-RS"/>
        </w:rPr>
        <w:t>–</w:t>
      </w:r>
      <w:r>
        <w:rPr>
          <w:lang w:val="sr-Latn-RS"/>
        </w:rPr>
        <w:t xml:space="preserve"> </w:t>
      </w:r>
      <w:r w:rsidR="002B2D77">
        <w:rPr>
          <w:lang w:val="sr-Latn-RS"/>
        </w:rPr>
        <w:t>podrazumeva primenu linearne transformacije</w:t>
      </w:r>
      <w:r w:rsidR="0024166C">
        <w:rPr>
          <w:lang w:val="sr-Latn-RS"/>
        </w:rPr>
        <w:t xml:space="preserve"> </w:t>
      </w:r>
      <w:r w:rsidR="00CC01FB">
        <w:rPr>
          <w:lang w:val="sr-Latn-RS"/>
        </w:rPr>
        <w:t>na sledeći način</w:t>
      </w:r>
      <w:r w:rsidR="00652C86">
        <w:rPr>
          <w:lang w:val="sr-Latn-RS"/>
        </w:rPr>
        <w:t>:</w:t>
      </w:r>
    </w:p>
    <w:p w14:paraId="4FB9A975" w14:textId="243E64F8" w:rsidR="00D846C1" w:rsidRPr="00D846C1" w:rsidRDefault="00AE5570" w:rsidP="00D846C1">
      <w:pPr>
        <w:jc w:val="center"/>
        <w:rPr>
          <w:lang w:val="sr-Latn-RS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  <w:lang w:val="sr-Latn-RS"/>
                </w:rPr>
              </m:ctrlPr>
            </m:sSupPr>
            <m:e>
              <m:r>
                <w:rPr>
                  <w:rFonts w:ascii="Cambria Math" w:hAnsi="Cambria Math"/>
                  <w:lang w:val="sr-Latn-RS"/>
                </w:rPr>
                <m:t>v</m:t>
              </m:r>
            </m:e>
            <m:sup>
              <m:r>
                <w:rPr>
                  <w:rFonts w:ascii="Cambria Math" w:hAnsi="Cambria Math"/>
                  <w:lang w:val="sr-Latn-RS"/>
                </w:rPr>
                <m:t>'</m:t>
              </m:r>
            </m:sup>
          </m:sSup>
          <m:r>
            <w:rPr>
              <w:rFonts w:ascii="Cambria Math" w:hAnsi="Cambria Math"/>
              <w:lang w:val="sr-Latn-RS"/>
            </w:rPr>
            <m:t>=127+</m:t>
          </m:r>
          <m:r>
            <m:rPr>
              <m:sty m:val="p"/>
            </m:rPr>
            <w:rPr>
              <w:rFonts w:ascii="Cambria Math" w:hAnsi="Cambria Math"/>
              <w:lang w:val="sr-Latn-RS"/>
            </w:rPr>
            <m:t>α</m:t>
          </m:r>
          <m:d>
            <m:dPr>
              <m:ctrlPr>
                <w:rPr>
                  <w:rFonts w:ascii="Cambria Math" w:hAnsi="Cambria Math"/>
                  <w:i/>
                  <w:lang w:val="sr-Latn-RS"/>
                </w:rPr>
              </m:ctrlPr>
            </m:dPr>
            <m:e>
              <m:r>
                <w:rPr>
                  <w:rFonts w:ascii="Cambria Math" w:hAnsi="Cambria Math"/>
                  <w:lang w:val="sr-Latn-RS"/>
                </w:rPr>
                <m:t>v-127</m:t>
              </m:r>
            </m:e>
          </m:d>
        </m:oMath>
      </m:oMathPara>
    </w:p>
    <w:p w14:paraId="30F9AA38" w14:textId="1A0E2F8B" w:rsidR="00652C86" w:rsidRDefault="00652C86" w:rsidP="00652C86">
      <w:pPr>
        <w:pStyle w:val="ListParagraph"/>
        <w:numPr>
          <w:ilvl w:val="0"/>
          <w:numId w:val="3"/>
        </w:numPr>
        <w:rPr>
          <w:lang w:val="sr-Latn-RS"/>
        </w:rPr>
      </w:pPr>
      <w:r>
        <w:rPr>
          <w:b/>
          <w:bCs/>
          <w:lang w:val="sr-Latn-RS"/>
        </w:rPr>
        <w:t>Sigmoid</w:t>
      </w:r>
      <w:r w:rsidR="00743B0C">
        <w:rPr>
          <w:b/>
          <w:bCs/>
          <w:lang w:val="sr-Latn-RS"/>
        </w:rPr>
        <w:t>na</w:t>
      </w:r>
      <w:r>
        <w:rPr>
          <w:b/>
          <w:bCs/>
          <w:lang w:val="sr-Latn-RS"/>
        </w:rPr>
        <w:t xml:space="preserve"> kontrast</w:t>
      </w:r>
      <w:r>
        <w:rPr>
          <w:lang w:val="sr-Latn-RS"/>
        </w:rPr>
        <w:t xml:space="preserve"> – podrazumeva korišćenje</w:t>
      </w:r>
      <w:r w:rsidR="003E0D94">
        <w:rPr>
          <w:lang w:val="sr-Latn-RS"/>
        </w:rPr>
        <w:t xml:space="preserve"> varijantu sigmoidne funkcije sa dva parametra:</w:t>
      </w:r>
    </w:p>
    <w:p w14:paraId="595DB6A5" w14:textId="17A11DA7" w:rsidR="00227765" w:rsidRPr="00227765" w:rsidRDefault="00AE5570" w:rsidP="00227765">
      <w:pPr>
        <w:jc w:val="center"/>
        <w:rPr>
          <w:lang w:val="sr-Latn-RS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  <w:lang w:val="sr-Latn-RS"/>
                </w:rPr>
              </m:ctrlPr>
            </m:sSupPr>
            <m:e>
              <m:r>
                <w:rPr>
                  <w:rFonts w:ascii="Cambria Math" w:hAnsi="Cambria Math"/>
                  <w:lang w:val="sr-Latn-RS"/>
                </w:rPr>
                <m:t>v</m:t>
              </m:r>
            </m:e>
            <m:sup>
              <m:r>
                <w:rPr>
                  <w:rFonts w:ascii="Cambria Math" w:hAnsi="Cambria Math"/>
                  <w:lang w:val="sr-Latn-RS"/>
                </w:rPr>
                <m:t>'</m:t>
              </m:r>
            </m:sup>
          </m:sSup>
          <m:r>
            <w:rPr>
              <w:rFonts w:ascii="Cambria Math" w:hAnsi="Cambria Math"/>
              <w:lang w:val="sr-Latn-RS"/>
            </w:rPr>
            <m:t>=</m:t>
          </m:r>
          <m:f>
            <m:fPr>
              <m:ctrlPr>
                <w:rPr>
                  <w:rFonts w:ascii="Cambria Math" w:hAnsi="Cambria Math"/>
                  <w:lang w:val="sr-Latn-RS"/>
                </w:rPr>
              </m:ctrlPr>
            </m:fPr>
            <m:num>
              <m:r>
                <w:rPr>
                  <w:rFonts w:ascii="Cambria Math" w:hAnsi="Cambria Math"/>
                  <w:lang w:val="sr-Latn-RS"/>
                </w:rPr>
                <m:t>255</m:t>
              </m:r>
              <m:ctrlPr>
                <w:rPr>
                  <w:rFonts w:ascii="Cambria Math" w:hAnsi="Cambria Math"/>
                  <w:i/>
                  <w:lang w:val="sr-Latn-RS"/>
                </w:rPr>
              </m:ctrlPr>
            </m:num>
            <m:den>
              <m:r>
                <w:rPr>
                  <w:rFonts w:ascii="Cambria Math" w:hAnsi="Cambria Math"/>
                  <w:lang w:val="sr-Latn-RS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sr-Latn-R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sr-Latn-RS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  <w:lang w:val="sr-Latn-RS"/>
                    </w:rPr>
                    <m:t>g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lang w:val="sr-Latn-R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sr-Latn-RS"/>
                        </w:rPr>
                        <m:t>c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lang w:val="sr-Latn-RS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lang w:val="sr-Latn-RS"/>
                            </w:rPr>
                            <m:t>v</m:t>
                          </m:r>
                          <m:ctrlPr>
                            <w:rPr>
                              <w:rFonts w:ascii="Cambria Math" w:hAnsi="Cambria Math"/>
                              <w:i/>
                              <w:lang w:val="sr-Latn-RS"/>
                            </w:rPr>
                          </m:ctrlPr>
                        </m:num>
                        <m:den>
                          <m:r>
                            <w:rPr>
                              <w:rFonts w:ascii="Cambria Math" w:hAnsi="Cambria Math"/>
                              <w:lang w:val="sr-Latn-RS"/>
                            </w:rPr>
                            <m:t>255</m:t>
                          </m:r>
                          <m:ctrlPr>
                            <w:rPr>
                              <w:rFonts w:ascii="Cambria Math" w:hAnsi="Cambria Math"/>
                              <w:i/>
                              <w:lang w:val="sr-Latn-RS"/>
                            </w:rPr>
                          </m:ctrlPr>
                        </m:den>
                      </m:f>
                    </m:e>
                  </m:d>
                </m:sup>
              </m:sSup>
              <m:ctrlPr>
                <w:rPr>
                  <w:rFonts w:ascii="Cambria Math" w:hAnsi="Cambria Math"/>
                  <w:i/>
                  <w:lang w:val="sr-Latn-RS"/>
                </w:rPr>
              </m:ctrlPr>
            </m:den>
          </m:f>
        </m:oMath>
      </m:oMathPara>
    </w:p>
    <w:p w14:paraId="6FDE2D03" w14:textId="5713972B" w:rsidR="003E0D94" w:rsidRDefault="003E0D94" w:rsidP="00652C86">
      <w:pPr>
        <w:pStyle w:val="ListParagraph"/>
        <w:numPr>
          <w:ilvl w:val="0"/>
          <w:numId w:val="3"/>
        </w:numPr>
        <w:rPr>
          <w:lang w:val="sr-Latn-RS"/>
        </w:rPr>
      </w:pPr>
      <w:r>
        <w:rPr>
          <w:b/>
          <w:bCs/>
          <w:lang w:val="sr-Latn-RS"/>
        </w:rPr>
        <w:t xml:space="preserve">Logaritamska kontrast </w:t>
      </w:r>
      <w:r>
        <w:rPr>
          <w:lang w:val="sr-Latn-RS"/>
        </w:rPr>
        <w:t>– podrazumeva korišćenje logaritamske transformacije</w:t>
      </w:r>
      <w:r w:rsidR="003D4077">
        <w:rPr>
          <w:lang w:val="sr-Latn-RS"/>
        </w:rPr>
        <w:t>:</w:t>
      </w:r>
    </w:p>
    <w:p w14:paraId="5CF4526C" w14:textId="640AD673" w:rsidR="00025F9A" w:rsidRPr="00893373" w:rsidRDefault="00AE5570" w:rsidP="00025F9A">
      <w:pPr>
        <w:jc w:val="center"/>
        <w:rPr>
          <w:rFonts w:eastAsiaTheme="minorEastAsia"/>
          <w:lang w:val="sr-Latn-RS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  <w:lang w:val="sr-Latn-RS"/>
                </w:rPr>
              </m:ctrlPr>
            </m:sSupPr>
            <m:e>
              <m:r>
                <w:rPr>
                  <w:rFonts w:ascii="Cambria Math" w:eastAsiaTheme="minorEastAsia" w:hAnsi="Cambria Math"/>
                  <w:lang w:val="sr-Latn-RS"/>
                </w:rPr>
                <m:t>v</m:t>
              </m:r>
            </m:e>
            <m:sup>
              <m:r>
                <w:rPr>
                  <w:rFonts w:ascii="Cambria Math" w:eastAsiaTheme="minorEastAsia" w:hAnsi="Cambria Math"/>
                  <w:lang w:val="sr-Latn-RS"/>
                </w:rPr>
                <m:t>'</m:t>
              </m:r>
            </m:sup>
          </m:sSup>
          <m:r>
            <w:rPr>
              <w:rFonts w:ascii="Cambria Math" w:eastAsiaTheme="minorEastAsia" w:hAnsi="Cambria Math"/>
              <w:lang w:val="sr-Latn-RS"/>
            </w:rPr>
            <m:t>=</m:t>
          </m:r>
          <m:r>
            <w:rPr>
              <w:rFonts w:ascii="Cambria Math" w:hAnsi="Cambria Math"/>
              <w:lang w:val="sr-Latn-RS"/>
            </w:rPr>
            <m:t>255g</m:t>
          </m:r>
          <m:r>
            <m:rPr>
              <m:sty m:val="p"/>
            </m:rPr>
            <w:rPr>
              <w:rFonts w:ascii="Cambria Math" w:hAnsi="Cambria Math"/>
              <w:lang w:val="sr-Latn-RS"/>
            </w:rPr>
            <m:t>⋅</m:t>
          </m:r>
          <m:r>
            <w:rPr>
              <w:rFonts w:ascii="Cambria Math" w:hAnsi="Cambria Math"/>
              <w:lang w:val="sr-Latn-RS"/>
            </w:rPr>
            <m:t>lo</m:t>
          </m:r>
          <m:sSub>
            <m:sSubPr>
              <m:ctrlPr>
                <w:rPr>
                  <w:rFonts w:ascii="Cambria Math" w:hAnsi="Cambria Math"/>
                  <w:i/>
                  <w:lang w:val="sr-Latn-RS"/>
                </w:rPr>
              </m:ctrlPr>
            </m:sSubPr>
            <m:e>
              <m:r>
                <w:rPr>
                  <w:rFonts w:ascii="Cambria Math" w:hAnsi="Cambria Math"/>
                  <w:lang w:val="sr-Latn-RS"/>
                </w:rPr>
                <m:t>g</m:t>
              </m:r>
            </m:e>
            <m:sub>
              <m:r>
                <w:rPr>
                  <w:rFonts w:ascii="Cambria Math" w:hAnsi="Cambria Math"/>
                  <w:lang w:val="sr-Latn-RS"/>
                </w:rPr>
                <m:t>2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  <w:lang w:val="sr-Latn-RS"/>
                </w:rPr>
              </m:ctrlPr>
            </m:dPr>
            <m:e>
              <m:r>
                <w:rPr>
                  <w:rFonts w:ascii="Cambria Math" w:eastAsiaTheme="minorEastAsia" w:hAnsi="Cambria Math"/>
                  <w:lang w:val="sr-Latn-RS"/>
                </w:rPr>
                <m:t>1+</m:t>
              </m:r>
              <m:f>
                <m:fPr>
                  <m:ctrlPr>
                    <w:rPr>
                      <w:rFonts w:ascii="Cambria Math" w:eastAsiaTheme="minorEastAsia" w:hAnsi="Cambria Math"/>
                      <w:lang w:val="sr-Latn-RS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lang w:val="sr-Latn-RS"/>
                    </w:rPr>
                    <m:t>v</m:t>
                  </m:r>
                  <m:ctrlPr>
                    <w:rPr>
                      <w:rFonts w:ascii="Cambria Math" w:eastAsiaTheme="minorEastAsia" w:hAnsi="Cambria Math"/>
                      <w:i/>
                      <w:lang w:val="sr-Latn-RS"/>
                    </w:rPr>
                  </m:ctrlPr>
                </m:num>
                <m:den>
                  <m:r>
                    <w:rPr>
                      <w:rFonts w:ascii="Cambria Math" w:eastAsiaTheme="minorEastAsia" w:hAnsi="Cambria Math"/>
                      <w:lang w:val="sr-Latn-RS"/>
                    </w:rPr>
                    <m:t>255</m:t>
                  </m:r>
                  <m:ctrlPr>
                    <w:rPr>
                      <w:rFonts w:ascii="Cambria Math" w:eastAsiaTheme="minorEastAsia" w:hAnsi="Cambria Math"/>
                      <w:i/>
                      <w:lang w:val="sr-Latn-RS"/>
                    </w:rPr>
                  </m:ctrlPr>
                </m:den>
              </m:f>
            </m:e>
          </m:d>
        </m:oMath>
      </m:oMathPara>
    </w:p>
    <w:p w14:paraId="0212E151" w14:textId="0A673E93" w:rsidR="00893373" w:rsidRDefault="00893373" w:rsidP="00893373">
      <w:pPr>
        <w:rPr>
          <w:rFonts w:eastAsiaTheme="minorEastAsia"/>
          <w:lang w:val="sr-Latn-RS"/>
        </w:rPr>
      </w:pPr>
      <w:r>
        <w:rPr>
          <w:rFonts w:eastAsiaTheme="minorEastAsia"/>
          <w:lang w:val="sr-Latn-RS"/>
        </w:rPr>
        <w:t xml:space="preserve">Gde </w:t>
      </w:r>
      <w:r>
        <w:rPr>
          <w:rFonts w:eastAsiaTheme="minorEastAsia"/>
          <w:i/>
          <w:iCs/>
          <w:lang w:val="sr-Latn-RS"/>
        </w:rPr>
        <w:t>v</w:t>
      </w:r>
      <w:r>
        <w:rPr>
          <w:rFonts w:eastAsiaTheme="minorEastAsia"/>
          <w:lang w:val="sr-Latn-RS"/>
        </w:rPr>
        <w:t xml:space="preserve"> predstavlja pojedinačnu vrednost kanala </w:t>
      </w:r>
      <w:r w:rsidR="000E2E63">
        <w:rPr>
          <w:rFonts w:eastAsiaTheme="minorEastAsia"/>
          <w:lang w:val="sr-Latn-RS"/>
        </w:rPr>
        <w:t xml:space="preserve">nekog piksela pre, a </w:t>
      </w:r>
      <w:r w:rsidR="000E2E63">
        <w:rPr>
          <w:rFonts w:eastAsiaTheme="minorEastAsia"/>
          <w:i/>
          <w:iCs/>
          <w:lang w:val="sr-Latn-RS"/>
        </w:rPr>
        <w:t>v’</w:t>
      </w:r>
      <w:r w:rsidR="000E2E63">
        <w:rPr>
          <w:rFonts w:eastAsiaTheme="minorEastAsia"/>
          <w:lang w:val="sr-Latn-RS"/>
        </w:rPr>
        <w:t xml:space="preserve"> nakon transformacije,</w:t>
      </w:r>
      <w:r w:rsidR="002301FA">
        <w:rPr>
          <w:rFonts w:eastAsiaTheme="minorEastAsia"/>
          <w:lang w:val="sr-Latn-RS"/>
        </w:rPr>
        <w:t xml:space="preserve"> dok su </w:t>
      </w:r>
      <w:r w:rsidR="002301FA" w:rsidRPr="002301FA">
        <w:rPr>
          <w:rFonts w:eastAsiaTheme="minorEastAsia" w:cstheme="minorHAnsi"/>
          <w:i/>
          <w:iCs/>
          <w:lang w:val="sr-Latn-RS"/>
        </w:rPr>
        <w:t>α</w:t>
      </w:r>
      <w:r w:rsidR="002541BD">
        <w:rPr>
          <w:rFonts w:eastAsiaTheme="minorEastAsia"/>
          <w:lang w:val="sr-Latn-RS"/>
        </w:rPr>
        <w:t>,</w:t>
      </w:r>
      <w:r w:rsidR="000E2E63">
        <w:rPr>
          <w:rFonts w:eastAsiaTheme="minorEastAsia"/>
          <w:lang w:val="sr-Latn-RS"/>
        </w:rPr>
        <w:t xml:space="preserve"> </w:t>
      </w:r>
      <w:r w:rsidR="000E2E63">
        <w:rPr>
          <w:rFonts w:eastAsiaTheme="minorEastAsia"/>
          <w:i/>
          <w:iCs/>
          <w:lang w:val="sr-Latn-RS"/>
        </w:rPr>
        <w:t>g</w:t>
      </w:r>
      <w:r w:rsidR="000E2E63">
        <w:rPr>
          <w:rFonts w:eastAsiaTheme="minorEastAsia"/>
          <w:lang w:val="sr-Latn-RS"/>
        </w:rPr>
        <w:t xml:space="preserve"> (</w:t>
      </w:r>
      <w:r w:rsidR="000E2E63">
        <w:rPr>
          <w:rFonts w:eastAsiaTheme="minorEastAsia"/>
          <w:i/>
          <w:iCs/>
          <w:lang w:val="sr-Latn-RS"/>
        </w:rPr>
        <w:t>gain</w:t>
      </w:r>
      <w:r w:rsidR="000E2E63">
        <w:rPr>
          <w:rFonts w:eastAsiaTheme="minorEastAsia"/>
          <w:lang w:val="sr-Latn-RS"/>
        </w:rPr>
        <w:t>)</w:t>
      </w:r>
      <w:r w:rsidR="002541BD">
        <w:rPr>
          <w:rFonts w:eastAsiaTheme="minorEastAsia"/>
          <w:lang w:val="sr-Latn-RS"/>
        </w:rPr>
        <w:t xml:space="preserve"> i</w:t>
      </w:r>
      <w:r w:rsidR="000E2E63">
        <w:rPr>
          <w:rFonts w:eastAsiaTheme="minorEastAsia"/>
          <w:lang w:val="sr-Latn-RS"/>
        </w:rPr>
        <w:t xml:space="preserve"> </w:t>
      </w:r>
      <w:r w:rsidR="002301FA">
        <w:rPr>
          <w:rFonts w:eastAsiaTheme="minorEastAsia"/>
          <w:i/>
          <w:iCs/>
          <w:lang w:val="sr-Latn-RS"/>
        </w:rPr>
        <w:t>c</w:t>
      </w:r>
      <w:r w:rsidR="002301FA">
        <w:rPr>
          <w:rFonts w:eastAsiaTheme="minorEastAsia"/>
          <w:lang w:val="sr-Latn-RS"/>
        </w:rPr>
        <w:t xml:space="preserve"> (</w:t>
      </w:r>
      <w:r w:rsidR="002301FA">
        <w:rPr>
          <w:rFonts w:eastAsiaTheme="minorEastAsia"/>
          <w:i/>
          <w:iCs/>
          <w:lang w:val="sr-Latn-RS"/>
        </w:rPr>
        <w:t>cutoff</w:t>
      </w:r>
      <w:r w:rsidR="002301FA">
        <w:rPr>
          <w:rFonts w:eastAsiaTheme="minorEastAsia"/>
          <w:lang w:val="sr-Latn-RS"/>
        </w:rPr>
        <w:t>)</w:t>
      </w:r>
      <w:r w:rsidR="002541BD">
        <w:rPr>
          <w:rFonts w:eastAsiaTheme="minorEastAsia"/>
          <w:lang w:val="sr-Latn-RS"/>
        </w:rPr>
        <w:t xml:space="preserve"> parametri koji se mogu podešavati.</w:t>
      </w:r>
    </w:p>
    <w:p w14:paraId="45877F0F" w14:textId="0A6E374B" w:rsidR="00890829" w:rsidRPr="004A6DA4" w:rsidRDefault="00890829" w:rsidP="00890829">
      <w:pPr>
        <w:rPr>
          <w:rFonts w:eastAsiaTheme="minorEastAsia"/>
          <w:lang w:val="sr-Latn-RS"/>
        </w:rPr>
      </w:pPr>
      <w:r w:rsidRPr="004A6DA4">
        <w:rPr>
          <w:rFonts w:eastAsiaTheme="minorEastAsia"/>
          <w:lang w:val="sr-Latn-RS"/>
        </w:rPr>
        <w:t>Primeri primene različitih metoda za promenu kontrasti se mogu videti na slici 14.</w:t>
      </w:r>
    </w:p>
    <w:p w14:paraId="2C3E2D50" w14:textId="77777777" w:rsidR="004C1FA5" w:rsidRPr="004A6DA4" w:rsidRDefault="005D6D0C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5A38032F" wp14:editId="1630AE4A">
            <wp:extent cx="5731510" cy="3483610"/>
            <wp:effectExtent l="0" t="0" r="2540" b="254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83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DBCF87" w14:textId="52E013A4" w:rsidR="005D6D0C" w:rsidRDefault="004C1FA5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4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</w:t>
      </w:r>
      <w:r w:rsidR="00295977" w:rsidRPr="004A6DA4">
        <w:rPr>
          <w:lang w:val="sr-Latn-RS"/>
        </w:rPr>
        <w:t>S</w:t>
      </w:r>
      <w:r w:rsidRPr="004A6DA4">
        <w:rPr>
          <w:lang w:val="sr-Latn-RS"/>
        </w:rPr>
        <w:t>trategije promene kontrasti</w:t>
      </w:r>
      <w:r w:rsidR="00295977" w:rsidRPr="004A6DA4">
        <w:rPr>
          <w:lang w:val="sr-Latn-RS"/>
        </w:rPr>
        <w:t xml:space="preserve"> (linearna, sigmoidna i logaritamska) </w:t>
      </w:r>
      <w:r w:rsidRPr="004A6DA4">
        <w:rPr>
          <w:lang w:val="sr-Latn-RS"/>
        </w:rPr>
        <w:t xml:space="preserve"> slike scene iz saobraćaja</w:t>
      </w:r>
      <w:r w:rsidR="00295977" w:rsidRPr="004A6DA4">
        <w:rPr>
          <w:lang w:val="sr-Latn-RS"/>
        </w:rPr>
        <w:t xml:space="preserve"> sa različitim</w:t>
      </w:r>
      <w:r w:rsidR="00890829" w:rsidRPr="004A6DA4">
        <w:rPr>
          <w:lang w:val="sr-Latn-RS"/>
        </w:rPr>
        <w:t xml:space="preserve"> vrednostima odgovarajućih parametara.</w:t>
      </w:r>
    </w:p>
    <w:p w14:paraId="21CC5238" w14:textId="77777777" w:rsidR="00171EF9" w:rsidRDefault="00171EF9">
      <w:pPr>
        <w:jc w:val="left"/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sr-Latn-RS"/>
        </w:rPr>
      </w:pPr>
      <w:bookmarkStart w:id="18" w:name="_Toc163503143"/>
      <w:r>
        <w:rPr>
          <w:lang w:val="sr-Latn-RS"/>
        </w:rPr>
        <w:br w:type="page"/>
      </w:r>
    </w:p>
    <w:p w14:paraId="1797AB4B" w14:textId="75643EDB" w:rsidR="00C66A12" w:rsidRDefault="00C66A12" w:rsidP="00C66A12">
      <w:pPr>
        <w:pStyle w:val="Heading2"/>
        <w:rPr>
          <w:lang w:val="sr-Latn-RS"/>
        </w:rPr>
      </w:pPr>
      <w:r>
        <w:rPr>
          <w:lang w:val="sr-Latn-RS"/>
        </w:rPr>
        <w:lastRenderedPageBreak/>
        <w:t>3.3.</w:t>
      </w:r>
      <w:r w:rsidR="00DC63D1">
        <w:rPr>
          <w:lang w:val="sr-Latn-RS"/>
        </w:rPr>
        <w:t xml:space="preserve"> Transformacije konvolucijom (kernel filteri)</w:t>
      </w:r>
      <w:bookmarkEnd w:id="18"/>
    </w:p>
    <w:p w14:paraId="6E9BBFD3" w14:textId="095969BF" w:rsidR="00DB254B" w:rsidRDefault="003E5CFC" w:rsidP="00DB254B">
      <w:pPr>
        <w:rPr>
          <w:lang w:val="sr-Latn-RS"/>
        </w:rPr>
      </w:pPr>
      <w:r>
        <w:rPr>
          <w:lang w:val="sr-Latn-RS"/>
        </w:rPr>
        <w:t>Operacija konvolucije predstavlja jednu od veoma često korišćenih tehnika iz oblasti digitalne obrade slika i računarskog vida. Ova operacija</w:t>
      </w:r>
      <w:r w:rsidR="0009422B">
        <w:rPr>
          <w:lang w:val="sr-Latn-RS"/>
        </w:rPr>
        <w:t xml:space="preserve"> funkcioniše tako što preko slike pomeramo odgovarajući kernel (matrica)</w:t>
      </w:r>
      <w:r w:rsidR="005C5B4D">
        <w:rPr>
          <w:lang w:val="sr-Latn-RS"/>
        </w:rPr>
        <w:t xml:space="preserve"> i za svaku poziciju</w:t>
      </w:r>
      <w:r w:rsidR="003709B0">
        <w:rPr>
          <w:lang w:val="sr-Latn-RS"/>
        </w:rPr>
        <w:t xml:space="preserve"> kernela </w:t>
      </w:r>
      <w:r w:rsidR="0025350C">
        <w:rPr>
          <w:lang w:val="sr-Latn-RS"/>
        </w:rPr>
        <w:t>računamo odgovarajuću transformaciju nad elementima koji se nađu ispod kernela. Korišćenjem različitih kernela mogu se postići različiti efekti</w:t>
      </w:r>
      <w:r w:rsidR="00063CCE">
        <w:rPr>
          <w:lang w:val="sr-Latn-RS"/>
        </w:rPr>
        <w:t>. Najčešća primena ovakvih tehnika je za zamućenje ili izoštrav</w:t>
      </w:r>
      <w:r w:rsidR="001C091C">
        <w:rPr>
          <w:lang w:val="sr-Latn-RS"/>
        </w:rPr>
        <w:t>anje slika ili za povećanje</w:t>
      </w:r>
      <w:r w:rsidR="00441BA3">
        <w:rPr>
          <w:lang w:val="sr-Latn-RS"/>
        </w:rPr>
        <w:t xml:space="preserve"> kontrasti po ivicama objekata. Sve ove transformacije mogu biti korisne u domenu augmentacije slika. </w:t>
      </w:r>
    </w:p>
    <w:p w14:paraId="32974B9C" w14:textId="71B6281F" w:rsidR="00894F4E" w:rsidRDefault="006C3B15" w:rsidP="00890829">
      <w:pPr>
        <w:ind w:firstLine="720"/>
        <w:rPr>
          <w:lang w:val="sr-Latn-RS"/>
        </w:rPr>
      </w:pPr>
      <w:r>
        <w:rPr>
          <w:lang w:val="sr-Latn-RS"/>
        </w:rPr>
        <w:t xml:space="preserve">Nedostatak ovih metoda je u tome što način njihovog funkcionisanja u potpunosti odgovara načinu funkcionisanja samih CNN, pa </w:t>
      </w:r>
      <w:r w:rsidR="001142D4">
        <w:rPr>
          <w:lang w:val="sr-Latn-RS"/>
        </w:rPr>
        <w:t>ih zbog toga često i nije neophodno primenjivati.</w:t>
      </w:r>
    </w:p>
    <w:p w14:paraId="2911D14F" w14:textId="06A4B551" w:rsidR="00F711AB" w:rsidRDefault="00F711AB" w:rsidP="00F711AB">
      <w:pPr>
        <w:pStyle w:val="Heading3"/>
        <w:rPr>
          <w:lang w:val="sr-Latn-RS"/>
        </w:rPr>
      </w:pPr>
      <w:bookmarkStart w:id="19" w:name="_Toc163503144"/>
      <w:r>
        <w:rPr>
          <w:lang w:val="sr-Latn-RS"/>
        </w:rPr>
        <w:t>3.3.1. Zamućenje slike</w:t>
      </w:r>
      <w:bookmarkEnd w:id="19"/>
    </w:p>
    <w:p w14:paraId="7E7C2FA1" w14:textId="0D3297B8" w:rsidR="00F711AB" w:rsidRDefault="00230DA5" w:rsidP="00F711AB">
      <w:pPr>
        <w:rPr>
          <w:lang w:val="sr-Latn-RS"/>
        </w:rPr>
      </w:pPr>
      <w:r>
        <w:rPr>
          <w:lang w:val="sr-Latn-RS"/>
        </w:rPr>
        <w:t xml:space="preserve">Zamućivanje slika smanjuje šum i rezultuje u manje jasnoj granici između različitih objekata na slici, što može biti korisno posebno u domenu autonomne vožnje gde neki delovi scena koje automobil vidi mogu biti zamućeni zbog brzine kretanja. </w:t>
      </w:r>
      <w:r w:rsidR="00B62536">
        <w:rPr>
          <w:lang w:val="sr-Latn-RS"/>
        </w:rPr>
        <w:t>Postoji nekoliko različitih kernel filtera koji se mogu koristiti za zamućivanje slika</w:t>
      </w:r>
      <w:r w:rsidR="00297419">
        <w:rPr>
          <w:lang w:val="sr-Latn-RS"/>
        </w:rPr>
        <w:t>. Neki od njih su:</w:t>
      </w:r>
    </w:p>
    <w:p w14:paraId="67910B1D" w14:textId="51A0FBF1" w:rsidR="000E6E9D" w:rsidRDefault="006451F3" w:rsidP="00297419">
      <w:pPr>
        <w:pStyle w:val="ListParagraph"/>
        <w:numPr>
          <w:ilvl w:val="0"/>
          <w:numId w:val="3"/>
        </w:numPr>
        <w:rPr>
          <w:lang w:val="sr-Latn-RS"/>
        </w:rPr>
      </w:pPr>
      <w:r w:rsidRPr="00176E38">
        <w:rPr>
          <w:b/>
          <w:bCs/>
          <w:i/>
          <w:iCs/>
          <w:lang w:val="sr-Latn-RS"/>
        </w:rPr>
        <w:t>Box</w:t>
      </w:r>
      <w:r w:rsidRPr="00176E38">
        <w:rPr>
          <w:b/>
          <w:bCs/>
          <w:lang w:val="sr-Latn-RS"/>
        </w:rPr>
        <w:t xml:space="preserve"> zamućenje</w:t>
      </w:r>
      <w:r>
        <w:rPr>
          <w:lang w:val="sr-Latn-RS"/>
        </w:rPr>
        <w:t xml:space="preserve"> – podrazumeva korišćenje kernela koji </w:t>
      </w:r>
      <w:r w:rsidR="009017CA">
        <w:rPr>
          <w:lang w:val="sr-Latn-RS"/>
        </w:rPr>
        <w:t>ima istu vrednost na svim pozicijama. Ovakva konvolucija zapravo odgovara računanju srednje vrednosti svih</w:t>
      </w:r>
      <w:r w:rsidR="009B492F">
        <w:rPr>
          <w:lang w:val="sr-Latn-RS"/>
        </w:rPr>
        <w:t xml:space="preserve"> piksela koji se nađu ispod kernela</w:t>
      </w:r>
      <w:r w:rsidR="00A14084" w:rsidRPr="004A6DA4">
        <w:rPr>
          <w:lang w:val="sr-Latn-RS"/>
        </w:rPr>
        <w:t xml:space="preserve"> (slika 15)</w:t>
      </w:r>
      <w:r w:rsidR="009B492F" w:rsidRPr="004A6DA4">
        <w:rPr>
          <w:lang w:val="sr-Latn-RS"/>
        </w:rPr>
        <w:t>.</w:t>
      </w:r>
      <w:r w:rsidR="009B492F">
        <w:rPr>
          <w:lang w:val="sr-Latn-RS"/>
        </w:rPr>
        <w:t xml:space="preserve"> </w:t>
      </w:r>
      <w:r w:rsidR="00967426">
        <w:rPr>
          <w:lang w:val="sr-Latn-RS"/>
        </w:rPr>
        <w:t xml:space="preserve">Ovaj filter </w:t>
      </w:r>
      <w:r w:rsidR="00672127">
        <w:rPr>
          <w:lang w:val="sr-Latn-RS"/>
        </w:rPr>
        <w:t xml:space="preserve">često rezultuje </w:t>
      </w:r>
      <w:r w:rsidR="00084941">
        <w:rPr>
          <w:lang w:val="sr-Latn-RS"/>
        </w:rPr>
        <w:t>u slici sa artifaktima koji liče na kvadrate (odatle i naziv). U većini slučajeva je pogodnije korišćenje Gausovog zamućenja.</w:t>
      </w:r>
    </w:p>
    <w:p w14:paraId="37A69D05" w14:textId="77777777" w:rsidR="00890829" w:rsidRPr="004A6DA4" w:rsidRDefault="009641B4" w:rsidP="00890829">
      <w:pPr>
        <w:keepNext/>
        <w:spacing w:after="0"/>
        <w:ind w:left="360"/>
        <w:jc w:val="center"/>
        <w:rPr>
          <w:lang w:val="sr-Latn-RS"/>
        </w:rPr>
      </w:pPr>
      <w:r w:rsidRPr="009641B4">
        <w:rPr>
          <w:noProof/>
          <w:lang w:val="sr-Latn-RS"/>
        </w:rPr>
        <w:drawing>
          <wp:inline distT="0" distB="0" distL="0" distR="0" wp14:anchorId="3FA39128" wp14:editId="17AB854C">
            <wp:extent cx="3065163" cy="822960"/>
            <wp:effectExtent l="0" t="0" r="190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7"/>
                    <a:srcRect r="1435" b="16277"/>
                    <a:stretch/>
                  </pic:blipFill>
                  <pic:spPr bwMode="auto">
                    <a:xfrm>
                      <a:off x="0" y="0"/>
                      <a:ext cx="3065163" cy="8229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0E8B83" w14:textId="311CEBB8" w:rsidR="009641B4" w:rsidRPr="009641B4" w:rsidRDefault="00890829" w:rsidP="00890829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5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Ilustracija efekta box zamućenja.</w:t>
      </w:r>
    </w:p>
    <w:p w14:paraId="05AE5DE3" w14:textId="31CB83EE" w:rsidR="00297419" w:rsidRDefault="00297419" w:rsidP="00297419">
      <w:pPr>
        <w:pStyle w:val="ListParagraph"/>
        <w:numPr>
          <w:ilvl w:val="0"/>
          <w:numId w:val="3"/>
        </w:numPr>
        <w:rPr>
          <w:lang w:val="sr-Latn-RS"/>
        </w:rPr>
      </w:pPr>
      <w:r w:rsidRPr="00176E38">
        <w:rPr>
          <w:b/>
          <w:bCs/>
          <w:lang w:val="sr-Latn-RS"/>
        </w:rPr>
        <w:t>Gausovo zamućenje</w:t>
      </w:r>
      <w:r>
        <w:rPr>
          <w:lang w:val="sr-Latn-RS"/>
        </w:rPr>
        <w:t xml:space="preserve"> – podrazumeva korišće</w:t>
      </w:r>
      <w:r w:rsidR="008E6A90">
        <w:rPr>
          <w:lang w:val="sr-Latn-RS"/>
        </w:rPr>
        <w:t>nje Gausove funkcije za kernel filter</w:t>
      </w:r>
      <w:r w:rsidR="00092ACA">
        <w:rPr>
          <w:lang w:val="sr-Latn-RS"/>
        </w:rPr>
        <w:t xml:space="preserve">. Ovaj filter smanjuje efekat šuma </w:t>
      </w:r>
      <w:r w:rsidR="000E6E9D">
        <w:rPr>
          <w:lang w:val="sr-Latn-RS"/>
        </w:rPr>
        <w:t>i rezultuje u slici sa manje detalja i glatkijim teksturama.</w:t>
      </w:r>
    </w:p>
    <w:p w14:paraId="4C2F60BB" w14:textId="3D9E2D89" w:rsidR="00084941" w:rsidRDefault="000F1917" w:rsidP="00297419">
      <w:pPr>
        <w:pStyle w:val="ListParagraph"/>
        <w:numPr>
          <w:ilvl w:val="0"/>
          <w:numId w:val="3"/>
        </w:numPr>
        <w:rPr>
          <w:lang w:val="sr-Latn-RS"/>
        </w:rPr>
      </w:pPr>
      <w:r w:rsidRPr="00176E38">
        <w:rPr>
          <w:b/>
          <w:bCs/>
          <w:lang w:val="sr-Latn-RS"/>
        </w:rPr>
        <w:t>Zamućenje korišćenjem medijane</w:t>
      </w:r>
      <w:r>
        <w:rPr>
          <w:lang w:val="sr-Latn-RS"/>
        </w:rPr>
        <w:t xml:space="preserve"> – ovo je </w:t>
      </w:r>
      <w:r w:rsidR="00155CC5">
        <w:rPr>
          <w:lang w:val="sr-Latn-RS"/>
        </w:rPr>
        <w:t xml:space="preserve">operacija koja podrazumeva </w:t>
      </w:r>
      <w:r w:rsidR="00785857">
        <w:rPr>
          <w:lang w:val="sr-Latn-RS"/>
        </w:rPr>
        <w:t>računanje</w:t>
      </w:r>
      <w:r w:rsidR="003B3DD5">
        <w:rPr>
          <w:lang w:val="sr-Latn-RS"/>
        </w:rPr>
        <w:t xml:space="preserve"> nelinearne transformacije medijane</w:t>
      </w:r>
      <w:r w:rsidR="00785857">
        <w:rPr>
          <w:lang w:val="sr-Latn-RS"/>
        </w:rPr>
        <w:t xml:space="preserve"> nad pikselima koji se nađu ispod kernela. </w:t>
      </w:r>
      <w:r w:rsidR="004946A0">
        <w:rPr>
          <w:lang w:val="sr-Latn-RS"/>
        </w:rPr>
        <w:t xml:space="preserve">Primena ovog filtera rezultuje u slici koja je zamućena ali sa očuvanim ivicama. Često se može koristiti za </w:t>
      </w:r>
      <w:r w:rsidR="00D274AA">
        <w:rPr>
          <w:lang w:val="sr-Latn-RS"/>
        </w:rPr>
        <w:t>uklanjanje šuma poput „so i biber“ šuma.</w:t>
      </w:r>
    </w:p>
    <w:p w14:paraId="098EDBDD" w14:textId="2E242DD0" w:rsidR="005321BA" w:rsidRPr="004A6DA4" w:rsidRDefault="005321BA" w:rsidP="005321BA">
      <w:pPr>
        <w:rPr>
          <w:lang w:val="sr-Latn-RS"/>
        </w:rPr>
      </w:pPr>
      <w:r w:rsidRPr="004A6DA4">
        <w:rPr>
          <w:lang w:val="sr-Latn-RS"/>
        </w:rPr>
        <w:t>Primeri primene ovih tehnika zamućenja se mogu videti na slici 16.</w:t>
      </w:r>
    </w:p>
    <w:p w14:paraId="371C63C8" w14:textId="77777777" w:rsidR="00593B1F" w:rsidRPr="004A6DA4" w:rsidRDefault="0067371C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6C03CD77" wp14:editId="4168EC26">
            <wp:extent cx="5731510" cy="2376805"/>
            <wp:effectExtent l="0" t="0" r="2540" b="444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76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FA3B63" w14:textId="0B3629EE" w:rsidR="0067371C" w:rsidRDefault="00593B1F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6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 primene box (prva kolona), Gausovog (druga kolona) i zamućenja medijane (poslednja kolona</w:t>
      </w:r>
      <w:r w:rsidR="00A14084" w:rsidRPr="004A6DA4">
        <w:rPr>
          <w:lang w:val="sr-Latn-RS"/>
        </w:rPr>
        <w:t>) nad slikom scene iz saobraćaja.</w:t>
      </w:r>
    </w:p>
    <w:p w14:paraId="0AD94B78" w14:textId="5C031174" w:rsidR="008E4C62" w:rsidRDefault="008E4C62" w:rsidP="008E4C62">
      <w:pPr>
        <w:pStyle w:val="Heading3"/>
        <w:rPr>
          <w:lang w:val="sr-Latn-RS"/>
        </w:rPr>
      </w:pPr>
      <w:bookmarkStart w:id="20" w:name="_Toc163503145"/>
      <w:r>
        <w:rPr>
          <w:lang w:val="sr-Latn-RS"/>
        </w:rPr>
        <w:lastRenderedPageBreak/>
        <w:t>3.3.2. Izoštravanje slika</w:t>
      </w:r>
      <w:bookmarkEnd w:id="20"/>
    </w:p>
    <w:p w14:paraId="6CBF1AD0" w14:textId="01BC3FD2" w:rsidR="00B6392E" w:rsidRDefault="00482477" w:rsidP="008E4C62">
      <w:pPr>
        <w:rPr>
          <w:lang w:val="sr-Latn-RS"/>
        </w:rPr>
      </w:pPr>
      <w:r>
        <w:rPr>
          <w:lang w:val="sr-Latn-RS"/>
        </w:rPr>
        <w:t>Izoštravanje je još jedna transformacija koja se bazira na operaciji</w:t>
      </w:r>
      <w:r w:rsidR="00C60B45">
        <w:rPr>
          <w:lang w:val="sr-Latn-RS"/>
        </w:rPr>
        <w:t>. Izoštravanje se intuitivno može shvatiti kao „oduzimanje zamućenja“</w:t>
      </w:r>
      <w:r w:rsidR="00CE3F33">
        <w:rPr>
          <w:lang w:val="sr-Latn-RS"/>
        </w:rPr>
        <w:t xml:space="preserve">, pa se i kernel za izoštravanje slike </w:t>
      </w:r>
      <w:r w:rsidR="00F92D8C">
        <w:rPr>
          <w:lang w:val="sr-Latn-RS"/>
        </w:rPr>
        <w:t>određuje na ovakav način</w:t>
      </w:r>
      <w:r w:rsidR="00860ED0" w:rsidRPr="004A6DA4">
        <w:rPr>
          <w:lang w:val="sr-Latn-RS"/>
        </w:rPr>
        <w:t xml:space="preserve"> (slika 17)</w:t>
      </w:r>
      <w:r w:rsidR="00B6392E" w:rsidRPr="004A6DA4">
        <w:rPr>
          <w:lang w:val="sr-Latn-RS"/>
        </w:rPr>
        <w:t>.</w:t>
      </w:r>
    </w:p>
    <w:p w14:paraId="25E0295B" w14:textId="77777777" w:rsidR="005321BA" w:rsidRPr="004A6DA4" w:rsidRDefault="00E63076" w:rsidP="005321BA">
      <w:pPr>
        <w:keepNext/>
        <w:spacing w:after="0"/>
        <w:jc w:val="center"/>
        <w:rPr>
          <w:lang w:val="sr-Latn-RS"/>
        </w:rPr>
      </w:pPr>
      <w:r w:rsidRPr="00E63076">
        <w:rPr>
          <w:noProof/>
          <w:lang w:val="sr-Latn-RS"/>
        </w:rPr>
        <w:drawing>
          <wp:inline distT="0" distB="0" distL="0" distR="0" wp14:anchorId="11F13D29" wp14:editId="7A97E8D2">
            <wp:extent cx="3677246" cy="82296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3677246" cy="822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79EC20" w14:textId="37DCA773" w:rsidR="00B6392E" w:rsidRDefault="005321BA" w:rsidP="005321BA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7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Ilustracija efekta izoštravanja slike.</w:t>
      </w:r>
    </w:p>
    <w:p w14:paraId="25383C16" w14:textId="4EC21D53" w:rsidR="008E4C62" w:rsidRDefault="00B6392E" w:rsidP="008E4C62">
      <w:pPr>
        <w:rPr>
          <w:lang w:val="sr-Latn-RS"/>
        </w:rPr>
      </w:pPr>
      <w:r>
        <w:rPr>
          <w:lang w:val="sr-Latn-RS"/>
        </w:rPr>
        <w:t xml:space="preserve">Izoštravanje slike može pomoći da se bolje naglase određeni </w:t>
      </w:r>
      <w:r w:rsidR="0015225C">
        <w:rPr>
          <w:lang w:val="sr-Latn-RS"/>
        </w:rPr>
        <w:t>objekti od interesa unutar slike</w:t>
      </w:r>
      <w:r w:rsidR="00FF182F">
        <w:rPr>
          <w:lang w:val="sr-Latn-RS"/>
        </w:rPr>
        <w:t>.</w:t>
      </w:r>
      <w:r w:rsidR="00860ED0" w:rsidRPr="004A6DA4">
        <w:rPr>
          <w:lang w:val="sr-Latn-RS"/>
        </w:rPr>
        <w:t xml:space="preserve"> Primer primene ovog filtera se može videti na slici 18.</w:t>
      </w:r>
    </w:p>
    <w:p w14:paraId="1C570360" w14:textId="77777777" w:rsidR="00860ED0" w:rsidRPr="004A6DA4" w:rsidRDefault="00A46A82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717D49EB" wp14:editId="5C7A5D30">
            <wp:extent cx="5731510" cy="1203325"/>
            <wp:effectExtent l="0" t="0" r="254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203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CCA7D0" w14:textId="5649E693" w:rsidR="00A46A82" w:rsidRDefault="00860ED0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8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</w:t>
      </w:r>
      <w:r w:rsidR="00FF28CC" w:rsidRPr="004A6DA4">
        <w:rPr>
          <w:lang w:val="sr-Latn-RS"/>
        </w:rPr>
        <w:t>i primene izoštravanja slike scene iz saobraćaja.</w:t>
      </w:r>
    </w:p>
    <w:p w14:paraId="58752F54" w14:textId="2BD0F2CF" w:rsidR="000820E8" w:rsidRDefault="000820E8" w:rsidP="000820E8">
      <w:pPr>
        <w:pStyle w:val="Heading2"/>
        <w:rPr>
          <w:lang w:val="sr-Latn-RS"/>
        </w:rPr>
      </w:pPr>
      <w:bookmarkStart w:id="21" w:name="_Toc163503146"/>
      <w:r>
        <w:rPr>
          <w:lang w:val="sr-Latn-RS"/>
        </w:rPr>
        <w:t xml:space="preserve">3.4. </w:t>
      </w:r>
      <w:r w:rsidR="0002209E">
        <w:rPr>
          <w:lang w:val="sr-Latn-RS"/>
        </w:rPr>
        <w:t>Brisanje delova slika</w:t>
      </w:r>
      <w:bookmarkEnd w:id="21"/>
    </w:p>
    <w:p w14:paraId="331E49D5" w14:textId="56FF79E2" w:rsidR="0002209E" w:rsidRDefault="00492D60" w:rsidP="0002209E">
      <w:pPr>
        <w:rPr>
          <w:lang w:val="sr-Latn-RS"/>
        </w:rPr>
      </w:pPr>
      <w:r w:rsidRPr="004A6DA4">
        <w:rPr>
          <w:lang w:val="sr-Latn-RS"/>
        </w:rPr>
        <w:t>Nasumično brisanje delova slike</w:t>
      </w:r>
      <w:r w:rsidR="00210C3B" w:rsidRPr="004A6DA4">
        <w:rPr>
          <w:lang w:val="sr-Latn-RS"/>
        </w:rPr>
        <w:t xml:space="preserve">, opisano u </w:t>
      </w:r>
      <w:r w:rsidR="00210C3B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XB7Qut0k","properties":{"formattedCitation":"[9]","plainCitation":"[9]","noteIndex":0},"citationItems":[{"id":30,"uris":["http://zotero.org/users/13936564/items/NZHVIUT6"],"itemData":{"id":30,"type":"paper-conference","container-title":"Proceedings of the AAAI conference on artificial intelligence","note":"issue: 07","page":"13001–13008","title":"Random erasing data augmentation","volume":"34","author":[{"family":"Zhong","given":"Zhun"},{"family":"Zheng","given":"Liang"},{"family":"Kang","given":"Guoliang"},{"family":"Li","given":"Shaozi"},{"family":"Yang","given":"Yi"}],"issued":{"date-parts":[["2020"]]}}}],"schema":"https://github.com/citation-style-language/schema/raw/master/csl-citation.json"} </w:instrText>
      </w:r>
      <w:r w:rsidR="00210C3B" w:rsidRPr="004A6DA4">
        <w:rPr>
          <w:lang w:val="sr-Latn-RS"/>
        </w:rPr>
        <w:fldChar w:fldCharType="separate"/>
      </w:r>
      <w:r w:rsidR="00210C3B" w:rsidRPr="004A6DA4">
        <w:rPr>
          <w:rFonts w:ascii="Times New Roman" w:hAnsi="Times New Roman" w:cs="Times New Roman"/>
          <w:lang w:val="sr-Latn-RS"/>
        </w:rPr>
        <w:t>[9]</w:t>
      </w:r>
      <w:r w:rsidR="00210C3B" w:rsidRPr="004A6DA4">
        <w:rPr>
          <w:lang w:val="sr-Latn-RS"/>
        </w:rPr>
        <w:fldChar w:fldCharType="end"/>
      </w:r>
      <w:r w:rsidR="00210C3B" w:rsidRPr="004A6DA4">
        <w:rPr>
          <w:lang w:val="sr-Latn-RS"/>
        </w:rPr>
        <w:t>, predstavlja još jednu veoma interesantnu tehniku za augmentaciju slika</w:t>
      </w:r>
      <w:r w:rsidR="002B4C27" w:rsidRPr="004A6DA4">
        <w:rPr>
          <w:lang w:val="sr-Latn-RS"/>
        </w:rPr>
        <w:t xml:space="preserve">. Ova tehnika je inspirisana mehanizmom </w:t>
      </w:r>
      <w:r w:rsidR="002B4C27" w:rsidRPr="004A6DA4">
        <w:rPr>
          <w:i/>
          <w:iCs/>
          <w:lang w:val="sr-Latn-RS"/>
        </w:rPr>
        <w:t>dropo</w:t>
      </w:r>
      <w:r w:rsidR="0065637B" w:rsidRPr="004A6DA4">
        <w:rPr>
          <w:i/>
          <w:iCs/>
          <w:lang w:val="sr-Latn-RS"/>
        </w:rPr>
        <w:t>u</w:t>
      </w:r>
      <w:r w:rsidR="002B4C27" w:rsidRPr="004A6DA4">
        <w:rPr>
          <w:i/>
          <w:iCs/>
          <w:lang w:val="sr-Latn-RS"/>
        </w:rPr>
        <w:t>t</w:t>
      </w:r>
      <w:r w:rsidR="002B4C27" w:rsidRPr="004A6DA4">
        <w:rPr>
          <w:lang w:val="sr-Latn-RS"/>
        </w:rPr>
        <w:t xml:space="preserve"> regularizacije</w:t>
      </w:r>
      <w:r w:rsidR="00B6052C" w:rsidRPr="004A6DA4">
        <w:rPr>
          <w:lang w:val="sr-Latn-RS"/>
        </w:rPr>
        <w:t xml:space="preserve"> </w:t>
      </w:r>
      <w:r w:rsidR="00B6052C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VYR8P6XH","properties":{"formattedCitation":"[10]","plainCitation":"[10]","noteIndex":0},"citationItems":[{"id":28,"uris":["http://zotero.org/users/13936564/items/ZKCL4ANI"],"itemData":{"id":28,"type":"article-journal","container-title":"The journal of machine learning research","issue":"1","note":"publisher: JMLR. org","page":"1929–1958","title":"Dropout: a simple way to prevent neural networks from overfitting","volume":"15","author":[{"family":"Srivastava","given":"Nitish"},{"family":"Hinton","given":"Geoffrey"},{"family":"Krizhevsky","given":"Alex"},{"family":"Sutskever","given":"Ilya"},{"family":"Salakhutdinov","given":"Ruslan"}],"issued":{"date-parts":[["2014"]]}}}],"schema":"https://github.com/citation-style-language/schema/raw/master/csl-citation.json"} </w:instrText>
      </w:r>
      <w:r w:rsidR="00B6052C" w:rsidRPr="004A6DA4">
        <w:rPr>
          <w:lang w:val="sr-Latn-RS"/>
        </w:rPr>
        <w:fldChar w:fldCharType="separate"/>
      </w:r>
      <w:r w:rsidR="00B6052C" w:rsidRPr="004A6DA4">
        <w:rPr>
          <w:rFonts w:ascii="Times New Roman" w:hAnsi="Times New Roman" w:cs="Times New Roman"/>
          <w:lang w:val="sr-Latn-RS"/>
        </w:rPr>
        <w:t>[10]</w:t>
      </w:r>
      <w:r w:rsidR="00B6052C" w:rsidRPr="004A6DA4">
        <w:rPr>
          <w:lang w:val="sr-Latn-RS"/>
        </w:rPr>
        <w:fldChar w:fldCharType="end"/>
      </w:r>
      <w:r w:rsidR="002B4C27">
        <w:rPr>
          <w:lang w:val="sr-Latn-RS"/>
        </w:rPr>
        <w:t xml:space="preserve">, koja se jako često pimenjuje kod neuronskih mreža. </w:t>
      </w:r>
      <w:r w:rsidR="00687273">
        <w:rPr>
          <w:lang w:val="sr-Latn-RS"/>
        </w:rPr>
        <w:t>Razlika u odnosu na meh</w:t>
      </w:r>
      <w:r w:rsidR="00156E8B">
        <w:rPr>
          <w:lang w:val="sr-Latn-RS"/>
        </w:rPr>
        <w:t xml:space="preserve">anizam </w:t>
      </w:r>
      <w:r w:rsidR="00156E8B">
        <w:rPr>
          <w:i/>
          <w:iCs/>
          <w:lang w:val="sr-Latn-RS"/>
        </w:rPr>
        <w:t xml:space="preserve">dropout </w:t>
      </w:r>
      <w:r w:rsidR="00156E8B">
        <w:rPr>
          <w:lang w:val="sr-Latn-RS"/>
        </w:rPr>
        <w:t>regularizacije je u tome što se ova tehnika</w:t>
      </w:r>
      <w:r w:rsidR="00E84AD5">
        <w:rPr>
          <w:lang w:val="sr-Latn-RS"/>
        </w:rPr>
        <w:t xml:space="preserve"> ne implementira kao deo arhitekture mreže, već se</w:t>
      </w:r>
      <w:r w:rsidR="00156E8B">
        <w:rPr>
          <w:lang w:val="sr-Latn-RS"/>
        </w:rPr>
        <w:t xml:space="preserve"> primenjuje direktno nad ulaznim podacima</w:t>
      </w:r>
      <w:r w:rsidR="00E84AD5">
        <w:rPr>
          <w:lang w:val="sr-Latn-RS"/>
        </w:rPr>
        <w:t xml:space="preserve">. </w:t>
      </w:r>
      <w:r w:rsidR="0029291B">
        <w:rPr>
          <w:lang w:val="sr-Latn-RS"/>
        </w:rPr>
        <w:t>Cilj ove tehnike je da</w:t>
      </w:r>
      <w:r w:rsidR="008C027E">
        <w:rPr>
          <w:lang w:val="sr-Latn-RS"/>
        </w:rPr>
        <w:t xml:space="preserve"> reši problem koji se često javlja u zadacima u oblasti računarskog vida, a to je </w:t>
      </w:r>
      <w:r w:rsidR="006303F2">
        <w:rPr>
          <w:lang w:val="sr-Latn-RS"/>
        </w:rPr>
        <w:t>okluzija objekata. Okluzija il</w:t>
      </w:r>
      <w:r w:rsidR="007C2C5A">
        <w:rPr>
          <w:lang w:val="sr-Latn-RS"/>
        </w:rPr>
        <w:t>i</w:t>
      </w:r>
      <w:r w:rsidR="006303F2">
        <w:rPr>
          <w:lang w:val="sr-Latn-RS"/>
        </w:rPr>
        <w:t xml:space="preserve"> sakrivanje objekata se odnosi na situaciju kada je deo objekta</w:t>
      </w:r>
      <w:r w:rsidR="00ED4CA5">
        <w:rPr>
          <w:lang w:val="sr-Latn-RS"/>
        </w:rPr>
        <w:t xml:space="preserve"> od intersa na slici sakriven, bilo nekim drugim objektom ili iz nekog d</w:t>
      </w:r>
      <w:r w:rsidR="00E56183">
        <w:rPr>
          <w:lang w:val="sr-Latn-RS"/>
        </w:rPr>
        <w:t>rugog razloga nije u potpunosti vidljiv. Nasumično brisanje rešava ovaj problem tako što</w:t>
      </w:r>
      <w:r w:rsidR="008C3FBE">
        <w:rPr>
          <w:lang w:val="sr-Latn-RS"/>
        </w:rPr>
        <w:t xml:space="preserve"> forsira model dubokog učenja da nauči da </w:t>
      </w:r>
      <w:r w:rsidR="004D7A63">
        <w:rPr>
          <w:lang w:val="sr-Latn-RS"/>
        </w:rPr>
        <w:t>dobro radi u ovakvim situacijama i da nauči</w:t>
      </w:r>
      <w:r w:rsidR="00FA3D20">
        <w:rPr>
          <w:lang w:val="sr-Latn-RS"/>
        </w:rPr>
        <w:t xml:space="preserve"> širi spektar karakteristika, umesto d</w:t>
      </w:r>
      <w:r w:rsidR="00A239AF">
        <w:rPr>
          <w:lang w:val="sr-Latn-RS"/>
        </w:rPr>
        <w:t xml:space="preserve">a dodje do </w:t>
      </w:r>
      <w:r w:rsidR="00A239AF">
        <w:rPr>
          <w:i/>
          <w:iCs/>
          <w:lang w:val="sr-Latn-RS"/>
        </w:rPr>
        <w:t>overfitting</w:t>
      </w:r>
      <w:r w:rsidR="00A239AF">
        <w:rPr>
          <w:lang w:val="sr-Latn-RS"/>
        </w:rPr>
        <w:t>-a kada je u pitanju neka konkretna vizuelna karakteristika</w:t>
      </w:r>
      <w:r w:rsidR="00BA5A14">
        <w:rPr>
          <w:lang w:val="sr-Latn-RS"/>
        </w:rPr>
        <w:t xml:space="preserve">. </w:t>
      </w:r>
      <w:r w:rsidR="00BA5A14" w:rsidRPr="004A6DA4">
        <w:rPr>
          <w:lang w:val="sr-Latn-RS"/>
        </w:rPr>
        <w:t>Pored problema okluzije, ova tehnika generalno obezbeđuje da model koji treniramo</w:t>
      </w:r>
      <w:r w:rsidR="007F4630" w:rsidRPr="004A6DA4">
        <w:rPr>
          <w:lang w:val="sr-Latn-RS"/>
        </w:rPr>
        <w:t xml:space="preserve"> nauči da obraća pažnju na celu sliku i sve objekte na njoj, umesto da nauči da najviše pažnje daje nekim konkretnim delovima slike</w:t>
      </w:r>
      <w:r w:rsidR="00BF5446" w:rsidRPr="004A6DA4">
        <w:rPr>
          <w:lang w:val="sr-Latn-RS"/>
        </w:rPr>
        <w:t xml:space="preserve"> </w:t>
      </w:r>
      <w:r w:rsidR="00D26D29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gGj5FLw4","properties":{"formattedCitation":"[11]","plainCitation":"[11]","noteIndex":0},"citationItems":[{"id":27,"uris":["http://zotero.org/users/13936564/items/R9JNTHGK"],"itemData":{"id":27,"type":"article-journal","container-title":"arXiv preprint arXiv:2204.08610","title":"Image data augmentation for deep learning: A survey","author":[{"family":"Yang","given":"Suorong"},{"family":"Xiao","given":"Weikang"},{"family":"Zhang","given":"Mengcheng"},{"family":"Guo","given":"Suhan"},{"family":"Zhao","given":"Jian"},{"family":"Shen","given":"Furao"}],"issued":{"date-parts":[["2022"]]}}}],"schema":"https://github.com/citation-style-language/schema/raw/master/csl-citation.json"} </w:instrText>
      </w:r>
      <w:r w:rsidR="00D26D29" w:rsidRPr="004A6DA4">
        <w:rPr>
          <w:lang w:val="sr-Latn-RS"/>
        </w:rPr>
        <w:fldChar w:fldCharType="separate"/>
      </w:r>
      <w:r w:rsidR="00D26D29" w:rsidRPr="004A6DA4">
        <w:rPr>
          <w:rFonts w:ascii="Times New Roman" w:hAnsi="Times New Roman" w:cs="Times New Roman"/>
          <w:lang w:val="sr-Latn-RS"/>
        </w:rPr>
        <w:t>[11]</w:t>
      </w:r>
      <w:r w:rsidR="00D26D29" w:rsidRPr="004A6DA4">
        <w:rPr>
          <w:lang w:val="sr-Latn-RS"/>
        </w:rPr>
        <w:fldChar w:fldCharType="end"/>
      </w:r>
      <w:r w:rsidR="007F4630" w:rsidRPr="004A6DA4">
        <w:rPr>
          <w:lang w:val="sr-Latn-RS"/>
        </w:rPr>
        <w:t>.</w:t>
      </w:r>
    </w:p>
    <w:p w14:paraId="47F9098F" w14:textId="0C20B0B3" w:rsidR="00AD4F03" w:rsidRDefault="00AD4F03" w:rsidP="00FF28CC">
      <w:pPr>
        <w:ind w:firstLine="720"/>
        <w:rPr>
          <w:lang w:val="sr-Latn-RS"/>
        </w:rPr>
      </w:pPr>
      <w:r w:rsidRPr="004A6DA4">
        <w:rPr>
          <w:lang w:val="sr-Latn-RS"/>
        </w:rPr>
        <w:t xml:space="preserve">Nasumično brisanje delova slike funkcioniše tako što </w:t>
      </w:r>
      <w:r w:rsidR="006C126B" w:rsidRPr="004A6DA4">
        <w:rPr>
          <w:lang w:val="sr-Latn-RS"/>
        </w:rPr>
        <w:t xml:space="preserve">nasumično izaberemo deo slike dimenzija n×m </w:t>
      </w:r>
      <w:r w:rsidR="00E0748B" w:rsidRPr="004A6DA4">
        <w:rPr>
          <w:lang w:val="sr-Latn-RS"/>
        </w:rPr>
        <w:t>i sve piksele koji se nalaze u ovom delu zamenimo nulom (crna</w:t>
      </w:r>
      <w:r w:rsidR="00E12105" w:rsidRPr="004A6DA4">
        <w:rPr>
          <w:lang w:val="sr-Latn-RS"/>
        </w:rPr>
        <w:t>), broj 255 (bela), srednjo</w:t>
      </w:r>
      <w:r w:rsidR="00B33D47" w:rsidRPr="004A6DA4">
        <w:rPr>
          <w:lang w:val="sr-Latn-RS"/>
        </w:rPr>
        <w:t>m</w:t>
      </w:r>
      <w:r w:rsidR="00E12105" w:rsidRPr="004A6DA4">
        <w:rPr>
          <w:lang w:val="sr-Latn-RS"/>
        </w:rPr>
        <w:t xml:space="preserve"> vrednošću piksela u ovom delu slike ili </w:t>
      </w:r>
      <w:r w:rsidR="00CF7CEB" w:rsidRPr="004A6DA4">
        <w:rPr>
          <w:lang w:val="sr-Latn-RS"/>
        </w:rPr>
        <w:t>nasumičnim vrednostima (šumom).</w:t>
      </w:r>
      <w:r w:rsidR="00E424B7" w:rsidRPr="004A6DA4">
        <w:rPr>
          <w:lang w:val="sr-Latn-RS"/>
        </w:rPr>
        <w:t xml:space="preserve"> Gotovo svi testovi sp</w:t>
      </w:r>
      <w:r w:rsidR="00B7381E" w:rsidRPr="004A6DA4">
        <w:rPr>
          <w:lang w:val="sr-Latn-RS"/>
        </w:rPr>
        <w:t xml:space="preserve">rovedeni u okviru </w:t>
      </w:r>
      <w:r w:rsidR="00971A13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NYQNvh1q","properties":{"formattedCitation":"[9]","plainCitation":"[9]","noteIndex":0},"citationItems":[{"id":30,"uris":["http://zotero.org/users/13936564/items/NZHVIUT6"],"itemData":{"id":30,"type":"paper-conference","container-title":"Proceedings of the AAAI conference on artificial intelligence","note":"issue: 07","page":"13001–13008","title":"Random erasing data augmentation","volume":"34","author":[{"family":"Zhong","given":"Zhun"},{"family":"Zheng","given":"Liang"},{"family":"Kang","given":"Guoliang"},{"family":"Li","given":"Shaozi"},{"family":"Yang","given":"Yi"}],"issued":{"date-parts":[["2020"]]}}}],"schema":"https://github.com/citation-style-language/schema/raw/master/csl-citation.json"} </w:instrText>
      </w:r>
      <w:r w:rsidR="00971A13" w:rsidRPr="004A6DA4">
        <w:rPr>
          <w:lang w:val="sr-Latn-RS"/>
        </w:rPr>
        <w:fldChar w:fldCharType="separate"/>
      </w:r>
      <w:r w:rsidR="00971A13" w:rsidRPr="004A6DA4">
        <w:rPr>
          <w:rFonts w:ascii="Times New Roman" w:hAnsi="Times New Roman" w:cs="Times New Roman"/>
          <w:lang w:val="sr-Latn-RS"/>
        </w:rPr>
        <w:t>[9]</w:t>
      </w:r>
      <w:r w:rsidR="00971A13" w:rsidRPr="004A6DA4">
        <w:rPr>
          <w:lang w:val="sr-Latn-RS"/>
        </w:rPr>
        <w:fldChar w:fldCharType="end"/>
      </w:r>
      <w:r w:rsidR="00971A13" w:rsidRPr="004A6DA4">
        <w:rPr>
          <w:lang w:val="sr-Latn-RS"/>
        </w:rPr>
        <w:t xml:space="preserve"> i </w:t>
      </w:r>
      <w:r w:rsidR="00971A13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pTFghaoD","properties":{"formattedCitation":"[12]","plainCitation":"[12]","noteIndex":0},"citationItems":[{"id":29,"uris":["http://zotero.org/users/13936564/items/2Q7R3HRG"],"itemData":{"id":29,"type":"article-journal","container-title":"arXiv preprint arXiv:1708.04552","title":"Improved regularization of convolutional neural networks with cutout","author":[{"family":"DeVries","given":"Terrance"},{"family":"Taylor","given":"Graham W"}],"issued":{"date-parts":[["2017"]]}}}],"schema":"https://github.com/citation-style-language/schema/raw/master/csl-citation.json"} </w:instrText>
      </w:r>
      <w:r w:rsidR="00971A13" w:rsidRPr="004A6DA4">
        <w:rPr>
          <w:lang w:val="sr-Latn-RS"/>
        </w:rPr>
        <w:fldChar w:fldCharType="separate"/>
      </w:r>
      <w:r w:rsidR="00D26D29" w:rsidRPr="004A6DA4">
        <w:rPr>
          <w:rFonts w:ascii="Times New Roman" w:hAnsi="Times New Roman" w:cs="Times New Roman"/>
          <w:lang w:val="sr-Latn-RS"/>
        </w:rPr>
        <w:t>[12]</w:t>
      </w:r>
      <w:r w:rsidR="00971A13" w:rsidRPr="004A6DA4">
        <w:rPr>
          <w:lang w:val="sr-Latn-RS"/>
        </w:rPr>
        <w:fldChar w:fldCharType="end"/>
      </w:r>
      <w:r w:rsidR="009A6ECF" w:rsidRPr="004A6DA4">
        <w:rPr>
          <w:lang w:val="sr-Latn-RS"/>
        </w:rPr>
        <w:t xml:space="preserve"> pokazuju da korišćenje tehnike nasumičnog brisanja delova slike dovodi do poboljšanja modela mašinskog učenja</w:t>
      </w:r>
      <w:r w:rsidR="00D35B19" w:rsidRPr="004A6DA4">
        <w:rPr>
          <w:lang w:val="sr-Latn-RS"/>
        </w:rPr>
        <w:t xml:space="preserve">. </w:t>
      </w:r>
    </w:p>
    <w:p w14:paraId="4B9995CA" w14:textId="77777777" w:rsidR="00FF28CC" w:rsidRPr="004A6DA4" w:rsidRDefault="00B33D47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lastRenderedPageBreak/>
        <w:drawing>
          <wp:inline distT="0" distB="0" distL="0" distR="0" wp14:anchorId="4A59197A" wp14:editId="69A2EFA8">
            <wp:extent cx="5731510" cy="2379980"/>
            <wp:effectExtent l="0" t="0" r="2540" b="127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79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6F254E" w14:textId="1C537730" w:rsidR="00B33D47" w:rsidRPr="006118B9" w:rsidRDefault="00FF28CC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19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i nasumičnog brisanja delova slike</w:t>
      </w:r>
      <w:r w:rsidR="00863AA7" w:rsidRPr="004A6DA4">
        <w:rPr>
          <w:lang w:val="sr-Latn-RS"/>
        </w:rPr>
        <w:t>.</w:t>
      </w:r>
    </w:p>
    <w:p w14:paraId="19DE2F38" w14:textId="7A2D0F63" w:rsidR="000C19B1" w:rsidRPr="004A6DA4" w:rsidRDefault="004A6225" w:rsidP="001809DA">
      <w:pPr>
        <w:rPr>
          <w:lang w:val="sr-Latn-RS"/>
        </w:rPr>
      </w:pPr>
      <w:r w:rsidRPr="004A6DA4">
        <w:rPr>
          <w:lang w:val="sr-Latn-RS"/>
        </w:rPr>
        <w:t xml:space="preserve">U okviru </w:t>
      </w:r>
      <w:r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9IZ1Zvdm","properties":{"formattedCitation":"[12]","plainCitation":"[12]","noteIndex":0},"citationItems":[{"id":29,"uris":["http://zotero.org/users/13936564/items/2Q7R3HRG"],"itemData":{"id":29,"type":"article-journal","container-title":"arXiv preprint arXiv:1708.04552","title":"Improved regularization of convolutional neural networks with cutout","author":[{"family":"DeVries","given":"Terrance"},{"family":"Taylor","given":"Graham W"}],"issued":{"date-parts":[["2017"]]}}}],"schema":"https://github.com/citation-style-language/schema/raw/master/csl-citation.json"} </w:instrText>
      </w:r>
      <w:r w:rsidRPr="004A6DA4">
        <w:rPr>
          <w:lang w:val="sr-Latn-RS"/>
        </w:rPr>
        <w:fldChar w:fldCharType="separate"/>
      </w:r>
      <w:r w:rsidR="00D26D29" w:rsidRPr="004A6DA4">
        <w:rPr>
          <w:rFonts w:ascii="Times New Roman" w:hAnsi="Times New Roman" w:cs="Times New Roman"/>
          <w:lang w:val="sr-Latn-RS"/>
        </w:rPr>
        <w:t>[12]</w:t>
      </w:r>
      <w:r w:rsidRPr="004A6DA4">
        <w:rPr>
          <w:lang w:val="sr-Latn-RS"/>
        </w:rPr>
        <w:fldChar w:fldCharType="end"/>
      </w:r>
      <w:r w:rsidR="00EC6CE9" w:rsidRPr="004A6DA4">
        <w:rPr>
          <w:lang w:val="sr-Latn-RS"/>
        </w:rPr>
        <w:t xml:space="preserve"> je sprovedeno testiranje tehnike nasumičnog brisanja </w:t>
      </w:r>
      <w:r w:rsidR="006237A6" w:rsidRPr="004A6DA4">
        <w:rPr>
          <w:lang w:val="sr-Latn-RS"/>
        </w:rPr>
        <w:t>delova slike nad nekoliko različitih skupova podatka korišćenjem više modela</w:t>
      </w:r>
      <w:r w:rsidR="003710A9" w:rsidRPr="004A6DA4">
        <w:rPr>
          <w:lang w:val="sr-Latn-RS"/>
        </w:rPr>
        <w:t xml:space="preserve">. Korišćeni skupovi podataka u ovim testovima obuhvataju CIFAR-10, CIFAR-100, SVHN i STL-10. Dobijeni rezultati su prikazani </w:t>
      </w:r>
      <w:r w:rsidR="002512F7" w:rsidRPr="004A6DA4">
        <w:rPr>
          <w:lang w:val="sr-Latn-RS"/>
        </w:rPr>
        <w:t>u tabeli 2. Ono što možemo primetiti jeste da je ova tehnika dovela do poboljšanja rezul</w:t>
      </w:r>
      <w:r w:rsidR="009752E0" w:rsidRPr="004A6DA4">
        <w:rPr>
          <w:lang w:val="sr-Latn-RS"/>
        </w:rPr>
        <w:t>tata kod svih modela i kod svih skupova podataka. Rezultati dobijeni nad skupom podataka STL-10 su prikazani u okviru tabele 3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85"/>
        <w:gridCol w:w="1426"/>
        <w:gridCol w:w="1426"/>
        <w:gridCol w:w="1426"/>
        <w:gridCol w:w="1426"/>
        <w:gridCol w:w="1427"/>
      </w:tblGrid>
      <w:tr w:rsidR="00EB675E" w14:paraId="60EBD017" w14:textId="77777777" w:rsidTr="00CF012E">
        <w:tc>
          <w:tcPr>
            <w:tcW w:w="1885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4ECA5278" w14:textId="2CB031B4" w:rsidR="00EB675E" w:rsidRPr="00CF012E" w:rsidRDefault="000E4FB3" w:rsidP="00CF012E">
            <w:pPr>
              <w:jc w:val="left"/>
              <w:rPr>
                <w:b/>
                <w:bCs/>
                <w:lang w:val="sr-Latn-RS"/>
              </w:rPr>
            </w:pPr>
            <w:r>
              <w:rPr>
                <w:b/>
                <w:bCs/>
                <w:lang w:val="sr-Latn-RS"/>
              </w:rPr>
              <w:t>Model</w:t>
            </w:r>
          </w:p>
        </w:tc>
        <w:tc>
          <w:tcPr>
            <w:tcW w:w="1426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42CA98C4" w14:textId="73EFD226" w:rsidR="00EB675E" w:rsidRPr="00CF012E" w:rsidRDefault="005B2862" w:rsidP="00D67519">
            <w:pPr>
              <w:jc w:val="center"/>
              <w:rPr>
                <w:b/>
                <w:bCs/>
                <w:lang w:val="sr-Latn-RS"/>
              </w:rPr>
            </w:pPr>
            <w:r w:rsidRPr="00CF012E">
              <w:rPr>
                <w:b/>
                <w:bCs/>
                <w:lang w:val="sr-Latn-RS"/>
              </w:rPr>
              <w:t>C10</w:t>
            </w:r>
          </w:p>
        </w:tc>
        <w:tc>
          <w:tcPr>
            <w:tcW w:w="1426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71536281" w14:textId="7223BD5F" w:rsidR="00EB675E" w:rsidRPr="00CF012E" w:rsidRDefault="005B2862" w:rsidP="00D67519">
            <w:pPr>
              <w:jc w:val="center"/>
              <w:rPr>
                <w:b/>
                <w:bCs/>
                <w:lang w:val="sr-Latn-RS"/>
              </w:rPr>
            </w:pPr>
            <w:r w:rsidRPr="00CF012E">
              <w:rPr>
                <w:b/>
                <w:bCs/>
                <w:lang w:val="sr-Latn-RS"/>
              </w:rPr>
              <w:t>C10+</w:t>
            </w:r>
          </w:p>
        </w:tc>
        <w:tc>
          <w:tcPr>
            <w:tcW w:w="1426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26F6DDC2" w14:textId="3DC01350" w:rsidR="00EB675E" w:rsidRPr="00CF012E" w:rsidRDefault="005B2862" w:rsidP="00D67519">
            <w:pPr>
              <w:jc w:val="center"/>
              <w:rPr>
                <w:b/>
                <w:bCs/>
                <w:lang w:val="sr-Latn-RS"/>
              </w:rPr>
            </w:pPr>
            <w:r w:rsidRPr="00CF012E">
              <w:rPr>
                <w:b/>
                <w:bCs/>
                <w:lang w:val="sr-Latn-RS"/>
              </w:rPr>
              <w:t>C100</w:t>
            </w:r>
          </w:p>
        </w:tc>
        <w:tc>
          <w:tcPr>
            <w:tcW w:w="1426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67A62EB8" w14:textId="082E73F4" w:rsidR="00EB675E" w:rsidRPr="00CF012E" w:rsidRDefault="005B2862" w:rsidP="00D67519">
            <w:pPr>
              <w:jc w:val="center"/>
              <w:rPr>
                <w:b/>
                <w:bCs/>
                <w:lang w:val="sr-Latn-RS"/>
              </w:rPr>
            </w:pPr>
            <w:r w:rsidRPr="00CF012E">
              <w:rPr>
                <w:b/>
                <w:bCs/>
                <w:lang w:val="sr-Latn-RS"/>
              </w:rPr>
              <w:t>C100+</w:t>
            </w:r>
          </w:p>
        </w:tc>
        <w:tc>
          <w:tcPr>
            <w:tcW w:w="1427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6D5B417A" w14:textId="64F2B6E8" w:rsidR="00EB675E" w:rsidRPr="00CF012E" w:rsidRDefault="005B2862" w:rsidP="00D67519">
            <w:pPr>
              <w:jc w:val="center"/>
              <w:rPr>
                <w:b/>
                <w:bCs/>
                <w:lang w:val="sr-Latn-RS"/>
              </w:rPr>
            </w:pPr>
            <w:r w:rsidRPr="00CF012E">
              <w:rPr>
                <w:b/>
                <w:bCs/>
                <w:lang w:val="sr-Latn-RS"/>
              </w:rPr>
              <w:t>SVHN</w:t>
            </w:r>
          </w:p>
        </w:tc>
      </w:tr>
      <w:tr w:rsidR="00EB675E" w14:paraId="71AFEB8B" w14:textId="77777777" w:rsidTr="00CF012E">
        <w:tc>
          <w:tcPr>
            <w:tcW w:w="1885" w:type="dxa"/>
            <w:tcBorders>
              <w:top w:val="double" w:sz="4" w:space="0" w:color="auto"/>
            </w:tcBorders>
            <w:vAlign w:val="center"/>
          </w:tcPr>
          <w:p w14:paraId="519AFC6A" w14:textId="7E569825" w:rsidR="00EB675E" w:rsidRDefault="00EB675E" w:rsidP="00CF012E">
            <w:pPr>
              <w:jc w:val="left"/>
              <w:rPr>
                <w:lang w:val="sr-Latn-RS"/>
              </w:rPr>
            </w:pPr>
            <w:r>
              <w:rPr>
                <w:lang w:val="sr-Latn-RS"/>
              </w:rPr>
              <w:t>ResNet18</w:t>
            </w:r>
          </w:p>
        </w:tc>
        <w:tc>
          <w:tcPr>
            <w:tcW w:w="1426" w:type="dxa"/>
            <w:tcBorders>
              <w:top w:val="double" w:sz="4" w:space="0" w:color="auto"/>
            </w:tcBorders>
            <w:vAlign w:val="center"/>
          </w:tcPr>
          <w:p w14:paraId="41D2443A" w14:textId="0BC8F717" w:rsidR="00EB675E" w:rsidRDefault="00920F54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0.63 ± 0.26</w:t>
            </w:r>
          </w:p>
        </w:tc>
        <w:tc>
          <w:tcPr>
            <w:tcW w:w="1426" w:type="dxa"/>
            <w:tcBorders>
              <w:top w:val="double" w:sz="4" w:space="0" w:color="auto"/>
            </w:tcBorders>
            <w:vAlign w:val="center"/>
          </w:tcPr>
          <w:p w14:paraId="3A90371E" w14:textId="1EC412BA" w:rsidR="00EB675E" w:rsidRDefault="004E0EB0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4.72 ± 0.21</w:t>
            </w:r>
          </w:p>
        </w:tc>
        <w:tc>
          <w:tcPr>
            <w:tcW w:w="1426" w:type="dxa"/>
            <w:tcBorders>
              <w:top w:val="double" w:sz="4" w:space="0" w:color="auto"/>
            </w:tcBorders>
            <w:vAlign w:val="center"/>
          </w:tcPr>
          <w:p w14:paraId="499F4FC4" w14:textId="529B2E82" w:rsidR="00EB675E" w:rsidRDefault="00471E18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36.68 ± 0.57</w:t>
            </w:r>
          </w:p>
        </w:tc>
        <w:tc>
          <w:tcPr>
            <w:tcW w:w="1426" w:type="dxa"/>
            <w:tcBorders>
              <w:top w:val="double" w:sz="4" w:space="0" w:color="auto"/>
            </w:tcBorders>
            <w:vAlign w:val="center"/>
          </w:tcPr>
          <w:p w14:paraId="7FC3F22F" w14:textId="369316E5" w:rsidR="00EB675E" w:rsidRDefault="00471E18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22.46 ± 0.31</w:t>
            </w:r>
          </w:p>
        </w:tc>
        <w:tc>
          <w:tcPr>
            <w:tcW w:w="1427" w:type="dxa"/>
            <w:tcBorders>
              <w:top w:val="double" w:sz="4" w:space="0" w:color="auto"/>
            </w:tcBorders>
            <w:vAlign w:val="center"/>
          </w:tcPr>
          <w:p w14:paraId="1B2EE911" w14:textId="07AF747B" w:rsidR="00EB675E" w:rsidRDefault="00D67519" w:rsidP="00D67519">
            <w:pPr>
              <w:jc w:val="center"/>
              <w:rPr>
                <w:lang w:val="sr-Latn-RS"/>
              </w:rPr>
            </w:pPr>
            <w:r>
              <w:rPr>
                <w:lang w:val="sr-Latn-RS"/>
              </w:rPr>
              <w:t>-</w:t>
            </w:r>
          </w:p>
        </w:tc>
      </w:tr>
      <w:tr w:rsidR="00EB675E" w14:paraId="06BB2D25" w14:textId="77777777" w:rsidTr="00CF012E">
        <w:tc>
          <w:tcPr>
            <w:tcW w:w="1885" w:type="dxa"/>
            <w:vAlign w:val="center"/>
          </w:tcPr>
          <w:p w14:paraId="04EC2072" w14:textId="051DAF9B" w:rsidR="00EB675E" w:rsidRDefault="00EB675E" w:rsidP="00CF012E">
            <w:pPr>
              <w:jc w:val="left"/>
              <w:rPr>
                <w:lang w:val="sr-Latn-RS"/>
              </w:rPr>
            </w:pPr>
            <w:r>
              <w:rPr>
                <w:lang w:val="sr-Latn-RS"/>
              </w:rPr>
              <w:t>ResNet18+</w:t>
            </w:r>
            <w:r w:rsidR="00766477">
              <w:rPr>
                <w:lang w:val="sr-Latn-RS"/>
              </w:rPr>
              <w:t>RE</w:t>
            </w:r>
          </w:p>
        </w:tc>
        <w:tc>
          <w:tcPr>
            <w:tcW w:w="1426" w:type="dxa"/>
            <w:vAlign w:val="center"/>
          </w:tcPr>
          <w:p w14:paraId="71A56D15" w14:textId="3F7E6074" w:rsidR="00EB675E" w:rsidRDefault="00920F54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9.31 ± 0.18</w:t>
            </w:r>
          </w:p>
        </w:tc>
        <w:tc>
          <w:tcPr>
            <w:tcW w:w="1426" w:type="dxa"/>
            <w:vAlign w:val="center"/>
          </w:tcPr>
          <w:p w14:paraId="7256BD41" w14:textId="378C7AAB" w:rsidR="00EB675E" w:rsidRDefault="004E0EB0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3.99 ± 0.13</w:t>
            </w:r>
          </w:p>
        </w:tc>
        <w:tc>
          <w:tcPr>
            <w:tcW w:w="1426" w:type="dxa"/>
            <w:vAlign w:val="center"/>
          </w:tcPr>
          <w:p w14:paraId="04A765EC" w14:textId="1873347A" w:rsidR="00EB675E" w:rsidRDefault="00471E18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34.98 ± 0.29</w:t>
            </w:r>
          </w:p>
        </w:tc>
        <w:tc>
          <w:tcPr>
            <w:tcW w:w="1426" w:type="dxa"/>
            <w:vAlign w:val="center"/>
          </w:tcPr>
          <w:p w14:paraId="24FDB33A" w14:textId="3ACB71A8" w:rsidR="00EB675E" w:rsidRDefault="000217CC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21.96 ± 0.24</w:t>
            </w:r>
          </w:p>
        </w:tc>
        <w:tc>
          <w:tcPr>
            <w:tcW w:w="1427" w:type="dxa"/>
            <w:vAlign w:val="center"/>
          </w:tcPr>
          <w:p w14:paraId="33D17D28" w14:textId="711455BE" w:rsidR="00EB675E" w:rsidRDefault="00D67519" w:rsidP="00D67519">
            <w:pPr>
              <w:jc w:val="center"/>
              <w:rPr>
                <w:lang w:val="sr-Latn-RS"/>
              </w:rPr>
            </w:pPr>
            <w:r>
              <w:rPr>
                <w:lang w:val="sr-Latn-RS"/>
              </w:rPr>
              <w:t>-</w:t>
            </w:r>
          </w:p>
        </w:tc>
      </w:tr>
      <w:tr w:rsidR="00EB675E" w14:paraId="6C7079F5" w14:textId="77777777" w:rsidTr="00CF012E">
        <w:tc>
          <w:tcPr>
            <w:tcW w:w="1885" w:type="dxa"/>
            <w:vAlign w:val="center"/>
          </w:tcPr>
          <w:p w14:paraId="55BF8E1A" w14:textId="7BAF9526" w:rsidR="00EB675E" w:rsidRDefault="00766477" w:rsidP="00CF012E">
            <w:pPr>
              <w:jc w:val="left"/>
              <w:rPr>
                <w:lang w:val="sr-Latn-RS"/>
              </w:rPr>
            </w:pPr>
            <w:r>
              <w:rPr>
                <w:lang w:val="sr-Latn-RS"/>
              </w:rPr>
              <w:t>WideResNet</w:t>
            </w:r>
          </w:p>
        </w:tc>
        <w:tc>
          <w:tcPr>
            <w:tcW w:w="1426" w:type="dxa"/>
            <w:vAlign w:val="center"/>
          </w:tcPr>
          <w:p w14:paraId="30BB54FC" w14:textId="46F2E492" w:rsidR="00EB675E" w:rsidRDefault="00920F54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6.97 ± 0.22</w:t>
            </w:r>
          </w:p>
        </w:tc>
        <w:tc>
          <w:tcPr>
            <w:tcW w:w="1426" w:type="dxa"/>
            <w:vAlign w:val="center"/>
          </w:tcPr>
          <w:p w14:paraId="1DB823B6" w14:textId="4348E5FA" w:rsidR="00EB675E" w:rsidRDefault="004E0EB0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3.87 ± 0.08</w:t>
            </w:r>
          </w:p>
        </w:tc>
        <w:tc>
          <w:tcPr>
            <w:tcW w:w="1426" w:type="dxa"/>
            <w:vAlign w:val="center"/>
          </w:tcPr>
          <w:p w14:paraId="3C3EC0A1" w14:textId="2A874EE8" w:rsidR="00EB675E" w:rsidRDefault="00471E18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26.06 ± 0.22</w:t>
            </w:r>
          </w:p>
        </w:tc>
        <w:tc>
          <w:tcPr>
            <w:tcW w:w="1426" w:type="dxa"/>
            <w:vAlign w:val="center"/>
          </w:tcPr>
          <w:p w14:paraId="4E70AD37" w14:textId="36C76D76" w:rsidR="00EB675E" w:rsidRDefault="000217CC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8.8 ± 0.08</w:t>
            </w:r>
          </w:p>
        </w:tc>
        <w:tc>
          <w:tcPr>
            <w:tcW w:w="1427" w:type="dxa"/>
            <w:vAlign w:val="center"/>
          </w:tcPr>
          <w:p w14:paraId="53B1F0D2" w14:textId="32E2C055" w:rsidR="00EB675E" w:rsidRDefault="000217CC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.60 ± 0.05</w:t>
            </w:r>
          </w:p>
        </w:tc>
      </w:tr>
      <w:tr w:rsidR="00EB675E" w14:paraId="23926B25" w14:textId="77777777" w:rsidTr="00CF012E">
        <w:tc>
          <w:tcPr>
            <w:tcW w:w="1885" w:type="dxa"/>
            <w:vAlign w:val="center"/>
          </w:tcPr>
          <w:p w14:paraId="3203ABC2" w14:textId="0DDDCD55" w:rsidR="00EB675E" w:rsidRDefault="00766477" w:rsidP="00CF012E">
            <w:pPr>
              <w:jc w:val="left"/>
              <w:rPr>
                <w:lang w:val="sr-Latn-RS"/>
              </w:rPr>
            </w:pPr>
            <w:r>
              <w:rPr>
                <w:lang w:val="sr-Latn-RS"/>
              </w:rPr>
              <w:t>WideResNet+RE</w:t>
            </w:r>
          </w:p>
        </w:tc>
        <w:tc>
          <w:tcPr>
            <w:tcW w:w="1426" w:type="dxa"/>
            <w:vAlign w:val="center"/>
          </w:tcPr>
          <w:p w14:paraId="51E0FFC7" w14:textId="5A56A170" w:rsidR="00EB675E" w:rsidRDefault="004E0EB0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5.54 ± 0.08</w:t>
            </w:r>
          </w:p>
        </w:tc>
        <w:tc>
          <w:tcPr>
            <w:tcW w:w="1426" w:type="dxa"/>
            <w:vAlign w:val="center"/>
          </w:tcPr>
          <w:p w14:paraId="3FC14804" w14:textId="100D281E" w:rsidR="00EB675E" w:rsidRDefault="004E0EB0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3.08 ± 0.16</w:t>
            </w:r>
          </w:p>
        </w:tc>
        <w:tc>
          <w:tcPr>
            <w:tcW w:w="1426" w:type="dxa"/>
            <w:vAlign w:val="center"/>
          </w:tcPr>
          <w:p w14:paraId="74F4894E" w14:textId="76BA19FB" w:rsidR="00EB675E" w:rsidRDefault="00471E18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23.94 ± 0.15</w:t>
            </w:r>
          </w:p>
        </w:tc>
        <w:tc>
          <w:tcPr>
            <w:tcW w:w="1426" w:type="dxa"/>
            <w:vAlign w:val="center"/>
          </w:tcPr>
          <w:p w14:paraId="64447CF4" w14:textId="17333D9B" w:rsidR="00EB675E" w:rsidRDefault="000217CC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8.41 ± 0.27</w:t>
            </w:r>
          </w:p>
        </w:tc>
        <w:tc>
          <w:tcPr>
            <w:tcW w:w="1427" w:type="dxa"/>
            <w:vAlign w:val="center"/>
          </w:tcPr>
          <w:p w14:paraId="327A9427" w14:textId="1376D38E" w:rsidR="00EB675E" w:rsidRDefault="00D67519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.30 ± 0.03</w:t>
            </w:r>
          </w:p>
        </w:tc>
      </w:tr>
      <w:tr w:rsidR="00EB675E" w14:paraId="230A5B81" w14:textId="77777777" w:rsidTr="00CF012E">
        <w:tc>
          <w:tcPr>
            <w:tcW w:w="1885" w:type="dxa"/>
            <w:vAlign w:val="center"/>
          </w:tcPr>
          <w:p w14:paraId="43252F27" w14:textId="50D41E55" w:rsidR="00EB675E" w:rsidRDefault="00766477" w:rsidP="00CF012E">
            <w:pPr>
              <w:jc w:val="left"/>
              <w:rPr>
                <w:lang w:val="sr-Latn-RS"/>
              </w:rPr>
            </w:pPr>
            <w:r>
              <w:rPr>
                <w:lang w:val="sr-Latn-RS"/>
              </w:rPr>
              <w:t>Shake-Shake</w:t>
            </w:r>
          </w:p>
        </w:tc>
        <w:tc>
          <w:tcPr>
            <w:tcW w:w="1426" w:type="dxa"/>
            <w:vAlign w:val="center"/>
          </w:tcPr>
          <w:p w14:paraId="048EB44D" w14:textId="45EC2D2D" w:rsidR="00EB675E" w:rsidRDefault="004E0EB0" w:rsidP="00D67519">
            <w:pPr>
              <w:jc w:val="center"/>
              <w:rPr>
                <w:lang w:val="sr-Latn-RS"/>
              </w:rPr>
            </w:pPr>
            <w:r>
              <w:rPr>
                <w:lang w:val="sr-Latn-RS"/>
              </w:rPr>
              <w:t>-</w:t>
            </w:r>
          </w:p>
        </w:tc>
        <w:tc>
          <w:tcPr>
            <w:tcW w:w="1426" w:type="dxa"/>
            <w:vAlign w:val="center"/>
          </w:tcPr>
          <w:p w14:paraId="71A7AC3C" w14:textId="22F188B7" w:rsidR="00EB675E" w:rsidRDefault="004E0EB0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2.86</w:t>
            </w:r>
          </w:p>
        </w:tc>
        <w:tc>
          <w:tcPr>
            <w:tcW w:w="1426" w:type="dxa"/>
            <w:vAlign w:val="center"/>
          </w:tcPr>
          <w:p w14:paraId="488777D3" w14:textId="2EC70672" w:rsidR="00EB675E" w:rsidRDefault="00D67519" w:rsidP="00D67519">
            <w:pPr>
              <w:jc w:val="center"/>
              <w:rPr>
                <w:lang w:val="sr-Latn-RS"/>
              </w:rPr>
            </w:pPr>
            <w:r>
              <w:rPr>
                <w:lang w:val="sr-Latn-RS"/>
              </w:rPr>
              <w:t>-</w:t>
            </w:r>
          </w:p>
        </w:tc>
        <w:tc>
          <w:tcPr>
            <w:tcW w:w="1426" w:type="dxa"/>
            <w:vAlign w:val="center"/>
          </w:tcPr>
          <w:p w14:paraId="100CC793" w14:textId="161E9CA8" w:rsidR="00EB675E" w:rsidRDefault="000217CC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5.85</w:t>
            </w:r>
          </w:p>
        </w:tc>
        <w:tc>
          <w:tcPr>
            <w:tcW w:w="1427" w:type="dxa"/>
            <w:vAlign w:val="center"/>
          </w:tcPr>
          <w:p w14:paraId="555117C9" w14:textId="342A49AB" w:rsidR="00EB675E" w:rsidRDefault="00D67519" w:rsidP="00D67519">
            <w:pPr>
              <w:jc w:val="center"/>
              <w:rPr>
                <w:lang w:val="sr-Latn-RS"/>
              </w:rPr>
            </w:pPr>
            <w:r>
              <w:rPr>
                <w:lang w:val="sr-Latn-RS"/>
              </w:rPr>
              <w:t>-</w:t>
            </w:r>
          </w:p>
        </w:tc>
      </w:tr>
      <w:tr w:rsidR="00EB675E" w14:paraId="7BE8D89B" w14:textId="77777777" w:rsidTr="00CF012E">
        <w:tc>
          <w:tcPr>
            <w:tcW w:w="1885" w:type="dxa"/>
            <w:tcBorders>
              <w:bottom w:val="single" w:sz="4" w:space="0" w:color="auto"/>
            </w:tcBorders>
            <w:vAlign w:val="center"/>
          </w:tcPr>
          <w:p w14:paraId="5F652367" w14:textId="13D1F65F" w:rsidR="00EB675E" w:rsidRDefault="00766477" w:rsidP="00CF012E">
            <w:pPr>
              <w:jc w:val="left"/>
              <w:rPr>
                <w:lang w:val="sr-Latn-RS"/>
              </w:rPr>
            </w:pPr>
            <w:r>
              <w:rPr>
                <w:lang w:val="sr-Latn-RS"/>
              </w:rPr>
              <w:t>Shake-Shake+RE</w:t>
            </w:r>
          </w:p>
        </w:tc>
        <w:tc>
          <w:tcPr>
            <w:tcW w:w="1426" w:type="dxa"/>
            <w:tcBorders>
              <w:bottom w:val="single" w:sz="4" w:space="0" w:color="auto"/>
            </w:tcBorders>
            <w:vAlign w:val="center"/>
          </w:tcPr>
          <w:p w14:paraId="460C0175" w14:textId="108DF0E4" w:rsidR="00EB675E" w:rsidRDefault="004E0EB0" w:rsidP="00D67519">
            <w:pPr>
              <w:jc w:val="center"/>
              <w:rPr>
                <w:lang w:val="sr-Latn-RS"/>
              </w:rPr>
            </w:pPr>
            <w:r>
              <w:rPr>
                <w:lang w:val="sr-Latn-RS"/>
              </w:rPr>
              <w:t>-</w:t>
            </w:r>
          </w:p>
        </w:tc>
        <w:tc>
          <w:tcPr>
            <w:tcW w:w="1426" w:type="dxa"/>
            <w:tcBorders>
              <w:bottom w:val="single" w:sz="4" w:space="0" w:color="auto"/>
            </w:tcBorders>
            <w:vAlign w:val="center"/>
          </w:tcPr>
          <w:p w14:paraId="55A0B394" w14:textId="402B4445" w:rsidR="00EB675E" w:rsidRDefault="00471E18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2.56 ± 0.07</w:t>
            </w:r>
          </w:p>
        </w:tc>
        <w:tc>
          <w:tcPr>
            <w:tcW w:w="1426" w:type="dxa"/>
            <w:tcBorders>
              <w:bottom w:val="single" w:sz="4" w:space="0" w:color="auto"/>
            </w:tcBorders>
            <w:vAlign w:val="center"/>
          </w:tcPr>
          <w:p w14:paraId="111618F3" w14:textId="244F0CEC" w:rsidR="00EB675E" w:rsidRDefault="00D67519" w:rsidP="00D67519">
            <w:pPr>
              <w:jc w:val="center"/>
              <w:rPr>
                <w:lang w:val="sr-Latn-RS"/>
              </w:rPr>
            </w:pPr>
            <w:r>
              <w:rPr>
                <w:lang w:val="sr-Latn-RS"/>
              </w:rPr>
              <w:t>-</w:t>
            </w:r>
          </w:p>
        </w:tc>
        <w:tc>
          <w:tcPr>
            <w:tcW w:w="1426" w:type="dxa"/>
            <w:tcBorders>
              <w:bottom w:val="single" w:sz="4" w:space="0" w:color="auto"/>
            </w:tcBorders>
            <w:vAlign w:val="center"/>
          </w:tcPr>
          <w:p w14:paraId="17C7D023" w14:textId="151D2DE7" w:rsidR="00EB675E" w:rsidRDefault="000217CC" w:rsidP="00D67519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5.20 ± 0.21</w:t>
            </w:r>
          </w:p>
        </w:tc>
        <w:tc>
          <w:tcPr>
            <w:tcW w:w="1427" w:type="dxa"/>
            <w:tcBorders>
              <w:bottom w:val="single" w:sz="4" w:space="0" w:color="auto"/>
            </w:tcBorders>
            <w:vAlign w:val="center"/>
          </w:tcPr>
          <w:p w14:paraId="6788887C" w14:textId="5558F179" w:rsidR="00EB675E" w:rsidRDefault="00D67519" w:rsidP="001809DA">
            <w:pPr>
              <w:keepNext/>
              <w:jc w:val="center"/>
              <w:rPr>
                <w:lang w:val="sr-Latn-RS"/>
              </w:rPr>
            </w:pPr>
            <w:r>
              <w:rPr>
                <w:lang w:val="sr-Latn-RS"/>
              </w:rPr>
              <w:t>-</w:t>
            </w:r>
          </w:p>
        </w:tc>
      </w:tr>
    </w:tbl>
    <w:p w14:paraId="152134CE" w14:textId="47303D9A" w:rsidR="001809DA" w:rsidRPr="004A6DA4" w:rsidRDefault="001809DA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Tabel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Tabela \* ARABIC </w:instrText>
      </w:r>
      <w:r w:rsidR="00190D77" w:rsidRPr="004A6DA4">
        <w:rPr>
          <w:lang w:val="sr-Latn-RS"/>
        </w:rPr>
        <w:fldChar w:fldCharType="separate"/>
      </w:r>
      <w:r w:rsidR="00243A3D" w:rsidRPr="004A6DA4">
        <w:rPr>
          <w:noProof/>
          <w:lang w:val="sr-Latn-RS"/>
        </w:rPr>
        <w:t>2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Greške klasifikacije uz korišćenje i bez korišćenja nasumičnog brisanja nad skupovima podataka CIFAR-10, CIFAR-100 i SVHN korišćenjem različitih arhitektura modela. RE označava primenu nasumičnog brisanja. Oznaka + pored skupa podataka označava da su korišćene I druge tehnike augmentacije.</w:t>
      </w:r>
      <w:r w:rsidR="00871DC4" w:rsidRPr="004A6DA4">
        <w:rPr>
          <w:lang w:val="sr-Latn-RS"/>
        </w:rPr>
        <w:t xml:space="preserve"> </w:t>
      </w:r>
      <w:r w:rsidR="00871DC4" w:rsidRPr="004A6DA4">
        <w:rPr>
          <w:lang w:val="sr-Latn-RS"/>
        </w:rPr>
        <w:fldChar w:fldCharType="begin"/>
      </w:r>
      <w:r w:rsidR="00871DC4" w:rsidRPr="004A6DA4">
        <w:rPr>
          <w:lang w:val="sr-Latn-RS"/>
        </w:rPr>
        <w:instrText xml:space="preserve"> ADDIN ZOTERO_ITEM CSL_CITATION {"citationID":"6cQTyF2c","properties":{"formattedCitation":"[12]","plainCitation":"[12]","noteIndex":0},"citationItems":[{"id":29,"uris":["http://zotero.org/users/13936564/items/2Q7R3HRG"],"itemData":{"id":29,"type":"article-journal","container-title":"arXiv preprint arXiv:1708.04552","title":"Improved regularization of convolutional neural networks with cutout","author":[{"family":"DeVries","given":"Terrance"},{"family":"Taylor","given":"Graham W"}],"issued":{"date-parts":[["2017"]]}}}],"schema":"https://github.com/citation-style-language/schema/raw/master/csl-citation.json"} </w:instrText>
      </w:r>
      <w:r w:rsidR="00871DC4" w:rsidRPr="004A6DA4">
        <w:rPr>
          <w:lang w:val="sr-Latn-RS"/>
        </w:rPr>
        <w:fldChar w:fldCharType="separate"/>
      </w:r>
      <w:r w:rsidR="00871DC4" w:rsidRPr="004A6DA4">
        <w:rPr>
          <w:rFonts w:ascii="Times New Roman" w:hAnsi="Times New Roman" w:cs="Times New Roman"/>
          <w:lang w:val="sr-Latn-RS"/>
        </w:rPr>
        <w:t>[12]</w:t>
      </w:r>
      <w:r w:rsidR="00871DC4" w:rsidRPr="004A6DA4">
        <w:rPr>
          <w:lang w:val="sr-Latn-RS"/>
        </w:rPr>
        <w:fldChar w:fldCharType="end"/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46"/>
        <w:gridCol w:w="1467"/>
        <w:gridCol w:w="1467"/>
      </w:tblGrid>
      <w:tr w:rsidR="000A2B02" w14:paraId="2792AE87" w14:textId="77777777" w:rsidTr="00E102C0">
        <w:trPr>
          <w:jc w:val="center"/>
        </w:trPr>
        <w:tc>
          <w:tcPr>
            <w:tcW w:w="1746" w:type="dxa"/>
            <w:tcBorders>
              <w:top w:val="single" w:sz="4" w:space="0" w:color="auto"/>
            </w:tcBorders>
            <w:vAlign w:val="center"/>
          </w:tcPr>
          <w:p w14:paraId="236AD197" w14:textId="2B86F2DD" w:rsidR="000A2B02" w:rsidRPr="00CF012E" w:rsidRDefault="000E4FB3" w:rsidP="00CF012E">
            <w:pPr>
              <w:jc w:val="left"/>
              <w:rPr>
                <w:b/>
                <w:bCs/>
                <w:lang w:val="sr-Latn-RS"/>
              </w:rPr>
            </w:pPr>
            <w:r>
              <w:rPr>
                <w:b/>
                <w:bCs/>
                <w:lang w:val="sr-Latn-RS"/>
              </w:rPr>
              <w:t>Model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vAlign w:val="center"/>
          </w:tcPr>
          <w:p w14:paraId="53F74BAC" w14:textId="0B8B247E" w:rsidR="000A2B02" w:rsidRPr="00CF012E" w:rsidRDefault="000335F1" w:rsidP="00CF012E">
            <w:pPr>
              <w:jc w:val="center"/>
              <w:rPr>
                <w:b/>
                <w:bCs/>
                <w:lang w:val="sr-Latn-RS"/>
              </w:rPr>
            </w:pPr>
            <w:r w:rsidRPr="00CF012E">
              <w:rPr>
                <w:b/>
                <w:bCs/>
                <w:lang w:val="sr-Latn-RS"/>
              </w:rPr>
              <w:t>STL10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vAlign w:val="center"/>
          </w:tcPr>
          <w:p w14:paraId="511ED9B4" w14:textId="5F2415F4" w:rsidR="000A2B02" w:rsidRPr="00CF012E" w:rsidRDefault="000335F1" w:rsidP="00CF012E">
            <w:pPr>
              <w:jc w:val="center"/>
              <w:rPr>
                <w:b/>
                <w:bCs/>
                <w:lang w:val="sr-Latn-RS"/>
              </w:rPr>
            </w:pPr>
            <w:r w:rsidRPr="00CF012E">
              <w:rPr>
                <w:b/>
                <w:bCs/>
                <w:lang w:val="sr-Latn-RS"/>
              </w:rPr>
              <w:t>STL10+</w:t>
            </w:r>
          </w:p>
        </w:tc>
      </w:tr>
      <w:tr w:rsidR="000A2B02" w14:paraId="4A660EDC" w14:textId="77777777" w:rsidTr="00E102C0">
        <w:trPr>
          <w:jc w:val="center"/>
        </w:trPr>
        <w:tc>
          <w:tcPr>
            <w:tcW w:w="1746" w:type="dxa"/>
            <w:tcBorders>
              <w:top w:val="double" w:sz="4" w:space="0" w:color="auto"/>
            </w:tcBorders>
            <w:vAlign w:val="center"/>
          </w:tcPr>
          <w:p w14:paraId="413E263E" w14:textId="72506CCC" w:rsidR="000A2B02" w:rsidRDefault="000A2B02" w:rsidP="00CF012E">
            <w:pPr>
              <w:jc w:val="left"/>
              <w:rPr>
                <w:lang w:val="sr-Latn-RS"/>
              </w:rPr>
            </w:pPr>
            <w:r>
              <w:rPr>
                <w:lang w:val="sr-Latn-RS"/>
              </w:rPr>
              <w:t>WideResNet</w:t>
            </w:r>
          </w:p>
        </w:tc>
        <w:tc>
          <w:tcPr>
            <w:tcW w:w="1467" w:type="dxa"/>
            <w:tcBorders>
              <w:top w:val="double" w:sz="4" w:space="0" w:color="auto"/>
            </w:tcBorders>
            <w:vAlign w:val="center"/>
          </w:tcPr>
          <w:p w14:paraId="084DF104" w14:textId="65E3286E" w:rsidR="000A2B02" w:rsidRDefault="000335F1" w:rsidP="00CF012E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23.48 ± 0.68</w:t>
            </w:r>
          </w:p>
        </w:tc>
        <w:tc>
          <w:tcPr>
            <w:tcW w:w="1467" w:type="dxa"/>
            <w:tcBorders>
              <w:top w:val="double" w:sz="4" w:space="0" w:color="auto"/>
            </w:tcBorders>
            <w:vAlign w:val="center"/>
          </w:tcPr>
          <w:p w14:paraId="3123EDC9" w14:textId="47F87266" w:rsidR="000A2B02" w:rsidRDefault="000335F1" w:rsidP="00CF012E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4.21 ± 0.29</w:t>
            </w:r>
          </w:p>
        </w:tc>
      </w:tr>
      <w:tr w:rsidR="000A2B02" w14:paraId="2F36C08C" w14:textId="77777777" w:rsidTr="00E102C0">
        <w:trPr>
          <w:jc w:val="center"/>
        </w:trPr>
        <w:tc>
          <w:tcPr>
            <w:tcW w:w="1746" w:type="dxa"/>
            <w:tcBorders>
              <w:bottom w:val="single" w:sz="4" w:space="0" w:color="auto"/>
            </w:tcBorders>
            <w:vAlign w:val="center"/>
          </w:tcPr>
          <w:p w14:paraId="4854FBC4" w14:textId="203C67D5" w:rsidR="000A2B02" w:rsidRDefault="000A2B02" w:rsidP="00CF012E">
            <w:pPr>
              <w:jc w:val="left"/>
              <w:rPr>
                <w:lang w:val="sr-Latn-RS"/>
              </w:rPr>
            </w:pPr>
            <w:r>
              <w:rPr>
                <w:lang w:val="sr-Latn-RS"/>
              </w:rPr>
              <w:t>WideResNet+RE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vAlign w:val="center"/>
          </w:tcPr>
          <w:p w14:paraId="7F4B72FA" w14:textId="60D8BE34" w:rsidR="000A2B02" w:rsidRDefault="00CF012E" w:rsidP="00CF012E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20.77 ± 0.38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vAlign w:val="center"/>
          </w:tcPr>
          <w:p w14:paraId="0C86ECCA" w14:textId="01DA2B16" w:rsidR="000A2B02" w:rsidRDefault="000335F1" w:rsidP="00D47C22">
            <w:pPr>
              <w:keepNext/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12.74 ± 0.23</w:t>
            </w:r>
          </w:p>
        </w:tc>
      </w:tr>
    </w:tbl>
    <w:p w14:paraId="69CEC3F4" w14:textId="1A406F0F" w:rsidR="000A2B02" w:rsidRDefault="00D47C22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Tabel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Tabela \* ARABIC </w:instrText>
      </w:r>
      <w:r w:rsidR="00190D77" w:rsidRPr="004A6DA4">
        <w:rPr>
          <w:lang w:val="sr-Latn-RS"/>
        </w:rPr>
        <w:fldChar w:fldCharType="separate"/>
      </w:r>
      <w:r w:rsidR="00243A3D" w:rsidRPr="004A6DA4">
        <w:rPr>
          <w:noProof/>
          <w:lang w:val="sr-Latn-RS"/>
        </w:rPr>
        <w:t>3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Greške klasifikacije uz korišćenje i bez korišćenja nasumičnog brisanja</w:t>
      </w:r>
      <w:r w:rsidR="006E375D" w:rsidRPr="004A6DA4">
        <w:rPr>
          <w:lang w:val="sr-Latn-RS"/>
        </w:rPr>
        <w:t xml:space="preserve"> (RE) nad STL-10 skupom podataka.</w:t>
      </w:r>
      <w:r w:rsidR="00D52465" w:rsidRPr="004A6DA4">
        <w:rPr>
          <w:lang w:val="sr-Latn-RS"/>
        </w:rPr>
        <w:t xml:space="preserve"> </w:t>
      </w:r>
      <w:r w:rsidR="00D52465" w:rsidRPr="004A6DA4">
        <w:rPr>
          <w:lang w:val="sr-Latn-RS"/>
        </w:rPr>
        <w:fldChar w:fldCharType="begin"/>
      </w:r>
      <w:r w:rsidR="00D52465" w:rsidRPr="004A6DA4">
        <w:rPr>
          <w:lang w:val="sr-Latn-RS"/>
        </w:rPr>
        <w:instrText xml:space="preserve"> ADDIN ZOTERO_ITEM CSL_CITATION {"citationID":"gzYRZwT6","properties":{"formattedCitation":"[12]","plainCitation":"[12]","noteIndex":0},"citationItems":[{"id":29,"uris":["http://zotero.org/users/13936564/items/2Q7R3HRG"],"itemData":{"id":29,"type":"article-journal","container-title":"arXiv preprint arXiv:1708.04552","title":"Improved regularization of convolutional neural networks with cutout","author":[{"family":"DeVries","given":"Terrance"},{"family":"Taylor","given":"Graham W"}],"issued":{"date-parts":[["2017"]]}}}],"schema":"https://github.com/citation-style-language/schema/raw/master/csl-citation.json"} </w:instrText>
      </w:r>
      <w:r w:rsidR="00D52465" w:rsidRPr="004A6DA4">
        <w:rPr>
          <w:lang w:val="sr-Latn-RS"/>
        </w:rPr>
        <w:fldChar w:fldCharType="separate"/>
      </w:r>
      <w:r w:rsidR="00D52465" w:rsidRPr="004A6DA4">
        <w:rPr>
          <w:rFonts w:ascii="Times New Roman" w:hAnsi="Times New Roman" w:cs="Times New Roman"/>
          <w:lang w:val="sr-Latn-RS"/>
        </w:rPr>
        <w:t>[12]</w:t>
      </w:r>
      <w:r w:rsidR="00D52465" w:rsidRPr="004A6DA4">
        <w:rPr>
          <w:lang w:val="sr-Latn-RS"/>
        </w:rPr>
        <w:fldChar w:fldCharType="end"/>
      </w:r>
    </w:p>
    <w:p w14:paraId="5AF62D7B" w14:textId="7E78FCFD" w:rsidR="009752E0" w:rsidRDefault="00180917" w:rsidP="0002209E">
      <w:pPr>
        <w:rPr>
          <w:lang w:val="sr-Latn-RS"/>
        </w:rPr>
      </w:pPr>
      <w:r>
        <w:rPr>
          <w:lang w:val="sr-Latn-RS"/>
        </w:rPr>
        <w:t>Slično istraživanje</w:t>
      </w:r>
      <w:r w:rsidR="007F2AF9">
        <w:rPr>
          <w:lang w:val="sr-Latn-RS"/>
        </w:rPr>
        <w:t>,</w:t>
      </w:r>
      <w:r>
        <w:rPr>
          <w:lang w:val="sr-Latn-RS"/>
        </w:rPr>
        <w:t xml:space="preserve"> dato u </w:t>
      </w:r>
      <w:r w:rsidR="00617D19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dq4WndEG","properties":{"formattedCitation":"[9]","plainCitation":"[9]","noteIndex":0},"citationItems":[{"id":30,"uris":["http://zotero.org/users/13936564/items/NZHVIUT6"],"itemData":{"id":30,"type":"paper-conference","container-title":"Proceedings of the AAAI conference on artificial intelligence","note":"issue: 07","page":"13001–13008","title":"Random erasing data augmentation","volume":"34","author":[{"family":"Zhong","given":"Zhun"},{"family":"Zheng","given":"Liang"},{"family":"Kang","given":"Guoliang"},{"family":"Li","given":"Shaozi"},{"family":"Yang","given":"Yi"}],"issued":{"date-parts":[["2020"]]}}}],"schema":"https://github.com/citation-style-language/schema/raw/master/csl-citation.json"} </w:instrText>
      </w:r>
      <w:r w:rsidR="00617D19" w:rsidRPr="004A6DA4">
        <w:rPr>
          <w:lang w:val="sr-Latn-RS"/>
        </w:rPr>
        <w:fldChar w:fldCharType="separate"/>
      </w:r>
      <w:r w:rsidR="00617D19" w:rsidRPr="004A6DA4">
        <w:rPr>
          <w:rFonts w:ascii="Times New Roman" w:hAnsi="Times New Roman" w:cs="Times New Roman"/>
          <w:lang w:val="sr-Latn-RS"/>
        </w:rPr>
        <w:t>[9]</w:t>
      </w:r>
      <w:r w:rsidR="00617D19" w:rsidRPr="004A6DA4">
        <w:rPr>
          <w:lang w:val="sr-Latn-RS"/>
        </w:rPr>
        <w:fldChar w:fldCharType="end"/>
      </w:r>
      <w:r w:rsidR="007F2AF9">
        <w:rPr>
          <w:lang w:val="sr-Latn-RS"/>
        </w:rPr>
        <w:t>,</w:t>
      </w:r>
      <w:r w:rsidR="00617D19">
        <w:rPr>
          <w:lang w:val="sr-Latn-RS"/>
        </w:rPr>
        <w:t xml:space="preserve"> pokazuje i efektivnost ove metode i nad ImageNet skupom podataka</w:t>
      </w:r>
      <w:r w:rsidR="00B15920">
        <w:rPr>
          <w:lang w:val="sr-Latn-RS"/>
        </w:rPr>
        <w:t>.</w:t>
      </w:r>
      <w:r w:rsidR="005A6401">
        <w:rPr>
          <w:lang w:val="sr-Latn-RS"/>
        </w:rPr>
        <w:t xml:space="preserve"> Rezultati ovog testa su prikazani u</w:t>
      </w:r>
      <w:r w:rsidR="007F2AF9">
        <w:rPr>
          <w:lang w:val="sr-Latn-RS"/>
        </w:rPr>
        <w:t xml:space="preserve"> tabeli 4.</w:t>
      </w:r>
      <w:r w:rsidR="00B15920">
        <w:rPr>
          <w:lang w:val="sr-Latn-RS"/>
        </w:rPr>
        <w:t xml:space="preserve"> U okviru ovog istraživanja je </w:t>
      </w:r>
      <w:r w:rsidR="00711834">
        <w:rPr>
          <w:lang w:val="sr-Latn-RS"/>
        </w:rPr>
        <w:t xml:space="preserve">takođe pokazano da najbolje rezultate </w:t>
      </w:r>
      <w:r w:rsidR="00BE72EF">
        <w:rPr>
          <w:lang w:val="sr-Latn-RS"/>
        </w:rPr>
        <w:t>prilikom korišćenja nasumičnog brisanja delova slik</w:t>
      </w:r>
      <w:r w:rsidR="00ED158A">
        <w:rPr>
          <w:lang w:val="sr-Latn-RS"/>
        </w:rPr>
        <w:t>e daje popunjavanje obrisanih delova nasumičnim vrednostima (šumom), pri čemu je ovo testiranje obavl</w:t>
      </w:r>
      <w:r w:rsidR="002C39A5">
        <w:rPr>
          <w:lang w:val="sr-Latn-RS"/>
        </w:rPr>
        <w:t>j</w:t>
      </w:r>
      <w:r w:rsidR="00ED158A">
        <w:rPr>
          <w:lang w:val="sr-Latn-RS"/>
        </w:rPr>
        <w:t xml:space="preserve">eno nad </w:t>
      </w:r>
      <w:r w:rsidR="002C39A5">
        <w:rPr>
          <w:lang w:val="sr-Latn-RS"/>
        </w:rPr>
        <w:t>CIFAR-10</w:t>
      </w:r>
      <w:r w:rsidR="00ED158A">
        <w:rPr>
          <w:lang w:val="sr-Latn-RS"/>
        </w:rPr>
        <w:t xml:space="preserve"> skupom podataka</w:t>
      </w:r>
      <w:r w:rsidR="005A6401">
        <w:rPr>
          <w:lang w:val="sr-Latn-RS"/>
        </w:rPr>
        <w:t>. Rezultati su prikazani u okviru tabele</w:t>
      </w:r>
      <w:r w:rsidR="007F2AF9">
        <w:rPr>
          <w:lang w:val="sr-Latn-RS"/>
        </w:rPr>
        <w:t xml:space="preserve"> 5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4"/>
        <w:gridCol w:w="1020"/>
        <w:gridCol w:w="1021"/>
      </w:tblGrid>
      <w:tr w:rsidR="00EA6062" w14:paraId="5179DA93" w14:textId="77777777" w:rsidTr="00DC64A3">
        <w:trPr>
          <w:jc w:val="center"/>
        </w:trPr>
        <w:tc>
          <w:tcPr>
            <w:tcW w:w="0" w:type="auto"/>
            <w:tcBorders>
              <w:top w:val="single" w:sz="4" w:space="0" w:color="auto"/>
              <w:bottom w:val="double" w:sz="4" w:space="0" w:color="auto"/>
            </w:tcBorders>
          </w:tcPr>
          <w:p w14:paraId="26CBE1A0" w14:textId="377B6A74" w:rsidR="00EA6062" w:rsidRPr="00DC64A3" w:rsidRDefault="000E4FB3" w:rsidP="0002209E">
            <w:pPr>
              <w:rPr>
                <w:b/>
                <w:bCs/>
                <w:lang w:val="sr-Latn-RS"/>
              </w:rPr>
            </w:pPr>
            <w:r w:rsidRPr="00DC64A3">
              <w:rPr>
                <w:b/>
                <w:bCs/>
                <w:lang w:val="sr-Latn-RS"/>
              </w:rPr>
              <w:t>Model</w:t>
            </w:r>
          </w:p>
        </w:tc>
        <w:tc>
          <w:tcPr>
            <w:tcW w:w="1020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769B8592" w14:textId="1AD8B8F5" w:rsidR="00EA6062" w:rsidRPr="00DC64A3" w:rsidRDefault="000E4FB3" w:rsidP="00DC64A3">
            <w:pPr>
              <w:jc w:val="center"/>
              <w:rPr>
                <w:b/>
                <w:bCs/>
                <w:lang w:val="sr-Latn-RS"/>
              </w:rPr>
            </w:pPr>
            <w:r w:rsidRPr="00DC64A3">
              <w:rPr>
                <w:b/>
                <w:bCs/>
                <w:lang w:val="sr-Latn-RS"/>
              </w:rPr>
              <w:t>Bez RE</w:t>
            </w:r>
          </w:p>
        </w:tc>
        <w:tc>
          <w:tcPr>
            <w:tcW w:w="1021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4760390F" w14:textId="311F0FE5" w:rsidR="00EA6062" w:rsidRPr="00DC64A3" w:rsidRDefault="000E4FB3" w:rsidP="00DC64A3">
            <w:pPr>
              <w:jc w:val="center"/>
              <w:rPr>
                <w:b/>
                <w:bCs/>
                <w:lang w:val="sr-Latn-RS"/>
              </w:rPr>
            </w:pPr>
            <w:r w:rsidRPr="00DC64A3">
              <w:rPr>
                <w:b/>
                <w:bCs/>
                <w:lang w:val="sr-Latn-RS"/>
              </w:rPr>
              <w:t>RE</w:t>
            </w:r>
          </w:p>
        </w:tc>
      </w:tr>
      <w:tr w:rsidR="00EA6062" w14:paraId="440F77A1" w14:textId="77777777" w:rsidTr="00DC64A3">
        <w:trPr>
          <w:jc w:val="center"/>
        </w:trPr>
        <w:tc>
          <w:tcPr>
            <w:tcW w:w="0" w:type="auto"/>
            <w:tcBorders>
              <w:top w:val="double" w:sz="4" w:space="0" w:color="auto"/>
            </w:tcBorders>
          </w:tcPr>
          <w:p w14:paraId="4AC32958" w14:textId="0CC95253" w:rsidR="00EA6062" w:rsidRDefault="0087568B" w:rsidP="0002209E">
            <w:pPr>
              <w:rPr>
                <w:lang w:val="sr-Latn-RS"/>
              </w:rPr>
            </w:pPr>
            <w:r>
              <w:rPr>
                <w:lang w:val="sr-Latn-RS"/>
              </w:rPr>
              <w:t>ResNet34</w:t>
            </w:r>
          </w:p>
        </w:tc>
        <w:tc>
          <w:tcPr>
            <w:tcW w:w="1020" w:type="dxa"/>
            <w:tcBorders>
              <w:top w:val="double" w:sz="4" w:space="0" w:color="auto"/>
            </w:tcBorders>
            <w:vAlign w:val="center"/>
          </w:tcPr>
          <w:p w14:paraId="3C15FD0B" w14:textId="4A7D256A" w:rsidR="00EA6062" w:rsidRDefault="0087568B" w:rsidP="00DC64A3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8.01</w:t>
            </w:r>
          </w:p>
        </w:tc>
        <w:tc>
          <w:tcPr>
            <w:tcW w:w="1021" w:type="dxa"/>
            <w:tcBorders>
              <w:top w:val="double" w:sz="4" w:space="0" w:color="auto"/>
            </w:tcBorders>
            <w:vAlign w:val="center"/>
          </w:tcPr>
          <w:p w14:paraId="3299744D" w14:textId="52E4BC19" w:rsidR="00EA6062" w:rsidRDefault="00DC64A3" w:rsidP="00DC64A3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7.71</w:t>
            </w:r>
          </w:p>
        </w:tc>
      </w:tr>
      <w:tr w:rsidR="00EA6062" w14:paraId="3AF127CF" w14:textId="77777777" w:rsidTr="00DC64A3">
        <w:trPr>
          <w:jc w:val="center"/>
        </w:trPr>
        <w:tc>
          <w:tcPr>
            <w:tcW w:w="0" w:type="auto"/>
          </w:tcPr>
          <w:p w14:paraId="206D242C" w14:textId="0762A482" w:rsidR="00EA6062" w:rsidRDefault="0087568B" w:rsidP="0002209E">
            <w:pPr>
              <w:rPr>
                <w:lang w:val="sr-Latn-RS"/>
              </w:rPr>
            </w:pPr>
            <w:r>
              <w:rPr>
                <w:lang w:val="sr-Latn-RS"/>
              </w:rPr>
              <w:t>ResNet50</w:t>
            </w:r>
          </w:p>
        </w:tc>
        <w:tc>
          <w:tcPr>
            <w:tcW w:w="1020" w:type="dxa"/>
            <w:vAlign w:val="center"/>
          </w:tcPr>
          <w:p w14:paraId="161166CE" w14:textId="6AD5CCA5" w:rsidR="00EA6062" w:rsidRDefault="0087568B" w:rsidP="00DC64A3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6.89</w:t>
            </w:r>
          </w:p>
        </w:tc>
        <w:tc>
          <w:tcPr>
            <w:tcW w:w="1021" w:type="dxa"/>
            <w:vAlign w:val="center"/>
          </w:tcPr>
          <w:p w14:paraId="34A1B6DE" w14:textId="019917AD" w:rsidR="00EA6062" w:rsidRDefault="00DC64A3" w:rsidP="00DC64A3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6.69</w:t>
            </w:r>
          </w:p>
        </w:tc>
      </w:tr>
      <w:tr w:rsidR="00EA6062" w14:paraId="2F54C9E8" w14:textId="77777777" w:rsidTr="00DC64A3">
        <w:trPr>
          <w:jc w:val="center"/>
        </w:trPr>
        <w:tc>
          <w:tcPr>
            <w:tcW w:w="0" w:type="auto"/>
            <w:tcBorders>
              <w:bottom w:val="single" w:sz="4" w:space="0" w:color="auto"/>
            </w:tcBorders>
          </w:tcPr>
          <w:p w14:paraId="5090FCC6" w14:textId="650F7C7B" w:rsidR="00EA6062" w:rsidRDefault="0087568B" w:rsidP="0002209E">
            <w:pPr>
              <w:rPr>
                <w:lang w:val="sr-Latn-RS"/>
              </w:rPr>
            </w:pPr>
            <w:r>
              <w:rPr>
                <w:lang w:val="sr-Latn-RS"/>
              </w:rPr>
              <w:t>ResNet101</w:t>
            </w:r>
          </w:p>
        </w:tc>
        <w:tc>
          <w:tcPr>
            <w:tcW w:w="1020" w:type="dxa"/>
            <w:tcBorders>
              <w:bottom w:val="single" w:sz="4" w:space="0" w:color="auto"/>
            </w:tcBorders>
            <w:vAlign w:val="center"/>
          </w:tcPr>
          <w:p w14:paraId="653E2A32" w14:textId="5BAFBB34" w:rsidR="00EA6062" w:rsidRDefault="0087568B" w:rsidP="00DC64A3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5.73</w:t>
            </w:r>
          </w:p>
        </w:tc>
        <w:tc>
          <w:tcPr>
            <w:tcW w:w="1021" w:type="dxa"/>
            <w:tcBorders>
              <w:bottom w:val="single" w:sz="4" w:space="0" w:color="auto"/>
            </w:tcBorders>
            <w:vAlign w:val="center"/>
          </w:tcPr>
          <w:p w14:paraId="1CE59A15" w14:textId="2CB23A45" w:rsidR="00EA6062" w:rsidRDefault="00DC64A3" w:rsidP="003C6342">
            <w:pPr>
              <w:keepNext/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5.30</w:t>
            </w:r>
          </w:p>
        </w:tc>
      </w:tr>
    </w:tbl>
    <w:p w14:paraId="57457937" w14:textId="3572D248" w:rsidR="000D1194" w:rsidRDefault="003C6342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Tabel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Tabela \* ARABIC </w:instrText>
      </w:r>
      <w:r w:rsidR="00190D77" w:rsidRPr="004A6DA4">
        <w:rPr>
          <w:lang w:val="sr-Latn-RS"/>
        </w:rPr>
        <w:fldChar w:fldCharType="separate"/>
      </w:r>
      <w:r w:rsidR="00243A3D" w:rsidRPr="004A6DA4">
        <w:rPr>
          <w:noProof/>
          <w:lang w:val="sr-Latn-RS"/>
        </w:rPr>
        <w:t>4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Grešle klasifikacije uz korišćenje </w:t>
      </w:r>
      <w:r w:rsidR="00A216FD" w:rsidRPr="004A6DA4">
        <w:rPr>
          <w:lang w:val="sr-Latn-RS"/>
        </w:rPr>
        <w:t>i</w:t>
      </w:r>
      <w:r w:rsidRPr="004A6DA4">
        <w:rPr>
          <w:lang w:val="sr-Latn-RS"/>
        </w:rPr>
        <w:t xml:space="preserve"> bez korišćenja </w:t>
      </w:r>
      <w:r w:rsidR="00A216FD" w:rsidRPr="004A6DA4">
        <w:rPr>
          <w:lang w:val="sr-Latn-RS"/>
        </w:rPr>
        <w:t>nasumičnog brisanja</w:t>
      </w:r>
      <w:r w:rsidR="00B628FA" w:rsidRPr="004A6DA4">
        <w:rPr>
          <w:lang w:val="sr-Latn-RS"/>
        </w:rPr>
        <w:t xml:space="preserve"> nad ImageNet skupom podataka. </w:t>
      </w:r>
      <w:r w:rsidR="00B628FA" w:rsidRPr="004A6DA4">
        <w:rPr>
          <w:lang w:val="sr-Latn-RS"/>
        </w:rPr>
        <w:fldChar w:fldCharType="begin"/>
      </w:r>
      <w:r w:rsidR="00B628FA" w:rsidRPr="004A6DA4">
        <w:rPr>
          <w:lang w:val="sr-Latn-RS"/>
        </w:rPr>
        <w:instrText xml:space="preserve"> ADDIN ZOTERO_ITEM CSL_CITATION {"citationID":"jWzpziCt","properties":{"formattedCitation":"[9]","plainCitation":"[9]","noteIndex":0},"citationItems":[{"id":30,"uris":["http://zotero.org/users/13936564/items/NZHVIUT6"],"itemData":{"id":30,"type":"paper-conference","container-title":"Proceedings of the AAAI conference on artificial intelligence","note":"issue: 07","page":"13001–13008","title":"Random erasing data augmentation","volume":"34","author":[{"family":"Zhong","given":"Zhun"},{"family":"Zheng","given":"Liang"},{"family":"Kang","given":"Guoliang"},{"family":"Li","given":"Shaozi"},{"family":"Yang","given":"Yi"}],"issued":{"date-parts":[["2020"]]}}}],"schema":"https://github.com/citation-style-language/schema/raw/master/csl-citation.json"} </w:instrText>
      </w:r>
      <w:r w:rsidR="00B628FA" w:rsidRPr="004A6DA4">
        <w:rPr>
          <w:lang w:val="sr-Latn-RS"/>
        </w:rPr>
        <w:fldChar w:fldCharType="separate"/>
      </w:r>
      <w:r w:rsidR="00B628FA" w:rsidRPr="004A6DA4">
        <w:rPr>
          <w:rFonts w:ascii="Times New Roman" w:hAnsi="Times New Roman" w:cs="Times New Roman"/>
          <w:lang w:val="sr-Latn-RS"/>
        </w:rPr>
        <w:t>[9]</w:t>
      </w:r>
      <w:r w:rsidR="00B628FA" w:rsidRPr="004A6DA4">
        <w:rPr>
          <w:lang w:val="sr-Latn-RS"/>
        </w:rPr>
        <w:fldChar w:fldCharType="end"/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8"/>
        <w:gridCol w:w="1396"/>
        <w:gridCol w:w="1268"/>
        <w:gridCol w:w="1836"/>
        <w:gridCol w:w="1217"/>
        <w:gridCol w:w="1217"/>
      </w:tblGrid>
      <w:tr w:rsidR="002C39A5" w14:paraId="2AE189B6" w14:textId="77777777" w:rsidTr="00861C26">
        <w:trPr>
          <w:jc w:val="center"/>
        </w:trPr>
        <w:tc>
          <w:tcPr>
            <w:tcW w:w="0" w:type="auto"/>
          </w:tcPr>
          <w:p w14:paraId="3627F51C" w14:textId="40AC4952" w:rsidR="002C39A5" w:rsidRPr="00116C8A" w:rsidRDefault="00AD491D" w:rsidP="0002209E">
            <w:pPr>
              <w:rPr>
                <w:b/>
                <w:bCs/>
                <w:lang w:val="sr-Latn-RS"/>
              </w:rPr>
            </w:pPr>
            <w:r w:rsidRPr="00116C8A">
              <w:rPr>
                <w:b/>
                <w:bCs/>
                <w:lang w:val="sr-Latn-RS"/>
              </w:rPr>
              <w:t>Popuna</w:t>
            </w:r>
          </w:p>
        </w:tc>
        <w:tc>
          <w:tcPr>
            <w:tcW w:w="0" w:type="auto"/>
            <w:vAlign w:val="center"/>
          </w:tcPr>
          <w:p w14:paraId="35F2FD0D" w14:textId="1E7C719A" w:rsidR="002C39A5" w:rsidRPr="002075A9" w:rsidRDefault="00AD491D" w:rsidP="004103FB">
            <w:pPr>
              <w:jc w:val="center"/>
              <w:rPr>
                <w:b/>
                <w:bCs/>
                <w:lang w:val="sr-Latn-RS"/>
              </w:rPr>
            </w:pPr>
            <w:r w:rsidRPr="002075A9">
              <w:rPr>
                <w:b/>
                <w:bCs/>
                <w:lang w:val="sr-Latn-RS"/>
              </w:rPr>
              <w:t xml:space="preserve">Bez </w:t>
            </w:r>
            <w:r w:rsidR="00E4352E" w:rsidRPr="002075A9">
              <w:rPr>
                <w:b/>
                <w:bCs/>
                <w:lang w:val="sr-Latn-RS"/>
              </w:rPr>
              <w:t>brisanja</w:t>
            </w:r>
          </w:p>
        </w:tc>
        <w:tc>
          <w:tcPr>
            <w:tcW w:w="0" w:type="auto"/>
            <w:vAlign w:val="center"/>
          </w:tcPr>
          <w:p w14:paraId="45E2B94F" w14:textId="5F01429B" w:rsidR="002C39A5" w:rsidRPr="002075A9" w:rsidRDefault="00E4352E" w:rsidP="004103FB">
            <w:pPr>
              <w:jc w:val="center"/>
              <w:rPr>
                <w:b/>
                <w:bCs/>
                <w:lang w:val="sr-Latn-RS"/>
              </w:rPr>
            </w:pPr>
            <w:r w:rsidRPr="002075A9">
              <w:rPr>
                <w:b/>
                <w:bCs/>
                <w:lang w:val="sr-Latn-RS"/>
              </w:rPr>
              <w:t>Nasumična</w:t>
            </w:r>
          </w:p>
        </w:tc>
        <w:tc>
          <w:tcPr>
            <w:tcW w:w="0" w:type="auto"/>
            <w:vAlign w:val="center"/>
          </w:tcPr>
          <w:p w14:paraId="25EBE085" w14:textId="45084CCD" w:rsidR="002C39A5" w:rsidRPr="002075A9" w:rsidRDefault="00E4352E" w:rsidP="004103FB">
            <w:pPr>
              <w:jc w:val="center"/>
              <w:rPr>
                <w:b/>
                <w:bCs/>
                <w:lang w:val="sr-Latn-RS"/>
              </w:rPr>
            </w:pPr>
            <w:r w:rsidRPr="002075A9">
              <w:rPr>
                <w:b/>
                <w:bCs/>
                <w:lang w:val="sr-Latn-RS"/>
              </w:rPr>
              <w:t>Srednja vrednost</w:t>
            </w:r>
          </w:p>
        </w:tc>
        <w:tc>
          <w:tcPr>
            <w:tcW w:w="0" w:type="auto"/>
            <w:vAlign w:val="center"/>
          </w:tcPr>
          <w:p w14:paraId="65111978" w14:textId="5BD8A6F5" w:rsidR="002C39A5" w:rsidRPr="002075A9" w:rsidRDefault="00F17C5E" w:rsidP="004103FB">
            <w:pPr>
              <w:jc w:val="center"/>
              <w:rPr>
                <w:b/>
                <w:bCs/>
                <w:lang w:val="sr-Latn-RS"/>
              </w:rPr>
            </w:pPr>
            <w:r w:rsidRPr="002075A9">
              <w:rPr>
                <w:b/>
                <w:bCs/>
                <w:lang w:val="sr-Latn-RS"/>
              </w:rPr>
              <w:t>Crna (0)</w:t>
            </w:r>
          </w:p>
        </w:tc>
        <w:tc>
          <w:tcPr>
            <w:tcW w:w="0" w:type="auto"/>
            <w:vAlign w:val="center"/>
          </w:tcPr>
          <w:p w14:paraId="5C0AF18D" w14:textId="5B409ADD" w:rsidR="002C39A5" w:rsidRPr="002075A9" w:rsidRDefault="00F17C5E" w:rsidP="004103FB">
            <w:pPr>
              <w:jc w:val="center"/>
              <w:rPr>
                <w:b/>
                <w:bCs/>
                <w:lang w:val="sr-Latn-RS"/>
              </w:rPr>
            </w:pPr>
            <w:r w:rsidRPr="002075A9">
              <w:rPr>
                <w:b/>
                <w:bCs/>
                <w:lang w:val="sr-Latn-RS"/>
              </w:rPr>
              <w:t>Bela (255)</w:t>
            </w:r>
          </w:p>
        </w:tc>
      </w:tr>
      <w:tr w:rsidR="002C39A5" w14:paraId="02C6231B" w14:textId="77777777" w:rsidTr="00861C26">
        <w:trPr>
          <w:jc w:val="center"/>
        </w:trPr>
        <w:tc>
          <w:tcPr>
            <w:tcW w:w="0" w:type="auto"/>
            <w:tcBorders>
              <w:top w:val="double" w:sz="4" w:space="0" w:color="auto"/>
            </w:tcBorders>
          </w:tcPr>
          <w:p w14:paraId="296CDCA4" w14:textId="7B796896" w:rsidR="002C39A5" w:rsidRPr="00116C8A" w:rsidRDefault="00AD491D" w:rsidP="0002209E">
            <w:pPr>
              <w:rPr>
                <w:b/>
                <w:bCs/>
                <w:lang w:val="sr-Latn-RS"/>
              </w:rPr>
            </w:pPr>
            <w:r w:rsidRPr="00116C8A">
              <w:rPr>
                <w:b/>
                <w:bCs/>
                <w:lang w:val="sr-Latn-RS"/>
              </w:rPr>
              <w:t>Greška</w:t>
            </w:r>
          </w:p>
        </w:tc>
        <w:tc>
          <w:tcPr>
            <w:tcW w:w="0" w:type="auto"/>
            <w:tcBorders>
              <w:top w:val="double" w:sz="4" w:space="0" w:color="auto"/>
            </w:tcBorders>
            <w:vAlign w:val="center"/>
          </w:tcPr>
          <w:p w14:paraId="50594B08" w14:textId="066CCCCE" w:rsidR="002C39A5" w:rsidRDefault="00B50D88" w:rsidP="004103FB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5.17 ± 0.18</w:t>
            </w:r>
          </w:p>
        </w:tc>
        <w:tc>
          <w:tcPr>
            <w:tcW w:w="0" w:type="auto"/>
            <w:tcBorders>
              <w:top w:val="double" w:sz="4" w:space="0" w:color="auto"/>
            </w:tcBorders>
            <w:vAlign w:val="center"/>
          </w:tcPr>
          <w:p w14:paraId="0CA04861" w14:textId="450B27A4" w:rsidR="002C39A5" w:rsidRDefault="004103FB" w:rsidP="004103FB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4.31 ± 0.07</w:t>
            </w:r>
          </w:p>
        </w:tc>
        <w:tc>
          <w:tcPr>
            <w:tcW w:w="0" w:type="auto"/>
            <w:tcBorders>
              <w:top w:val="double" w:sz="4" w:space="0" w:color="auto"/>
            </w:tcBorders>
            <w:vAlign w:val="center"/>
          </w:tcPr>
          <w:p w14:paraId="7C0555E0" w14:textId="480DFC39" w:rsidR="002C39A5" w:rsidRDefault="004103FB" w:rsidP="004103FB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4.35 ± 0.12</w:t>
            </w:r>
          </w:p>
        </w:tc>
        <w:tc>
          <w:tcPr>
            <w:tcW w:w="0" w:type="auto"/>
            <w:tcBorders>
              <w:top w:val="double" w:sz="4" w:space="0" w:color="auto"/>
            </w:tcBorders>
            <w:vAlign w:val="center"/>
          </w:tcPr>
          <w:p w14:paraId="73BC6BC2" w14:textId="62B5B146" w:rsidR="002C39A5" w:rsidRDefault="004103FB" w:rsidP="004103FB">
            <w:pPr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4.62 ± 0.09</w:t>
            </w:r>
          </w:p>
        </w:tc>
        <w:tc>
          <w:tcPr>
            <w:tcW w:w="0" w:type="auto"/>
            <w:tcBorders>
              <w:top w:val="double" w:sz="4" w:space="0" w:color="auto"/>
            </w:tcBorders>
            <w:vAlign w:val="center"/>
          </w:tcPr>
          <w:p w14:paraId="1E7ED535" w14:textId="1AC99DE9" w:rsidR="002C39A5" w:rsidRDefault="004103FB" w:rsidP="00243A3D">
            <w:pPr>
              <w:keepNext/>
              <w:jc w:val="center"/>
              <w:rPr>
                <w:lang w:val="sr-Latn-RS"/>
              </w:rPr>
            </w:pPr>
            <w:r w:rsidRPr="006118B9">
              <w:rPr>
                <w:lang w:val="sr-Latn-RS"/>
              </w:rPr>
              <w:t>4.85 ± 0.13</w:t>
            </w:r>
          </w:p>
        </w:tc>
      </w:tr>
    </w:tbl>
    <w:p w14:paraId="0E6BA43E" w14:textId="5CCA2750" w:rsidR="002C39A5" w:rsidRDefault="00243A3D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Tabel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Tabela \* ARABIC </w:instrText>
      </w:r>
      <w:r w:rsidR="00190D77" w:rsidRPr="004A6DA4">
        <w:rPr>
          <w:lang w:val="sr-Latn-RS"/>
        </w:rPr>
        <w:fldChar w:fldCharType="separate"/>
      </w:r>
      <w:r w:rsidRPr="004A6DA4">
        <w:rPr>
          <w:noProof/>
          <w:lang w:val="sr-Latn-RS"/>
        </w:rPr>
        <w:t>5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Greške klasifikacije nad skupom CIFAR-</w:t>
      </w:r>
      <w:r w:rsidR="00B24193" w:rsidRPr="004A6DA4">
        <w:rPr>
          <w:lang w:val="sr-Latn-RS"/>
        </w:rPr>
        <w:t>1</w:t>
      </w:r>
      <w:r w:rsidRPr="004A6DA4">
        <w:rPr>
          <w:lang w:val="sr-Latn-RS"/>
        </w:rPr>
        <w:t>0 uz različite</w:t>
      </w:r>
      <w:r w:rsidR="00B24193" w:rsidRPr="004A6DA4">
        <w:rPr>
          <w:lang w:val="sr-Latn-RS"/>
        </w:rPr>
        <w:t xml:space="preserve"> strategije popune prilikom primene nasumičnog brisanja. </w:t>
      </w:r>
      <w:r w:rsidR="00B24193" w:rsidRPr="004A6DA4">
        <w:rPr>
          <w:lang w:val="sr-Latn-RS"/>
        </w:rPr>
        <w:fldChar w:fldCharType="begin"/>
      </w:r>
      <w:r w:rsidR="00B24193" w:rsidRPr="004A6DA4">
        <w:rPr>
          <w:lang w:val="sr-Latn-RS"/>
        </w:rPr>
        <w:instrText xml:space="preserve"> ADDIN ZOTERO_ITEM CSL_CITATION {"citationID":"i0Q81CuI","properties":{"formattedCitation":"[9]","plainCitation":"[9]","noteIndex":0},"citationItems":[{"id":30,"uris":["http://zotero.org/users/13936564/items/NZHVIUT6"],"itemData":{"id":30,"type":"paper-conference","container-title":"Proceedings of the AAAI conference on artificial intelligence","note":"issue: 07","page":"13001–13008","title":"Random erasing data augmentation","volume":"34","author":[{"family":"Zhong","given":"Zhun"},{"family":"Zheng","given":"Liang"},{"family":"Kang","given":"Guoliang"},{"family":"Li","given":"Shaozi"},{"family":"Yang","given":"Yi"}],"issued":{"date-parts":[["2020"]]}}}],"schema":"https://github.com/citation-style-language/schema/raw/master/csl-citation.json"} </w:instrText>
      </w:r>
      <w:r w:rsidR="00B24193" w:rsidRPr="004A6DA4">
        <w:rPr>
          <w:lang w:val="sr-Latn-RS"/>
        </w:rPr>
        <w:fldChar w:fldCharType="separate"/>
      </w:r>
      <w:r w:rsidR="00B24193" w:rsidRPr="004A6DA4">
        <w:rPr>
          <w:rFonts w:ascii="Times New Roman" w:hAnsi="Times New Roman" w:cs="Times New Roman"/>
          <w:lang w:val="sr-Latn-RS"/>
        </w:rPr>
        <w:t>[9]</w:t>
      </w:r>
      <w:r w:rsidR="00B24193" w:rsidRPr="004A6DA4">
        <w:rPr>
          <w:lang w:val="sr-Latn-RS"/>
        </w:rPr>
        <w:fldChar w:fldCharType="end"/>
      </w:r>
    </w:p>
    <w:p w14:paraId="314CA4A1" w14:textId="6BA25570" w:rsidR="009752E0" w:rsidRDefault="00421CE8" w:rsidP="0002209E">
      <w:pPr>
        <w:rPr>
          <w:lang w:val="sr-Latn-RS"/>
        </w:rPr>
      </w:pPr>
      <w:r>
        <w:rPr>
          <w:lang w:val="sr-Latn-RS"/>
        </w:rPr>
        <w:lastRenderedPageBreak/>
        <w:t>Ova tehnika se može koristiti i u kombinaciji sa</w:t>
      </w:r>
      <w:r w:rsidR="008C355B">
        <w:rPr>
          <w:lang w:val="sr-Latn-RS"/>
        </w:rPr>
        <w:t xml:space="preserve"> generativnim modelima dubokog učenja. </w:t>
      </w:r>
      <w:r w:rsidR="00345C7F">
        <w:rPr>
          <w:lang w:val="sr-Latn-RS"/>
        </w:rPr>
        <w:t>O</w:t>
      </w:r>
      <w:r w:rsidR="0091775F">
        <w:rPr>
          <w:lang w:val="sr-Latn-RS"/>
        </w:rPr>
        <w:t xml:space="preserve">snovni princip kod ideja ovog tipa </w:t>
      </w:r>
      <w:r w:rsidR="00790344">
        <w:rPr>
          <w:lang w:val="sr-Latn-RS"/>
        </w:rPr>
        <w:t xml:space="preserve">jeste da se </w:t>
      </w:r>
      <w:r w:rsidR="004C5ABC">
        <w:rPr>
          <w:lang w:val="sr-Latn-RS"/>
        </w:rPr>
        <w:t xml:space="preserve">umesto klasičnih tehnika popunjavanja iskoristi model (npr. </w:t>
      </w:r>
      <w:r w:rsidR="004C5ABC" w:rsidRPr="004A6DA4">
        <w:rPr>
          <w:lang w:val="sr-Latn-RS"/>
        </w:rPr>
        <w:t>GAN)</w:t>
      </w:r>
      <w:r w:rsidR="00530856" w:rsidRPr="004A6DA4">
        <w:rPr>
          <w:lang w:val="sr-Latn-RS"/>
        </w:rPr>
        <w:t xml:space="preserve"> </w:t>
      </w:r>
      <w:r w:rsidR="00530856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DA1bIGcZ","properties":{"formattedCitation":"[13]","plainCitation":"[13]","noteIndex":0},"citationItems":[{"id":26,"uris":["http://zotero.org/users/13936564/items/G656MJJ7"],"itemData":{"id":26,"type":"paper-conference","container-title":"2018 international interdisciplinary PhD workshop (IIPhDW)","page":"117–122","publisher":"IEEE","title":"Data augmentation for improving deep learning in image classification problem","author":[{"family":"Mikołajczyk","given":"Agnieszka"},{"family":"Grochowski","given":"Michał"}],"issued":{"date-parts":[["2018"]]}}}],"schema":"https://github.com/citation-style-language/schema/raw/master/csl-citation.json"} </w:instrText>
      </w:r>
      <w:r w:rsidR="00530856" w:rsidRPr="004A6DA4">
        <w:rPr>
          <w:lang w:val="sr-Latn-RS"/>
        </w:rPr>
        <w:fldChar w:fldCharType="separate"/>
      </w:r>
      <w:r w:rsidR="00530856" w:rsidRPr="004A6DA4">
        <w:rPr>
          <w:rFonts w:ascii="Times New Roman" w:hAnsi="Times New Roman" w:cs="Times New Roman"/>
          <w:lang w:val="sr-Latn-RS"/>
        </w:rPr>
        <w:t>[13]</w:t>
      </w:r>
      <w:r w:rsidR="00530856" w:rsidRPr="004A6DA4">
        <w:rPr>
          <w:lang w:val="sr-Latn-RS"/>
        </w:rPr>
        <w:fldChar w:fldCharType="end"/>
      </w:r>
      <w:r w:rsidR="001018F6" w:rsidRPr="004A6DA4">
        <w:rPr>
          <w:lang w:val="sr-Latn-RS"/>
        </w:rPr>
        <w:t>.</w:t>
      </w:r>
    </w:p>
    <w:p w14:paraId="34AC8D34" w14:textId="650E9CF9" w:rsidR="003E5F52" w:rsidRDefault="001018F6" w:rsidP="00A75215">
      <w:pPr>
        <w:ind w:firstLine="720"/>
        <w:rPr>
          <w:lang w:val="sr-Latn-RS"/>
        </w:rPr>
      </w:pPr>
      <w:r>
        <w:rPr>
          <w:lang w:val="sr-Latn-RS"/>
        </w:rPr>
        <w:t>Mana ovakvog pristupa je u tome što</w:t>
      </w:r>
      <w:r w:rsidR="00F10721">
        <w:rPr>
          <w:lang w:val="sr-Latn-RS"/>
        </w:rPr>
        <w:t xml:space="preserve"> prilikom brisanja delova slika</w:t>
      </w:r>
      <w:r w:rsidR="00F55A8C">
        <w:rPr>
          <w:lang w:val="sr-Latn-RS"/>
        </w:rPr>
        <w:t xml:space="preserve"> može biti obrisan deo koji je od ključnog značaja za konkretan zadatak. Primer ovakve situacije u domenu autonomne vožnje može biti</w:t>
      </w:r>
      <w:r w:rsidR="00DB6EEF">
        <w:rPr>
          <w:lang w:val="sr-Latn-RS"/>
        </w:rPr>
        <w:t xml:space="preserve"> situacija kada se saobraćajni znak ili njegov deo obriše iz slike</w:t>
      </w:r>
      <w:r w:rsidR="00135FD2">
        <w:rPr>
          <w:lang w:val="sr-Latn-RS"/>
        </w:rPr>
        <w:t xml:space="preserve">. Zbog ovoga je, </w:t>
      </w:r>
      <w:r w:rsidR="00115AE3">
        <w:rPr>
          <w:lang w:val="sr-Latn-RS"/>
        </w:rPr>
        <w:t>prilikom primene ovakve tehnike,</w:t>
      </w:r>
      <w:r w:rsidR="00ED6EA0">
        <w:rPr>
          <w:lang w:val="sr-Latn-RS"/>
        </w:rPr>
        <w:t xml:space="preserve"> u zavisnosti od konkretnog zadatka i domena,</w:t>
      </w:r>
      <w:r w:rsidR="00115AE3">
        <w:rPr>
          <w:lang w:val="sr-Latn-RS"/>
        </w:rPr>
        <w:t xml:space="preserve"> često poželjno izvršiti</w:t>
      </w:r>
      <w:r w:rsidR="00ED6EA0">
        <w:rPr>
          <w:lang w:val="sr-Latn-RS"/>
        </w:rPr>
        <w:t xml:space="preserve"> i</w:t>
      </w:r>
      <w:r w:rsidR="00115AE3">
        <w:rPr>
          <w:lang w:val="sr-Latn-RS"/>
        </w:rPr>
        <w:t xml:space="preserve"> ručnu proveru augmentovanih slika</w:t>
      </w:r>
      <w:r w:rsidR="00826991">
        <w:rPr>
          <w:lang w:val="sr-Latn-RS"/>
        </w:rPr>
        <w:t>.</w:t>
      </w:r>
    </w:p>
    <w:p w14:paraId="7B43D62E" w14:textId="59501893" w:rsidR="00C75724" w:rsidRDefault="00C75724" w:rsidP="00C75724">
      <w:pPr>
        <w:pStyle w:val="Heading2"/>
        <w:rPr>
          <w:lang w:val="sr-Latn-RS"/>
        </w:rPr>
      </w:pPr>
      <w:bookmarkStart w:id="22" w:name="_Toc163503147"/>
      <w:r>
        <w:rPr>
          <w:lang w:val="sr-Latn-RS"/>
        </w:rPr>
        <w:t xml:space="preserve">3.5. </w:t>
      </w:r>
      <w:r w:rsidR="00C00EB6">
        <w:rPr>
          <w:lang w:val="sr-Latn-RS"/>
        </w:rPr>
        <w:t>Narušavanje kvaliteta slika</w:t>
      </w:r>
      <w:bookmarkEnd w:id="22"/>
    </w:p>
    <w:p w14:paraId="511B4AA8" w14:textId="4F54A36A" w:rsidR="00C00EB6" w:rsidRDefault="00F038A9" w:rsidP="00C00EB6">
      <w:pPr>
        <w:rPr>
          <w:lang w:val="sr-Latn-RS"/>
        </w:rPr>
      </w:pPr>
      <w:r>
        <w:rPr>
          <w:lang w:val="sr-Latn-RS"/>
        </w:rPr>
        <w:t>Slike iz realnih scena često mogu biti niskog kvaliteta. Ovo može biti posledica kvaliteta kamere koja se koristi</w:t>
      </w:r>
      <w:r w:rsidR="00CA2FD5">
        <w:rPr>
          <w:lang w:val="sr-Latn-RS"/>
        </w:rPr>
        <w:t xml:space="preserve">, uslova osvetljenja, ali i kompresije definisane formatum u kome se  ove slike čuvaju. </w:t>
      </w:r>
      <w:r w:rsidR="00D6794F">
        <w:rPr>
          <w:lang w:val="sr-Latn-RS"/>
        </w:rPr>
        <w:t>Modeli dubokog učenja bi trebali da budu obučeni na takav način da mogu davati dobre rezultate i u ovakvim situacijama. Zbog toga</w:t>
      </w:r>
      <w:r w:rsidR="00E37F57">
        <w:rPr>
          <w:lang w:val="sr-Latn-RS"/>
        </w:rPr>
        <w:t xml:space="preserve"> se</w:t>
      </w:r>
      <w:r w:rsidR="00D6794F">
        <w:rPr>
          <w:lang w:val="sr-Latn-RS"/>
        </w:rPr>
        <w:t xml:space="preserve">, kao još jedan vid augmentacije </w:t>
      </w:r>
      <w:r w:rsidR="00E37F57">
        <w:rPr>
          <w:lang w:val="sr-Latn-RS"/>
        </w:rPr>
        <w:t>slike mogu izdvojiti i tehnike koje simuliraju</w:t>
      </w:r>
      <w:r w:rsidR="00400A50">
        <w:rPr>
          <w:lang w:val="sr-Latn-RS"/>
        </w:rPr>
        <w:t xml:space="preserve"> rad sa slikama nižeg kvaliteta. Neke od njih obuhvataju: dodavanje šuma, </w:t>
      </w:r>
      <w:r w:rsidR="0052349E">
        <w:rPr>
          <w:lang w:val="sr-Latn-RS"/>
        </w:rPr>
        <w:t>pikselizacija, simulacija efekata kompresije (JPEG) itd.</w:t>
      </w:r>
    </w:p>
    <w:p w14:paraId="1A1DFBF0" w14:textId="31317E91" w:rsidR="0052349E" w:rsidRPr="00C00EB6" w:rsidRDefault="0052349E" w:rsidP="0052349E">
      <w:pPr>
        <w:pStyle w:val="Heading3"/>
        <w:rPr>
          <w:lang w:val="sr-Latn-RS"/>
        </w:rPr>
      </w:pPr>
      <w:bookmarkStart w:id="23" w:name="_Toc163503148"/>
      <w:r>
        <w:rPr>
          <w:lang w:val="sr-Latn-RS"/>
        </w:rPr>
        <w:t>3.5.1. Dodavanje šuma</w:t>
      </w:r>
      <w:bookmarkEnd w:id="23"/>
    </w:p>
    <w:p w14:paraId="6D19A976" w14:textId="0B89B4B4" w:rsidR="003E5F52" w:rsidRDefault="008D2B1D" w:rsidP="003E5F52">
      <w:pPr>
        <w:rPr>
          <w:lang w:val="sr-Latn-RS"/>
        </w:rPr>
      </w:pPr>
      <w:r>
        <w:rPr>
          <w:lang w:val="sr-Latn-RS"/>
        </w:rPr>
        <w:t xml:space="preserve">Dodavanje šuma slici </w:t>
      </w:r>
      <w:r w:rsidR="00EF4B13">
        <w:rPr>
          <w:lang w:val="sr-Latn-RS"/>
        </w:rPr>
        <w:t xml:space="preserve">podrazumeva nasumično ubacivanje crnih, belih ili obojenih piksela u sliku. Ova tehnika </w:t>
      </w:r>
      <w:r w:rsidR="005B682E">
        <w:rPr>
          <w:lang w:val="sr-Latn-RS"/>
        </w:rPr>
        <w:t>menja teksturu slike</w:t>
      </w:r>
      <w:r w:rsidR="001A05CD">
        <w:rPr>
          <w:lang w:val="sr-Latn-RS"/>
        </w:rPr>
        <w:t xml:space="preserve"> i može simulirati</w:t>
      </w:r>
      <w:r w:rsidR="00E86940">
        <w:rPr>
          <w:lang w:val="sr-Latn-RS"/>
        </w:rPr>
        <w:t xml:space="preserve"> situacije kada kamera daje šumovite slike (npr. </w:t>
      </w:r>
      <w:r w:rsidR="00DD4AB1">
        <w:rPr>
          <w:lang w:val="sr-Latn-RS"/>
        </w:rPr>
        <w:t xml:space="preserve">u scenama </w:t>
      </w:r>
      <w:r w:rsidR="00D357F8">
        <w:rPr>
          <w:lang w:val="sr-Latn-RS"/>
        </w:rPr>
        <w:t>sa slabijim osvetljenjem</w:t>
      </w:r>
      <w:r w:rsidR="0022607E">
        <w:rPr>
          <w:lang w:val="sr-Latn-RS"/>
        </w:rPr>
        <w:t>, što može biti čest slučaj i u domenu autonomne vožnje</w:t>
      </w:r>
      <w:r w:rsidR="00DD4AB1">
        <w:rPr>
          <w:lang w:val="sr-Latn-RS"/>
        </w:rPr>
        <w:t>). Postoji nekoliko tipova šuma koji se često pominju u oblasti digitalne obrade slika</w:t>
      </w:r>
      <w:r w:rsidR="005B523C">
        <w:rPr>
          <w:lang w:val="sr-Latn-RS"/>
        </w:rPr>
        <w:t>, a neki od njih su:</w:t>
      </w:r>
    </w:p>
    <w:p w14:paraId="2ECE2BAD" w14:textId="12FEDFD6" w:rsidR="005B523C" w:rsidRDefault="005B523C" w:rsidP="005B523C">
      <w:pPr>
        <w:pStyle w:val="ListParagraph"/>
        <w:numPr>
          <w:ilvl w:val="0"/>
          <w:numId w:val="4"/>
        </w:numPr>
        <w:rPr>
          <w:lang w:val="sr-Latn-RS"/>
        </w:rPr>
      </w:pPr>
      <w:r>
        <w:rPr>
          <w:lang w:val="sr-Latn-RS"/>
        </w:rPr>
        <w:t xml:space="preserve">Gausov šum </w:t>
      </w:r>
      <w:r w:rsidR="004C3D65">
        <w:rPr>
          <w:lang w:val="sr-Latn-RS"/>
        </w:rPr>
        <w:t>–</w:t>
      </w:r>
      <w:r>
        <w:rPr>
          <w:lang w:val="sr-Latn-RS"/>
        </w:rPr>
        <w:t xml:space="preserve"> </w:t>
      </w:r>
      <w:r w:rsidR="007A6C35">
        <w:rPr>
          <w:lang w:val="sr-Latn-RS"/>
        </w:rPr>
        <w:t>nasumične vrednosti koje ovaj šu</w:t>
      </w:r>
      <w:r w:rsidR="00E43935">
        <w:rPr>
          <w:lang w:val="sr-Latn-RS"/>
        </w:rPr>
        <w:t>m ima prate normalnu Gausovu raspodelu</w:t>
      </w:r>
      <w:r w:rsidR="003A5C1B" w:rsidRPr="004A6DA4">
        <w:rPr>
          <w:lang w:val="sr-Latn-RS"/>
        </w:rPr>
        <w:t xml:space="preserve"> (slika 20 </w:t>
      </w:r>
      <w:r w:rsidR="0025505A" w:rsidRPr="004A6DA4">
        <w:rPr>
          <w:lang w:val="sr-Latn-RS"/>
        </w:rPr>
        <w:t>gornji red</w:t>
      </w:r>
      <w:r w:rsidR="003A5C1B" w:rsidRPr="004A6DA4">
        <w:rPr>
          <w:lang w:val="sr-Latn-RS"/>
        </w:rPr>
        <w:t>)</w:t>
      </w:r>
      <w:r w:rsidR="0025505A" w:rsidRPr="004A6DA4">
        <w:rPr>
          <w:lang w:val="sr-Latn-RS"/>
        </w:rPr>
        <w:t>.</w:t>
      </w:r>
    </w:p>
    <w:p w14:paraId="089CF8E7" w14:textId="0DADD79C" w:rsidR="00E43935" w:rsidRDefault="00E43935" w:rsidP="005B523C">
      <w:pPr>
        <w:pStyle w:val="ListParagraph"/>
        <w:numPr>
          <w:ilvl w:val="0"/>
          <w:numId w:val="4"/>
        </w:numPr>
        <w:rPr>
          <w:lang w:val="sr-Latn-RS"/>
        </w:rPr>
      </w:pPr>
      <w:r>
        <w:rPr>
          <w:i/>
          <w:iCs/>
          <w:lang w:val="sr-Latn-RS"/>
        </w:rPr>
        <w:t>Salt and Pepper</w:t>
      </w:r>
      <w:r>
        <w:rPr>
          <w:lang w:val="sr-Latn-RS"/>
        </w:rPr>
        <w:t xml:space="preserve"> (so i biber) šum</w:t>
      </w:r>
      <w:r w:rsidR="00737DC7">
        <w:rPr>
          <w:lang w:val="sr-Latn-RS"/>
        </w:rPr>
        <w:t xml:space="preserve"> </w:t>
      </w:r>
      <w:r w:rsidR="009932F7">
        <w:rPr>
          <w:lang w:val="sr-Latn-RS"/>
        </w:rPr>
        <w:t>–</w:t>
      </w:r>
      <w:r w:rsidR="00737DC7">
        <w:rPr>
          <w:lang w:val="sr-Latn-RS"/>
        </w:rPr>
        <w:t xml:space="preserve"> </w:t>
      </w:r>
      <w:r w:rsidR="009932F7">
        <w:rPr>
          <w:lang w:val="sr-Latn-RS"/>
        </w:rPr>
        <w:t>nagle, skokovite promene u vrednostima piksela, često manifestovan u vidu nasumično raspoređenih crnih i belih piksela po slici</w:t>
      </w:r>
      <w:r w:rsidR="0025505A" w:rsidRPr="004A6DA4">
        <w:rPr>
          <w:lang w:val="sr-Latn-RS"/>
        </w:rPr>
        <w:t xml:space="preserve"> (slika 20 donji red)</w:t>
      </w:r>
      <w:r w:rsidR="009932F7" w:rsidRPr="004A6DA4">
        <w:rPr>
          <w:lang w:val="sr-Latn-RS"/>
        </w:rPr>
        <w:t>.</w:t>
      </w:r>
    </w:p>
    <w:p w14:paraId="0DF302D2" w14:textId="7EF1879A" w:rsidR="009932F7" w:rsidRDefault="00524799" w:rsidP="00524799">
      <w:pPr>
        <w:rPr>
          <w:lang w:val="sr-Latn-RS"/>
        </w:rPr>
      </w:pPr>
      <w:r>
        <w:rPr>
          <w:lang w:val="sr-Latn-RS"/>
        </w:rPr>
        <w:t>Svi tipovi šuma se mogu primenjivati ili</w:t>
      </w:r>
      <w:r w:rsidR="00384E9C">
        <w:rPr>
          <w:lang w:val="sr-Latn-RS"/>
        </w:rPr>
        <w:t xml:space="preserve"> nad svim kanalima ili posebno po kanalima. Intuitivno, dodavanje šuma svim kanalima rezultuje</w:t>
      </w:r>
      <w:r w:rsidR="002E5121">
        <w:rPr>
          <w:lang w:val="sr-Latn-RS"/>
        </w:rPr>
        <w:t xml:space="preserve"> u „sivom šumu“, a dodavanje šuma posebno svakom kanalu rezultuje u „obojenom šumu“.</w:t>
      </w:r>
    </w:p>
    <w:p w14:paraId="6BA125C2" w14:textId="77777777" w:rsidR="00E70508" w:rsidRDefault="00E70508" w:rsidP="00A07ECF">
      <w:pPr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5AF909BD" wp14:editId="522DAD60">
            <wp:extent cx="5274713" cy="1554480"/>
            <wp:effectExtent l="0" t="0" r="2540" b="762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713" cy="1554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D6FDF1" w14:textId="77777777" w:rsidR="00A75215" w:rsidRPr="004A6DA4" w:rsidRDefault="00E70508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408DD447" wp14:editId="1FEB9094">
            <wp:extent cx="5082474" cy="1645920"/>
            <wp:effectExtent l="0" t="0" r="4445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82474" cy="1645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CF3543" w14:textId="4732554F" w:rsidR="00E70508" w:rsidRPr="006118B9" w:rsidRDefault="00A75215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0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</w:t>
      </w:r>
      <w:r w:rsidR="006E3283" w:rsidRPr="004A6DA4">
        <w:rPr>
          <w:lang w:val="sr-Latn-RS"/>
        </w:rPr>
        <w:t xml:space="preserve">Primer dodavanja Gausovog (gore) </w:t>
      </w:r>
      <w:r w:rsidR="003A5C1B" w:rsidRPr="004A6DA4">
        <w:rPr>
          <w:lang w:val="sr-Latn-RS"/>
        </w:rPr>
        <w:t>i</w:t>
      </w:r>
      <w:r w:rsidR="006E3283" w:rsidRPr="004A6DA4">
        <w:rPr>
          <w:lang w:val="sr-Latn-RS"/>
        </w:rPr>
        <w:t xml:space="preserve"> “so i biber” šuma slici scene iz saobraćaja</w:t>
      </w:r>
      <w:r w:rsidR="003A5C1B" w:rsidRPr="004A6DA4">
        <w:rPr>
          <w:lang w:val="sr-Latn-RS"/>
        </w:rPr>
        <w:t>. Primer “so i biber” šuma je uvećan kako bi se šum jasnije video.</w:t>
      </w:r>
    </w:p>
    <w:p w14:paraId="0C5DDE16" w14:textId="663C5361" w:rsidR="00EF7316" w:rsidRDefault="00EF7316" w:rsidP="00EF7316">
      <w:pPr>
        <w:pStyle w:val="Heading3"/>
        <w:rPr>
          <w:lang w:val="sr-Latn-RS"/>
        </w:rPr>
      </w:pPr>
      <w:bookmarkStart w:id="24" w:name="_Toc163503149"/>
      <w:r>
        <w:rPr>
          <w:lang w:val="sr-Latn-RS"/>
        </w:rPr>
        <w:lastRenderedPageBreak/>
        <w:t>3.5.2. Pikselizacija slike</w:t>
      </w:r>
      <w:bookmarkEnd w:id="24"/>
    </w:p>
    <w:p w14:paraId="434FD0CC" w14:textId="576E0977" w:rsidR="00EF7316" w:rsidRDefault="00FF62F5" w:rsidP="00EF7316">
      <w:pPr>
        <w:rPr>
          <w:lang w:val="sr-Latn-RS"/>
        </w:rPr>
      </w:pPr>
      <w:r>
        <w:rPr>
          <w:lang w:val="sr-Latn-RS"/>
        </w:rPr>
        <w:t xml:space="preserve">Pikselizacija </w:t>
      </w:r>
      <w:r w:rsidR="00AB11A1">
        <w:rPr>
          <w:lang w:val="sr-Latn-RS"/>
        </w:rPr>
        <w:t>predstavlja tehniku u kojoj</w:t>
      </w:r>
      <w:r w:rsidR="00396E6F">
        <w:rPr>
          <w:lang w:val="sr-Latn-RS"/>
        </w:rPr>
        <w:t xml:space="preserve"> se deo ili cela slika prikazuje</w:t>
      </w:r>
      <w:r w:rsidR="00D62F02">
        <w:rPr>
          <w:lang w:val="sr-Latn-RS"/>
        </w:rPr>
        <w:t xml:space="preserve"> u nižoj rezoluciji</w:t>
      </w:r>
      <w:r w:rsidR="003636C4">
        <w:rPr>
          <w:lang w:val="sr-Latn-RS"/>
        </w:rPr>
        <w:t xml:space="preserve">, čime se stvara efekat mozaika. </w:t>
      </w:r>
      <w:r w:rsidR="000A2068">
        <w:rPr>
          <w:lang w:val="sr-Latn-RS"/>
        </w:rPr>
        <w:t>Ova tehnika se često koristi za sakrivanje delova slike ao vid cenzurisanja (npr. sakrivanje tablica).</w:t>
      </w:r>
      <w:r w:rsidR="00F12296" w:rsidRPr="004A6DA4">
        <w:rPr>
          <w:lang w:val="sr-Latn-RS"/>
        </w:rPr>
        <w:t xml:space="preserve"> Primer ove tehnike se može videti na slici 21.</w:t>
      </w:r>
    </w:p>
    <w:p w14:paraId="3BBAEBA3" w14:textId="77777777" w:rsidR="0025505A" w:rsidRPr="004A6DA4" w:rsidRDefault="00EA4920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7EFD6649" wp14:editId="7D35CC9A">
            <wp:extent cx="5731510" cy="1959610"/>
            <wp:effectExtent l="0" t="0" r="2540" b="254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32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59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4D3BA2" w14:textId="6A2BC7C1" w:rsidR="00EA4920" w:rsidRPr="006118B9" w:rsidRDefault="0025505A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1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 pikselizacije slike scene iz saobraćaja (slika je uvećana kako bi se efekat jasnije video</w:t>
      </w:r>
      <w:r w:rsidR="00F12296" w:rsidRPr="004A6DA4">
        <w:rPr>
          <w:lang w:val="sr-Latn-RS"/>
        </w:rPr>
        <w:t>).</w:t>
      </w:r>
    </w:p>
    <w:p w14:paraId="58A6991C" w14:textId="73746817" w:rsidR="007E5D25" w:rsidRDefault="007E5D25" w:rsidP="007E5D25">
      <w:pPr>
        <w:pStyle w:val="Heading3"/>
        <w:rPr>
          <w:lang w:val="sr-Latn-RS"/>
        </w:rPr>
      </w:pPr>
      <w:bookmarkStart w:id="25" w:name="_Toc163503150"/>
      <w:r>
        <w:rPr>
          <w:lang w:val="sr-Latn-RS"/>
        </w:rPr>
        <w:t xml:space="preserve">3.5.3. </w:t>
      </w:r>
      <w:r w:rsidR="00650EED">
        <w:rPr>
          <w:lang w:val="sr-Latn-RS"/>
        </w:rPr>
        <w:t>Simulacija kompresije</w:t>
      </w:r>
      <w:bookmarkEnd w:id="25"/>
    </w:p>
    <w:p w14:paraId="04D18539" w14:textId="087DCF84" w:rsidR="00920CC4" w:rsidRDefault="00035D85" w:rsidP="00650EED">
      <w:pPr>
        <w:rPr>
          <w:lang w:val="sr-Latn-RS"/>
        </w:rPr>
      </w:pPr>
      <w:r>
        <w:rPr>
          <w:lang w:val="sr-Latn-RS"/>
        </w:rPr>
        <w:t>Kompresija slika predstavlja tehnik</w:t>
      </w:r>
      <w:r w:rsidR="00F82A6A">
        <w:rPr>
          <w:lang w:val="sr-Latn-RS"/>
        </w:rPr>
        <w:t>u koja podrazumeva smanjivanje memorijskog prostora koji slika zauzima</w:t>
      </w:r>
      <w:r w:rsidR="00944D56">
        <w:rPr>
          <w:lang w:val="sr-Latn-RS"/>
        </w:rPr>
        <w:t xml:space="preserve"> primenom različitih algoritama. Ovi algoritmi mogu biti </w:t>
      </w:r>
      <w:r w:rsidR="00944D56">
        <w:rPr>
          <w:i/>
          <w:iCs/>
          <w:lang w:val="sr-Latn-RS"/>
        </w:rPr>
        <w:t>lossy</w:t>
      </w:r>
      <w:r w:rsidR="00944D56">
        <w:rPr>
          <w:lang w:val="sr-Latn-RS"/>
        </w:rPr>
        <w:t xml:space="preserve"> </w:t>
      </w:r>
      <w:r w:rsidR="00C70B22">
        <w:rPr>
          <w:lang w:val="sr-Latn-RS"/>
        </w:rPr>
        <w:t xml:space="preserve">(deo informacija se gubi zarad bolje kompresije) ili </w:t>
      </w:r>
      <w:r w:rsidR="00C70B22">
        <w:rPr>
          <w:i/>
          <w:iCs/>
          <w:lang w:val="sr-Latn-RS"/>
        </w:rPr>
        <w:t>lossless</w:t>
      </w:r>
      <w:r w:rsidR="004C240F">
        <w:rPr>
          <w:lang w:val="sr-Latn-RS"/>
        </w:rPr>
        <w:t xml:space="preserve"> (ne dolazi do gubitaka informacija). </w:t>
      </w:r>
      <w:r w:rsidR="00E86C4A">
        <w:rPr>
          <w:lang w:val="sr-Latn-RS"/>
        </w:rPr>
        <w:t xml:space="preserve">Prilikom rada sa </w:t>
      </w:r>
      <w:r w:rsidR="00975845">
        <w:rPr>
          <w:lang w:val="sr-Latn-RS"/>
        </w:rPr>
        <w:t xml:space="preserve">fotografijama, najčešće se koriste tehnike </w:t>
      </w:r>
      <w:r w:rsidR="00975845">
        <w:rPr>
          <w:i/>
          <w:iCs/>
          <w:lang w:val="sr-Latn-RS"/>
        </w:rPr>
        <w:t>lossy</w:t>
      </w:r>
      <w:r w:rsidR="00975845">
        <w:rPr>
          <w:lang w:val="sr-Latn-RS"/>
        </w:rPr>
        <w:t xml:space="preserve"> kompresije, obzirom da </w:t>
      </w:r>
      <w:r w:rsidR="00645D1A">
        <w:rPr>
          <w:lang w:val="sr-Latn-RS"/>
        </w:rPr>
        <w:t>je ovde manji gubitak detalja prihvatljiv</w:t>
      </w:r>
      <w:r w:rsidR="006E2D2C">
        <w:rPr>
          <w:lang w:val="sr-Latn-RS"/>
        </w:rPr>
        <w:t>, pri čemu je najčešće korišćena JPEG kompresija</w:t>
      </w:r>
      <w:r w:rsidR="00645D1A">
        <w:rPr>
          <w:lang w:val="sr-Latn-RS"/>
        </w:rPr>
        <w:t xml:space="preserve">. Ove tehnike u sliku uvode </w:t>
      </w:r>
      <w:r w:rsidR="00CC1DAD">
        <w:rPr>
          <w:lang w:val="sr-Latn-RS"/>
        </w:rPr>
        <w:t>razne artefakte koji su posledica kompresije.</w:t>
      </w:r>
      <w:r w:rsidR="00920CC4">
        <w:rPr>
          <w:lang w:val="sr-Latn-RS"/>
        </w:rPr>
        <w:t xml:space="preserve"> U cilju obučavanja našeg modela da radi i sa slikama koje sadrže ove artefakte kompresije, možemo ih veštački dodati </w:t>
      </w:r>
      <w:r w:rsidR="00C74F0A">
        <w:rPr>
          <w:lang w:val="sr-Latn-RS"/>
        </w:rPr>
        <w:t>u slike u okviru našeg skupa podataka.</w:t>
      </w:r>
      <w:r w:rsidR="00F12296" w:rsidRPr="004A6DA4">
        <w:rPr>
          <w:lang w:val="sr-Latn-RS"/>
        </w:rPr>
        <w:t xml:space="preserve"> Na slici 22 možemo videti kako </w:t>
      </w:r>
      <w:r w:rsidR="004803C9" w:rsidRPr="004A6DA4">
        <w:rPr>
          <w:lang w:val="sr-Latn-RS"/>
        </w:rPr>
        <w:t>izgleda JPEG kompresija. Možemo primetiti gubitak detalja i pojavu crvenkastih artefakta</w:t>
      </w:r>
      <w:r w:rsidR="00E90A2F" w:rsidRPr="004A6DA4">
        <w:rPr>
          <w:lang w:val="sr-Latn-RS"/>
        </w:rPr>
        <w:t xml:space="preserve"> na ulici.</w:t>
      </w:r>
    </w:p>
    <w:p w14:paraId="6019F900" w14:textId="77777777" w:rsidR="00E90A2F" w:rsidRPr="004A6DA4" w:rsidRDefault="004F4A51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1DC78BF3" wp14:editId="65023BF5">
            <wp:extent cx="5731510" cy="1689100"/>
            <wp:effectExtent l="0" t="0" r="2540" b="635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icture 33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89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AF02B5" w14:textId="55C23070" w:rsidR="00D84649" w:rsidRPr="006118B9" w:rsidRDefault="00E90A2F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2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 simulacije JPEG kompresije</w:t>
      </w:r>
      <w:r w:rsidR="005042DD" w:rsidRPr="004A6DA4">
        <w:rPr>
          <w:lang w:val="sr-Latn-RS"/>
        </w:rPr>
        <w:t>.</w:t>
      </w:r>
    </w:p>
    <w:p w14:paraId="24EDACD4" w14:textId="3983752C" w:rsidR="00C74F0A" w:rsidRDefault="003A6AED" w:rsidP="003A6AED">
      <w:pPr>
        <w:pStyle w:val="Heading2"/>
        <w:rPr>
          <w:lang w:val="sr-Latn-RS"/>
        </w:rPr>
      </w:pPr>
      <w:bookmarkStart w:id="26" w:name="_Toc163503151"/>
      <w:r>
        <w:rPr>
          <w:lang w:val="sr-Latn-RS"/>
        </w:rPr>
        <w:t>3.6. Mešanje slika</w:t>
      </w:r>
      <w:bookmarkEnd w:id="26"/>
    </w:p>
    <w:p w14:paraId="55946F12" w14:textId="648065F6" w:rsidR="003A6AED" w:rsidRDefault="005C4CFD" w:rsidP="003A6AED">
      <w:pPr>
        <w:rPr>
          <w:lang w:val="sr-Latn-RS"/>
        </w:rPr>
      </w:pPr>
      <w:r>
        <w:rPr>
          <w:lang w:val="sr-Latn-RS"/>
        </w:rPr>
        <w:t>Mešanje slika podrzumeva uzimanje 2 (ili više) slika iz skupa podataka</w:t>
      </w:r>
      <w:r w:rsidR="00827D4E">
        <w:rPr>
          <w:lang w:val="sr-Latn-RS"/>
        </w:rPr>
        <w:t xml:space="preserve"> i mešanje vrednosti njihovih piksela. O</w:t>
      </w:r>
      <w:r w:rsidR="00BF5160">
        <w:rPr>
          <w:lang w:val="sr-Latn-RS"/>
        </w:rPr>
        <w:t>vakav pristup, sa stanovišta ljudskog posmatrača, predstavlja veoma neintuitivan pristup</w:t>
      </w:r>
      <w:r w:rsidR="007A5956">
        <w:rPr>
          <w:lang w:val="sr-Latn-RS"/>
        </w:rPr>
        <w:t xml:space="preserve">, jer rezultujuće slike </w:t>
      </w:r>
      <w:r w:rsidR="005B421F">
        <w:rPr>
          <w:lang w:val="sr-Latn-RS"/>
        </w:rPr>
        <w:t xml:space="preserve"> često deluju besmisleno</w:t>
      </w:r>
      <w:r w:rsidR="00BE7FB6">
        <w:rPr>
          <w:lang w:val="sr-Latn-RS"/>
        </w:rPr>
        <w:t xml:space="preserve">. </w:t>
      </w:r>
      <w:r w:rsidR="00BE7FB6" w:rsidRPr="004A6DA4">
        <w:rPr>
          <w:lang w:val="sr-Latn-RS"/>
        </w:rPr>
        <w:t xml:space="preserve">Međutim, korišćenje ovakve tehnike za augmentaciju slika se pokazalo </w:t>
      </w:r>
      <w:r w:rsidR="006C18D8" w:rsidRPr="004A6DA4">
        <w:rPr>
          <w:lang w:val="sr-Latn-RS"/>
        </w:rPr>
        <w:t xml:space="preserve">efektivnom i uz pomoć ove tehnike </w:t>
      </w:r>
      <w:r w:rsidR="009A5CE8" w:rsidRPr="004A6DA4">
        <w:rPr>
          <w:lang w:val="sr-Latn-RS"/>
        </w:rPr>
        <w:t xml:space="preserve">je u </w:t>
      </w:r>
      <w:r w:rsidR="00FC7292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x27RRuFU","properties":{"formattedCitation":"[14]","plainCitation":"[14]","noteIndex":0},"citationItems":[{"id":25,"uris":["http://zotero.org/users/13936564/items/PX7EVBGQ"],"itemData":{"id":25,"type":"article-journal","container-title":"arXiv preprint arXiv:1801.02929","title":"Data augmentation by pairing samples for images classification","author":[{"family":"Inoue","given":"Hiroshi"}],"issued":{"date-parts":[["2018"]]}}}],"schema":"https://github.com/citation-style-language/schema/raw/master/csl-citation.json"} </w:instrText>
      </w:r>
      <w:r w:rsidR="00FC7292" w:rsidRPr="004A6DA4">
        <w:rPr>
          <w:lang w:val="sr-Latn-RS"/>
        </w:rPr>
        <w:fldChar w:fldCharType="separate"/>
      </w:r>
      <w:r w:rsidR="00FC7292" w:rsidRPr="004A6DA4">
        <w:rPr>
          <w:rFonts w:ascii="Times New Roman" w:hAnsi="Times New Roman" w:cs="Times New Roman"/>
          <w:lang w:val="sr-Latn-RS"/>
        </w:rPr>
        <w:t>[14]</w:t>
      </w:r>
      <w:r w:rsidR="00FC7292" w:rsidRPr="004A6DA4">
        <w:rPr>
          <w:lang w:val="sr-Latn-RS"/>
        </w:rPr>
        <w:fldChar w:fldCharType="end"/>
      </w:r>
      <w:r w:rsidR="00FC7292" w:rsidRPr="004A6DA4">
        <w:rPr>
          <w:lang w:val="sr-Latn-RS"/>
        </w:rPr>
        <w:t xml:space="preserve"> greška predikcije nad CIFAR-10 skupom podataka smanjena sa </w:t>
      </w:r>
      <w:r w:rsidR="00324DF9" w:rsidRPr="004A6DA4">
        <w:rPr>
          <w:lang w:val="sr-Latn-RS"/>
        </w:rPr>
        <w:t>8.22% na 6.93%.</w:t>
      </w:r>
      <w:r w:rsidR="00147BD2" w:rsidRPr="004A6DA4">
        <w:rPr>
          <w:lang w:val="sr-Latn-RS"/>
        </w:rPr>
        <w:t xml:space="preserve"> Primer mešanja slika računanjem srednje vrednosti pojedinačnih piksela je prikazan na slici 23.</w:t>
      </w:r>
    </w:p>
    <w:p w14:paraId="10135ABA" w14:textId="77777777" w:rsidR="00147BD2" w:rsidRPr="004A6DA4" w:rsidRDefault="00853C5A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lastRenderedPageBreak/>
        <w:drawing>
          <wp:inline distT="0" distB="0" distL="0" distR="0" wp14:anchorId="12B5DE3A" wp14:editId="34BEEF31">
            <wp:extent cx="5731510" cy="1203325"/>
            <wp:effectExtent l="0" t="0" r="2540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 34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203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1A4BE6" w14:textId="123D5120" w:rsidR="00543F65" w:rsidRPr="006118B9" w:rsidRDefault="00147BD2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3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Mešanje slika </w:t>
      </w:r>
      <w:r w:rsidR="00F751AF" w:rsidRPr="004A6DA4">
        <w:rPr>
          <w:lang w:val="sr-Latn-RS"/>
        </w:rPr>
        <w:t>računanjem srednje vrednosti pojedinačnih piksela.</w:t>
      </w:r>
    </w:p>
    <w:p w14:paraId="2A59F37A" w14:textId="5C78B984" w:rsidR="00834B2A" w:rsidRDefault="00834B2A" w:rsidP="003A6AED">
      <w:pPr>
        <w:rPr>
          <w:lang w:val="sr-Latn-RS"/>
        </w:rPr>
      </w:pPr>
      <w:r>
        <w:rPr>
          <w:lang w:val="sr-Latn-RS"/>
        </w:rPr>
        <w:t xml:space="preserve">U </w:t>
      </w:r>
      <w:r w:rsidR="00332370">
        <w:rPr>
          <w:lang w:val="sr-Latn-RS"/>
        </w:rPr>
        <w:t xml:space="preserve">istraživanju </w:t>
      </w:r>
      <w:r w:rsidR="0005063B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Yw6yAEaO","properties":{"formattedCitation":"[15]","plainCitation":"[15]","noteIndex":0},"citationItems":[{"id":24,"uris":["http://zotero.org/users/13936564/items/7R36KWR7"],"itemData":{"id":24,"type":"paper-conference","container-title":"2019 IEEE winter conference on applications of computer vision (WACV)","page":"1262–1270","publisher":"IEEE","title":"Improved mixed-example data augmentation","author":[{"family":"Summers","given":"Cecilia"},{"family":"Dinneen","given":"Michael J"}],"issued":{"date-parts":[["2019"]]}}}],"schema":"https://github.com/citation-style-language/schema/raw/master/csl-citation.json"} </w:instrText>
      </w:r>
      <w:r w:rsidR="0005063B" w:rsidRPr="004A6DA4">
        <w:rPr>
          <w:lang w:val="sr-Latn-RS"/>
        </w:rPr>
        <w:fldChar w:fldCharType="separate"/>
      </w:r>
      <w:r w:rsidR="0005063B" w:rsidRPr="004A6DA4">
        <w:rPr>
          <w:rFonts w:ascii="Times New Roman" w:hAnsi="Times New Roman" w:cs="Times New Roman"/>
          <w:lang w:val="sr-Latn-RS"/>
        </w:rPr>
        <w:t>[15]</w:t>
      </w:r>
      <w:r w:rsidR="0005063B" w:rsidRPr="004A6DA4">
        <w:rPr>
          <w:lang w:val="sr-Latn-RS"/>
        </w:rPr>
        <w:fldChar w:fldCharType="end"/>
      </w:r>
      <w:r w:rsidR="00C34B4B">
        <w:rPr>
          <w:lang w:val="sr-Latn-RS"/>
        </w:rPr>
        <w:t xml:space="preserve"> je eksperimentisano sa nelinearnim tehnikama za mešanje slika</w:t>
      </w:r>
      <w:r w:rsidR="00DE7C7D" w:rsidRPr="004A6DA4">
        <w:rPr>
          <w:lang w:val="sr-Latn-RS"/>
        </w:rPr>
        <w:t xml:space="preserve"> (slika 24)</w:t>
      </w:r>
      <w:r w:rsidR="00462036" w:rsidRPr="004A6DA4">
        <w:rPr>
          <w:lang w:val="sr-Latn-RS"/>
        </w:rPr>
        <w:t>.</w:t>
      </w:r>
      <w:r w:rsidR="00462036">
        <w:rPr>
          <w:lang w:val="sr-Latn-RS"/>
        </w:rPr>
        <w:t xml:space="preserve"> Slike dobijene nakon primena ovakve tehnike deformacije</w:t>
      </w:r>
      <w:r w:rsidR="0053070B">
        <w:rPr>
          <w:lang w:val="sr-Latn-RS"/>
        </w:rPr>
        <w:t xml:space="preserve"> su za čoveka potpuno besmisleni, međutim, slično prethodnom istraživanju, rezultati pokazuju da obučavanje modela nad ovakvim sku</w:t>
      </w:r>
      <w:r w:rsidR="005A35D8">
        <w:rPr>
          <w:lang w:val="sr-Latn-RS"/>
        </w:rPr>
        <w:t>pom podataka daje bolje rezultate. Primer ovakvog mešanje je dat na slici</w:t>
      </w:r>
      <w:r w:rsidR="00C27822">
        <w:rPr>
          <w:lang w:val="sr-Latn-RS"/>
        </w:rPr>
        <w:t xml:space="preserve"> </w:t>
      </w:r>
      <w:r w:rsidR="00F751AF" w:rsidRPr="004A6DA4">
        <w:rPr>
          <w:lang w:val="sr-Latn-RS"/>
        </w:rPr>
        <w:t>2</w:t>
      </w:r>
      <w:r w:rsidR="00DE7C7D" w:rsidRPr="004A6DA4">
        <w:rPr>
          <w:lang w:val="sr-Latn-RS"/>
        </w:rPr>
        <w:t>5</w:t>
      </w:r>
      <w:r w:rsidR="00C27822">
        <w:rPr>
          <w:lang w:val="sr-Latn-RS"/>
        </w:rPr>
        <w:t>.</w:t>
      </w:r>
    </w:p>
    <w:p w14:paraId="717C5700" w14:textId="77777777" w:rsidR="00DE7C7D" w:rsidRPr="004A6DA4" w:rsidRDefault="00665E6F" w:rsidP="00DE7C7D">
      <w:pPr>
        <w:keepNext/>
        <w:jc w:val="center"/>
        <w:rPr>
          <w:lang w:val="sr-Latn-RS"/>
        </w:rPr>
      </w:pPr>
      <w:r w:rsidRPr="004A6DA4">
        <w:rPr>
          <w:noProof/>
          <w:lang w:val="sr-Latn-RS"/>
        </w:rPr>
        <w:drawing>
          <wp:inline distT="0" distB="0" distL="0" distR="0" wp14:anchorId="49232271" wp14:editId="554FCF9D">
            <wp:extent cx="3276393" cy="2862580"/>
            <wp:effectExtent l="0" t="0" r="635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3285620" cy="28706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D14F2F" w14:textId="663E82DF" w:rsidR="002F7B81" w:rsidRDefault="00DE7C7D" w:rsidP="00DE7C7D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4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</w:t>
      </w:r>
      <w:r w:rsidR="00BB249D" w:rsidRPr="004A6DA4">
        <w:rPr>
          <w:lang w:val="sr-Latn-RS"/>
        </w:rPr>
        <w:t xml:space="preserve"> Ilustracija nelinearnog mešanja slika. </w:t>
      </w:r>
      <w:r w:rsidR="00BB249D" w:rsidRPr="004A6DA4">
        <w:rPr>
          <w:lang w:val="sr-Latn-RS"/>
        </w:rPr>
        <w:fldChar w:fldCharType="begin"/>
      </w:r>
      <w:r w:rsidR="00BB249D" w:rsidRPr="004A6DA4">
        <w:rPr>
          <w:lang w:val="sr-Latn-RS"/>
        </w:rPr>
        <w:instrText xml:space="preserve"> ADDIN ZOTERO_ITEM CSL_CITATION {"citationID":"nossgPKI","properties":{"formattedCitation":"[15]","plainCitation":"[15]","noteIndex":0},"citationItems":[{"id":24,"uris":["http://zotero.org/users/13936564/items/7R36KWR7"],"itemData":{"id":24,"type":"paper-conference","container-title":"2019 IEEE winter conference on applications of computer vision (WACV)","page":"1262–1270","publisher":"IEEE","title":"Improved mixed-example data augmentation","author":[{"family":"Summers","given":"Cecilia"},{"family":"Dinneen","given":"Michael J"}],"issued":{"date-parts":[["2019"]]}}}],"schema":"https://github.com/citation-style-language/schema/raw/master/csl-citation.json"} </w:instrText>
      </w:r>
      <w:r w:rsidR="00BB249D" w:rsidRPr="004A6DA4">
        <w:rPr>
          <w:lang w:val="sr-Latn-RS"/>
        </w:rPr>
        <w:fldChar w:fldCharType="separate"/>
      </w:r>
      <w:r w:rsidR="00BB249D" w:rsidRPr="004A6DA4">
        <w:rPr>
          <w:rFonts w:ascii="Times New Roman" w:hAnsi="Times New Roman" w:cs="Times New Roman"/>
          <w:lang w:val="sr-Latn-RS"/>
        </w:rPr>
        <w:t>[15]</w:t>
      </w:r>
      <w:r w:rsidR="00BB249D" w:rsidRPr="004A6DA4">
        <w:rPr>
          <w:lang w:val="sr-Latn-RS"/>
        </w:rPr>
        <w:fldChar w:fldCharType="end"/>
      </w:r>
    </w:p>
    <w:p w14:paraId="43AF559D" w14:textId="77777777" w:rsidR="004818B1" w:rsidRPr="004A6DA4" w:rsidRDefault="00B87DD2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374C3299" wp14:editId="4B22B673">
            <wp:extent cx="5731510" cy="2376805"/>
            <wp:effectExtent l="0" t="0" r="2540" b="4445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Picture 35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76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4D9787" w14:textId="4195BB63" w:rsidR="00B87DD2" w:rsidRPr="006118B9" w:rsidRDefault="004818B1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5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na nelinearn</w:t>
      </w:r>
      <w:r w:rsidR="006114F5" w:rsidRPr="004A6DA4">
        <w:rPr>
          <w:lang w:val="sr-Latn-RS"/>
        </w:rPr>
        <w:t>ih</w:t>
      </w:r>
      <w:r w:rsidRPr="004A6DA4">
        <w:rPr>
          <w:lang w:val="sr-Latn-RS"/>
        </w:rPr>
        <w:t xml:space="preserve"> mešanja slik</w:t>
      </w:r>
      <w:r w:rsidR="006114F5" w:rsidRPr="004A6DA4">
        <w:rPr>
          <w:lang w:val="sr-Latn-RS"/>
        </w:rPr>
        <w:t>a scena iz saobraćaja.</w:t>
      </w:r>
    </w:p>
    <w:p w14:paraId="26610C89" w14:textId="1B13A55F" w:rsidR="00665E6F" w:rsidRDefault="005E4370" w:rsidP="00665E6F">
      <w:pPr>
        <w:rPr>
          <w:lang w:val="sr-Latn-RS"/>
        </w:rPr>
      </w:pPr>
      <w:r>
        <w:rPr>
          <w:lang w:val="sr-Latn-RS"/>
        </w:rPr>
        <w:t xml:space="preserve">Ova tehnika se uglavnom koristi prilikom treniranja modela čiji je zadatak klasifikacija </w:t>
      </w:r>
      <w:r w:rsidR="008A53B2">
        <w:rPr>
          <w:lang w:val="sr-Latn-RS"/>
        </w:rPr>
        <w:t>slika. Očigledan nedostatak ovakvog pristupa je u tome što</w:t>
      </w:r>
      <w:r w:rsidR="00082005">
        <w:rPr>
          <w:lang w:val="sr-Latn-RS"/>
        </w:rPr>
        <w:t xml:space="preserve"> rezultati ovakve augmentacije slika nemaju smisla za čoveka i</w:t>
      </w:r>
      <w:r w:rsidR="00786587">
        <w:rPr>
          <w:lang w:val="sr-Latn-RS"/>
        </w:rPr>
        <w:t xml:space="preserve"> poboljšanje do koga dolazi prilikom korišćenja ovakvih tehnika je teško objasniti</w:t>
      </w:r>
      <w:r w:rsidR="00DE35B8">
        <w:rPr>
          <w:lang w:val="sr-Latn-RS"/>
        </w:rPr>
        <w:t>. Potencijalno objašćnjenje može biti da meša</w:t>
      </w:r>
      <w:r w:rsidR="00554086">
        <w:rPr>
          <w:lang w:val="sr-Latn-RS"/>
        </w:rPr>
        <w:t xml:space="preserve">njem slika učimo model da prepoznaje karakteristike niskog nivoa kao </w:t>
      </w:r>
      <w:r w:rsidR="00554086">
        <w:rPr>
          <w:lang w:val="sr-Latn-RS"/>
        </w:rPr>
        <w:lastRenderedPageBreak/>
        <w:t>što su linije ili ivice</w:t>
      </w:r>
      <w:r w:rsidR="00F12DBC">
        <w:rPr>
          <w:lang w:val="sr-Latn-RS"/>
        </w:rPr>
        <w:t>.</w:t>
      </w:r>
      <w:r w:rsidR="008B102A">
        <w:rPr>
          <w:lang w:val="sr-Latn-RS"/>
        </w:rPr>
        <w:t xml:space="preserve"> Još jedna od predloženih strategija kod ovakvog pristupa podrazumeva obučavanje modela </w:t>
      </w:r>
      <w:r w:rsidR="00276F98">
        <w:rPr>
          <w:lang w:val="sr-Latn-RS"/>
        </w:rPr>
        <w:t xml:space="preserve">nad skupom podataka sa augmentovanim i originalnim slikama u prvih </w:t>
      </w:r>
      <w:r w:rsidR="00020C9B">
        <w:rPr>
          <w:lang w:val="sr-Latn-RS"/>
        </w:rPr>
        <w:t>100 epoha, a zatim obučavanje nad isključivo originalnim slikama u sledećih 50 epoha</w:t>
      </w:r>
      <w:r w:rsidR="006B149E">
        <w:rPr>
          <w:lang w:val="sr-Latn-RS"/>
        </w:rPr>
        <w:t>.</w:t>
      </w:r>
    </w:p>
    <w:p w14:paraId="05AA070B" w14:textId="41F8032A" w:rsidR="00AB6DAD" w:rsidRDefault="00AB6DAD" w:rsidP="00AB6DAD">
      <w:pPr>
        <w:pStyle w:val="Heading2"/>
        <w:rPr>
          <w:lang w:val="sr-Latn-RS"/>
        </w:rPr>
      </w:pPr>
      <w:bookmarkStart w:id="27" w:name="_Toc163503152"/>
      <w:r>
        <w:rPr>
          <w:lang w:val="sr-Latn-RS"/>
        </w:rPr>
        <w:t>3.7. Simulacija vremenskih uslova</w:t>
      </w:r>
      <w:bookmarkEnd w:id="27"/>
    </w:p>
    <w:p w14:paraId="5ADA49C4" w14:textId="4E1262A0" w:rsidR="0078017C" w:rsidRDefault="00641790" w:rsidP="0078017C">
      <w:pPr>
        <w:rPr>
          <w:lang w:val="sr-Latn-RS"/>
        </w:rPr>
      </w:pPr>
      <w:r>
        <w:rPr>
          <w:lang w:val="sr-Latn-RS"/>
        </w:rPr>
        <w:t>Situacije koje se veoma često sreću u praksi, a posebno u vožnji</w:t>
      </w:r>
      <w:r w:rsidR="00E637D3">
        <w:rPr>
          <w:lang w:val="sr-Latn-RS"/>
        </w:rPr>
        <w:t xml:space="preserve"> jesu različiti vremenski uslovi.</w:t>
      </w:r>
      <w:r w:rsidR="005F293C">
        <w:rPr>
          <w:lang w:val="sr-Latn-RS"/>
        </w:rPr>
        <w:t xml:space="preserve"> Postavlja se pitanje, kako će se modeli dubokog učenja ponašati </w:t>
      </w:r>
      <w:r w:rsidR="0070555F">
        <w:rPr>
          <w:lang w:val="sr-Latn-RS"/>
        </w:rPr>
        <w:t>u ovakvim situacijama, npr. kada su ulice ili trotoari prekriveni snegom</w:t>
      </w:r>
      <w:r w:rsidR="00993006">
        <w:rPr>
          <w:lang w:val="sr-Latn-RS"/>
        </w:rPr>
        <w:t xml:space="preserve">, kada pada kiša ili kada se </w:t>
      </w:r>
      <w:r w:rsidR="00196A86">
        <w:rPr>
          <w:lang w:val="sr-Latn-RS"/>
        </w:rPr>
        <w:t xml:space="preserve">preko objektiva kamere nalaze kapljice vode ili </w:t>
      </w:r>
      <w:r w:rsidR="00D51BCA">
        <w:rPr>
          <w:lang w:val="sr-Latn-RS"/>
        </w:rPr>
        <w:t>mraz</w:t>
      </w:r>
      <w:r w:rsidR="000301D7">
        <w:rPr>
          <w:lang w:val="sr-Latn-RS"/>
        </w:rPr>
        <w:t xml:space="preserve"> (slika</w:t>
      </w:r>
      <w:r w:rsidR="002E56D5" w:rsidRPr="004A6DA4">
        <w:rPr>
          <w:lang w:val="sr-Latn-RS"/>
        </w:rPr>
        <w:t xml:space="preserve"> 26</w:t>
      </w:r>
      <w:r w:rsidR="000301D7">
        <w:rPr>
          <w:lang w:val="sr-Latn-RS"/>
        </w:rPr>
        <w:t>)</w:t>
      </w:r>
      <w:r w:rsidR="00111564">
        <w:rPr>
          <w:lang w:val="sr-Latn-RS"/>
        </w:rPr>
        <w:t xml:space="preserve">. Kako bismo obezbedili da modeli koji se koriste za ovakve namene ispravno rade nezavisno od vremenskih uslova, </w:t>
      </w:r>
      <w:r w:rsidR="00E84E27">
        <w:rPr>
          <w:lang w:val="sr-Latn-RS"/>
        </w:rPr>
        <w:t>jedna od korisnih tehnika u oblasti augmentacije slika jeste veštačko simuliranje vremenskih uslova.</w:t>
      </w:r>
    </w:p>
    <w:p w14:paraId="73A11696" w14:textId="77777777" w:rsidR="001665FC" w:rsidRPr="004A6DA4" w:rsidRDefault="00B55590" w:rsidP="00A07ECF">
      <w:pPr>
        <w:keepNext/>
        <w:spacing w:after="0"/>
        <w:jc w:val="center"/>
        <w:rPr>
          <w:lang w:val="sr-Latn-RS"/>
        </w:rPr>
      </w:pPr>
      <w:r w:rsidRPr="00B55590">
        <w:rPr>
          <w:noProof/>
          <w:lang w:val="sr-Latn-RS"/>
        </w:rPr>
        <w:drawing>
          <wp:inline distT="0" distB="0" distL="0" distR="0" wp14:anchorId="126F7F70" wp14:editId="275359AC">
            <wp:extent cx="5731510" cy="880745"/>
            <wp:effectExtent l="0" t="0" r="254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880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509E70" w14:textId="58252EFD" w:rsidR="00B55590" w:rsidRDefault="001665FC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6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</w:t>
      </w:r>
      <w:r w:rsidR="002E56D5" w:rsidRPr="004A6DA4">
        <w:rPr>
          <w:lang w:val="sr-Latn-RS"/>
        </w:rPr>
        <w:t>Realne slike različitih vremenskih uslova u vožnji (magla, kiša, sneg, noć).</w:t>
      </w:r>
    </w:p>
    <w:p w14:paraId="1DAD2152" w14:textId="731178E0" w:rsidR="00811ACE" w:rsidRDefault="00AF0A1D" w:rsidP="0078017C">
      <w:pPr>
        <w:rPr>
          <w:lang w:val="sr-Latn-RS"/>
        </w:rPr>
      </w:pPr>
      <w:r w:rsidRPr="004A6DA4">
        <w:rPr>
          <w:lang w:val="sr-Latn-RS"/>
        </w:rPr>
        <w:t>Jedno od istra</w:t>
      </w:r>
      <w:r w:rsidR="00A25B59" w:rsidRPr="004A6DA4">
        <w:rPr>
          <w:lang w:val="sr-Latn-RS"/>
        </w:rPr>
        <w:t xml:space="preserve">živanja koje ispituje uticaj vremenskih uslova na rezultate koje daju različiti modeli </w:t>
      </w:r>
      <w:r w:rsidR="004D19F0" w:rsidRPr="004A6DA4">
        <w:rPr>
          <w:lang w:val="sr-Latn-RS"/>
        </w:rPr>
        <w:t>dubokog</w:t>
      </w:r>
      <w:r w:rsidR="00A25B59" w:rsidRPr="004A6DA4">
        <w:rPr>
          <w:lang w:val="sr-Latn-RS"/>
        </w:rPr>
        <w:t xml:space="preserve"> učenja je dato u </w:t>
      </w:r>
      <w:r w:rsidR="00A25B59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jgCabM2f","properties":{"formattedCitation":"[16]","plainCitation":"[16]","noteIndex":0},"citationItems":[{"id":33,"uris":["http://zotero.org/users/13936564/items/MJ22NTMG"],"itemData":{"id":33,"type":"article-journal","container-title":"arXiv preprint arXiv:1907.07484","title":"Benchmarking Robustness in Object Detection: Autonomous Driving when Winter is Coming","author":[{"family":"Michaelis","given":"Claudio"},{"family":"Mitzkus","given":"Benjamin"},{"family":"Geirhos","given":"Robert"},{"family":"Rusak","given":"Evgenia"},{"family":"Bringmann","given":"Oliver"},{"family":"Ecker","given":"Alexander S."},{"family":"Bethge","given":"Matthias"},{"family":"Brendel","given":"Wieland"}],"issued":{"date-parts":[["2019"]]}}}],"schema":"https://github.com/citation-style-language/schema/raw/master/csl-citation.json"} </w:instrText>
      </w:r>
      <w:r w:rsidR="00A25B59" w:rsidRPr="004A6DA4">
        <w:rPr>
          <w:lang w:val="sr-Latn-RS"/>
        </w:rPr>
        <w:fldChar w:fldCharType="separate"/>
      </w:r>
      <w:r w:rsidR="00A25B59" w:rsidRPr="004A6DA4">
        <w:rPr>
          <w:rFonts w:ascii="Times New Roman" w:hAnsi="Times New Roman" w:cs="Times New Roman"/>
          <w:lang w:val="sr-Latn-RS"/>
        </w:rPr>
        <w:t>[16]</w:t>
      </w:r>
      <w:r w:rsidR="00A25B59" w:rsidRPr="004A6DA4">
        <w:rPr>
          <w:lang w:val="sr-Latn-RS"/>
        </w:rPr>
        <w:fldChar w:fldCharType="end"/>
      </w:r>
      <w:r w:rsidR="00811ACE" w:rsidRPr="004A6DA4">
        <w:rPr>
          <w:lang w:val="sr-Latn-RS"/>
        </w:rPr>
        <w:t>.</w:t>
      </w:r>
      <w:r w:rsidR="008830FA" w:rsidRPr="004A6DA4">
        <w:rPr>
          <w:lang w:val="sr-Latn-RS"/>
        </w:rPr>
        <w:t xml:space="preserve"> Ovaj rad je pokazao da korišćenje tehnika za simulaciju različitih vremenskih uslova prilikom augmentacije </w:t>
      </w:r>
      <w:r w:rsidR="004D19F0" w:rsidRPr="004A6DA4">
        <w:rPr>
          <w:lang w:val="sr-Latn-RS"/>
        </w:rPr>
        <w:t>skupa podataka za obučavanje može dovesti do poboljšanja performansi modela</w:t>
      </w:r>
      <w:r w:rsidR="00917DEE" w:rsidRPr="004A6DA4">
        <w:rPr>
          <w:lang w:val="sr-Latn-RS"/>
        </w:rPr>
        <w:t>.</w:t>
      </w:r>
    </w:p>
    <w:p w14:paraId="114A251E" w14:textId="0FDB0473" w:rsidR="00E84E27" w:rsidRDefault="00BF37A4" w:rsidP="0078017C">
      <w:pPr>
        <w:rPr>
          <w:lang w:val="sr-Latn-RS"/>
        </w:rPr>
      </w:pPr>
      <w:r>
        <w:rPr>
          <w:lang w:val="sr-Latn-RS"/>
        </w:rPr>
        <w:t>Pojedini vremenski uslovi poput sunčanog,</w:t>
      </w:r>
      <w:r w:rsidR="00FB18F6">
        <w:rPr>
          <w:lang w:val="sr-Latn-RS"/>
        </w:rPr>
        <w:t xml:space="preserve"> oblačnog i doba dana poput noći, se mogu relativno jednostavno simulirati korišćenjem fotometrijskih transformacija</w:t>
      </w:r>
      <w:r w:rsidR="00F01E59">
        <w:rPr>
          <w:lang w:val="sr-Latn-RS"/>
        </w:rPr>
        <w:t xml:space="preserve"> o kojima je bilo reči. Ovo poglavlje će biti posvećeno tehnikama koje </w:t>
      </w:r>
      <w:r w:rsidR="00E81A23">
        <w:rPr>
          <w:lang w:val="sr-Latn-RS"/>
        </w:rPr>
        <w:t xml:space="preserve">koriste drugačije pristupe za dodavanje efekata kao što </w:t>
      </w:r>
      <w:r w:rsidR="00021233">
        <w:rPr>
          <w:lang w:val="sr-Latn-RS"/>
        </w:rPr>
        <w:t>su veštačke senke,</w:t>
      </w:r>
      <w:r w:rsidR="00E81A23">
        <w:rPr>
          <w:lang w:val="sr-Latn-RS"/>
        </w:rPr>
        <w:t xml:space="preserve"> sneg, kiša, magla</w:t>
      </w:r>
      <w:r w:rsidR="00325100">
        <w:rPr>
          <w:lang w:val="sr-Latn-RS"/>
        </w:rPr>
        <w:t xml:space="preserve">, rosa, </w:t>
      </w:r>
      <w:r w:rsidR="00004979">
        <w:rPr>
          <w:lang w:val="sr-Latn-RS"/>
        </w:rPr>
        <w:t>mraz</w:t>
      </w:r>
      <w:r w:rsidR="00E81A23">
        <w:rPr>
          <w:lang w:val="sr-Latn-RS"/>
        </w:rPr>
        <w:t xml:space="preserve"> itd.</w:t>
      </w:r>
    </w:p>
    <w:p w14:paraId="04985B3E" w14:textId="65CBA39D" w:rsidR="00C73382" w:rsidRPr="0078017C" w:rsidRDefault="00C73382" w:rsidP="009D0128">
      <w:pPr>
        <w:pStyle w:val="Heading3"/>
        <w:rPr>
          <w:lang w:val="sr-Latn-RS"/>
        </w:rPr>
      </w:pPr>
      <w:bookmarkStart w:id="28" w:name="_Toc163503153"/>
      <w:r>
        <w:rPr>
          <w:lang w:val="sr-Latn-RS"/>
        </w:rPr>
        <w:t>3.7.1.</w:t>
      </w:r>
      <w:r w:rsidR="009D0128">
        <w:rPr>
          <w:lang w:val="sr-Latn-RS"/>
        </w:rPr>
        <w:t xml:space="preserve"> Simulacija snežnog </w:t>
      </w:r>
      <w:r w:rsidR="001B306F">
        <w:rPr>
          <w:lang w:val="sr-Latn-RS"/>
        </w:rPr>
        <w:t>pokrivača</w:t>
      </w:r>
      <w:bookmarkEnd w:id="28"/>
    </w:p>
    <w:p w14:paraId="611EE36A" w14:textId="43E7735B" w:rsidR="00A46A82" w:rsidRPr="006118B9" w:rsidRDefault="00AC7025" w:rsidP="008E4C62">
      <w:pPr>
        <w:rPr>
          <w:lang w:val="sr-Latn-RS"/>
        </w:rPr>
      </w:pPr>
      <w:r w:rsidRPr="006118B9">
        <w:rPr>
          <w:lang w:val="sr-Latn-RS"/>
        </w:rPr>
        <w:t xml:space="preserve">Kada je u pitanju simulacija </w:t>
      </w:r>
      <w:r w:rsidR="00F36C83" w:rsidRPr="006118B9">
        <w:rPr>
          <w:lang w:val="sr-Latn-RS"/>
        </w:rPr>
        <w:t>zimskog</w:t>
      </w:r>
      <w:r w:rsidRPr="006118B9">
        <w:rPr>
          <w:lang w:val="sr-Latn-RS"/>
        </w:rPr>
        <w:t xml:space="preserve"> vremena, postoji nekoliko</w:t>
      </w:r>
      <w:r w:rsidR="00F36C83" w:rsidRPr="006118B9">
        <w:rPr>
          <w:lang w:val="sr-Latn-RS"/>
        </w:rPr>
        <w:t xml:space="preserve"> </w:t>
      </w:r>
      <w:r w:rsidR="00B25A6E" w:rsidRPr="006118B9">
        <w:rPr>
          <w:lang w:val="sr-Latn-RS"/>
        </w:rPr>
        <w:t>augmentacija</w:t>
      </w:r>
      <w:r w:rsidR="00F36C83" w:rsidRPr="006118B9">
        <w:rPr>
          <w:lang w:val="sr-Latn-RS"/>
        </w:rPr>
        <w:t xml:space="preserve"> koje se mogu </w:t>
      </w:r>
      <w:r w:rsidR="00B25A6E" w:rsidRPr="006118B9">
        <w:rPr>
          <w:lang w:val="sr-Latn-RS"/>
        </w:rPr>
        <w:t>primeniti k</w:t>
      </w:r>
      <w:r w:rsidR="00F57AC7" w:rsidRPr="006118B9">
        <w:rPr>
          <w:lang w:val="sr-Latn-RS"/>
        </w:rPr>
        <w:t xml:space="preserve">ako bi se ovakav efekat postigao. </w:t>
      </w:r>
      <w:r w:rsidR="0030428B" w:rsidRPr="006118B9">
        <w:rPr>
          <w:lang w:val="sr-Latn-RS"/>
        </w:rPr>
        <w:t xml:space="preserve">Ovi efekti koji doprinose da slika deluje da je </w:t>
      </w:r>
      <w:r w:rsidR="009D6F42" w:rsidRPr="006118B9">
        <w:rPr>
          <w:lang w:val="sr-Latn-RS"/>
        </w:rPr>
        <w:t xml:space="preserve">kreirana u toku zime obuhvataju: </w:t>
      </w:r>
      <w:r w:rsidR="006E0E95" w:rsidRPr="006118B9">
        <w:rPr>
          <w:lang w:val="sr-Latn-RS"/>
        </w:rPr>
        <w:t xml:space="preserve">veštačko </w:t>
      </w:r>
      <w:r w:rsidR="009D6F42" w:rsidRPr="006118B9">
        <w:rPr>
          <w:lang w:val="sr-Latn-RS"/>
        </w:rPr>
        <w:t>dodavanje snežnog pokrivača, dodavanje pahulja ili mećave</w:t>
      </w:r>
      <w:r w:rsidR="006E0E95" w:rsidRPr="006118B9">
        <w:rPr>
          <w:lang w:val="sr-Latn-RS"/>
        </w:rPr>
        <w:t xml:space="preserve">, imitacija mraza </w:t>
      </w:r>
      <w:r w:rsidR="00172843" w:rsidRPr="006118B9">
        <w:rPr>
          <w:lang w:val="sr-Latn-RS"/>
        </w:rPr>
        <w:t>itd.</w:t>
      </w:r>
    </w:p>
    <w:p w14:paraId="5DF3B5F4" w14:textId="405B9E90" w:rsidR="00172843" w:rsidRPr="006118B9" w:rsidRDefault="00172843" w:rsidP="008E4C62">
      <w:pPr>
        <w:rPr>
          <w:lang w:val="sr-Latn-RS"/>
        </w:rPr>
      </w:pPr>
      <w:r w:rsidRPr="006118B9">
        <w:rPr>
          <w:lang w:val="sr-Latn-RS"/>
        </w:rPr>
        <w:t>Jedna od osnovnih pristupa kada je u pitanju simulacija zimskog vremena je svakako dodavanje snežnog pokrivača. Ov</w:t>
      </w:r>
      <w:r w:rsidR="004039B5" w:rsidRPr="006118B9">
        <w:rPr>
          <w:lang w:val="sr-Latn-RS"/>
        </w:rPr>
        <w:t xml:space="preserve">akva transformacija na prvi pogled deluje dosta kompleksno, </w:t>
      </w:r>
      <w:r w:rsidR="003C238D" w:rsidRPr="006118B9">
        <w:rPr>
          <w:lang w:val="sr-Latn-RS"/>
        </w:rPr>
        <w:t xml:space="preserve">s </w:t>
      </w:r>
      <w:r w:rsidR="004039B5" w:rsidRPr="006118B9">
        <w:rPr>
          <w:lang w:val="sr-Latn-RS"/>
        </w:rPr>
        <w:t>obzirom da je za postizanje ovakvog efekta neophodno izvršiti segmentaciju</w:t>
      </w:r>
      <w:r w:rsidR="00021495" w:rsidRPr="006118B9">
        <w:rPr>
          <w:lang w:val="sr-Latn-RS"/>
        </w:rPr>
        <w:t xml:space="preserve"> ulica, trotoara, krovova, vrhova drveća itd. Ovakav pristup za simulaciju snežnog pokrivača bi zahtevao naprednije tehnike </w:t>
      </w:r>
      <w:r w:rsidR="009C324B" w:rsidRPr="006118B9">
        <w:rPr>
          <w:lang w:val="sr-Latn-RS"/>
        </w:rPr>
        <w:t>koje se baziraju na duboko</w:t>
      </w:r>
      <w:r w:rsidR="00F26789" w:rsidRPr="006118B9">
        <w:rPr>
          <w:lang w:val="sr-Latn-RS"/>
        </w:rPr>
        <w:t>m</w:t>
      </w:r>
      <w:r w:rsidR="009C324B" w:rsidRPr="006118B9">
        <w:rPr>
          <w:lang w:val="sr-Latn-RS"/>
        </w:rPr>
        <w:t xml:space="preserve"> učenj</w:t>
      </w:r>
      <w:r w:rsidR="00F26789" w:rsidRPr="006118B9">
        <w:rPr>
          <w:lang w:val="sr-Latn-RS"/>
        </w:rPr>
        <w:t>u</w:t>
      </w:r>
      <w:r w:rsidR="009C324B" w:rsidRPr="006118B9">
        <w:rPr>
          <w:lang w:val="sr-Latn-RS"/>
        </w:rPr>
        <w:t xml:space="preserve">. </w:t>
      </w:r>
      <w:r w:rsidR="00F26789" w:rsidRPr="006118B9">
        <w:rPr>
          <w:lang w:val="sr-Latn-RS"/>
        </w:rPr>
        <w:t xml:space="preserve">Međutim, </w:t>
      </w:r>
      <w:r w:rsidR="001F2C96" w:rsidRPr="006118B9">
        <w:rPr>
          <w:lang w:val="sr-Latn-RS"/>
        </w:rPr>
        <w:t>za postizanje veoma sličnog efekta</w:t>
      </w:r>
      <w:r w:rsidR="00C75863" w:rsidRPr="006118B9">
        <w:rPr>
          <w:lang w:val="sr-Latn-RS"/>
        </w:rPr>
        <w:t xml:space="preserve"> se može iskoristiti </w:t>
      </w:r>
      <w:r w:rsidR="00F44846" w:rsidRPr="006118B9">
        <w:rPr>
          <w:lang w:val="sr-Latn-RS"/>
        </w:rPr>
        <w:t xml:space="preserve">veoma jednostavna fotometrijska transformacija koja je predložena u </w:t>
      </w:r>
      <w:r w:rsidR="00DA299D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yZ1tfrWY","properties":{"formattedCitation":"[17]","plainCitation":"[17]","noteIndex":0},"citationItems":[{"id":23,"uris":["http://zotero.org/users/13936564/items/PW2XAQVL"],"itemData":{"id":23,"type":"webpage","abstract":"by Ujjwal Saxena Image Augmentation: Make it rain, make it snow. How to modify photos to train self-driving cars Image Augmentation is a technique for taking an image and using it to generating new ones. It’s useful for doing things like training a self-driving car. Think of a person driving","container-title":"freeCodeCamp.org","language":"en","title":"Image Augmentation: Make it rain, make it snow. How to modify photos to train self-driving cars","title-short":"Image Augmentation","URL":"https://www.freecodecamp.org/news/image-augmentation-make-it-rain-make-it-snow-how-to-modify-a-photo-with-machine-learning-163c0cb3843f/","author":[{"family":"Saxena","given":"Ujjwal"}],"accessed":{"date-parts":[["2024",3,28]]},"issued":{"date-parts":[["2018",4,9]]}}}],"schema":"https://github.com/citation-style-language/schema/raw/master/csl-citation.json"} </w:instrText>
      </w:r>
      <w:r w:rsidR="00DA299D" w:rsidRPr="004A6DA4">
        <w:rPr>
          <w:lang w:val="sr-Latn-RS"/>
        </w:rPr>
        <w:fldChar w:fldCharType="separate"/>
      </w:r>
      <w:r w:rsidR="00A25B59" w:rsidRPr="004A6DA4">
        <w:rPr>
          <w:rFonts w:ascii="Times New Roman" w:hAnsi="Times New Roman" w:cs="Times New Roman"/>
          <w:lang w:val="sr-Latn-RS"/>
        </w:rPr>
        <w:t>[17]</w:t>
      </w:r>
      <w:r w:rsidR="00DA299D" w:rsidRPr="004A6DA4">
        <w:rPr>
          <w:lang w:val="sr-Latn-RS"/>
        </w:rPr>
        <w:fldChar w:fldCharType="end"/>
      </w:r>
      <w:r w:rsidR="00DA299D" w:rsidRPr="006118B9">
        <w:rPr>
          <w:lang w:val="sr-Latn-RS"/>
        </w:rPr>
        <w:t>.</w:t>
      </w:r>
      <w:r w:rsidR="00884185" w:rsidRPr="006118B9">
        <w:rPr>
          <w:lang w:val="sr-Latn-RS"/>
        </w:rPr>
        <w:t xml:space="preserve"> Ova transformacija podrazumeva množenje </w:t>
      </w:r>
      <w:r w:rsidR="00D34961" w:rsidRPr="006118B9">
        <w:rPr>
          <w:lang w:val="sr-Latn-RS"/>
        </w:rPr>
        <w:t xml:space="preserve">osvetljenosti </w:t>
      </w:r>
      <w:r w:rsidR="00884185" w:rsidRPr="006118B9">
        <w:rPr>
          <w:lang w:val="sr-Latn-RS"/>
        </w:rPr>
        <w:t xml:space="preserve">tamnijih piksela (piksela čija je </w:t>
      </w:r>
      <w:r w:rsidR="00D34961" w:rsidRPr="006118B9">
        <w:rPr>
          <w:lang w:val="sr-Latn-RS"/>
        </w:rPr>
        <w:t>osvetljenost ispod određenog praga) nekim zadatim faktorom</w:t>
      </w:r>
      <w:r w:rsidR="00FC3AFE" w:rsidRPr="006118B9">
        <w:rPr>
          <w:lang w:val="sr-Latn-RS"/>
        </w:rPr>
        <w:t xml:space="preserve"> i ograničavanje ovako dobijenih vrednosti sa 255. </w:t>
      </w:r>
      <w:r w:rsidR="003A4CA7" w:rsidRPr="006118B9">
        <w:rPr>
          <w:lang w:val="sr-Latn-RS"/>
        </w:rPr>
        <w:t xml:space="preserve">Npr. ako za prag uzmemo vrednost 150, a za </w:t>
      </w:r>
      <w:r w:rsidR="00A9748B" w:rsidRPr="006118B9">
        <w:rPr>
          <w:lang w:val="sr-Latn-RS"/>
        </w:rPr>
        <w:t xml:space="preserve">faktor vrednost između 2 i 2.5, efekat koji se postiže jeste da </w:t>
      </w:r>
      <w:r w:rsidR="00E15BE6" w:rsidRPr="006118B9">
        <w:rPr>
          <w:lang w:val="sr-Latn-RS"/>
        </w:rPr>
        <w:t>pikseli srednje osvetljenosti (između 100 i 150)</w:t>
      </w:r>
      <w:r w:rsidR="00BE69AB" w:rsidRPr="006118B9">
        <w:rPr>
          <w:lang w:val="sr-Latn-RS"/>
        </w:rPr>
        <w:t xml:space="preserve">, gde u najvećem broju slučajeva spadaju ulice, trotoari, krovovi itd. </w:t>
      </w:r>
      <w:r w:rsidR="0057531E" w:rsidRPr="006118B9">
        <w:rPr>
          <w:lang w:val="sr-Latn-RS"/>
        </w:rPr>
        <w:t>budu pretvoreni u bele piksele (tj. sneg), piksel</w:t>
      </w:r>
      <w:r w:rsidR="00E73ED8" w:rsidRPr="006118B9">
        <w:rPr>
          <w:lang w:val="sr-Latn-RS"/>
        </w:rPr>
        <w:t>ima niske osvetljenosti (ispod 100) osvetljenost postaje povećana, što</w:t>
      </w:r>
      <w:r w:rsidR="00586F5E" w:rsidRPr="006118B9">
        <w:rPr>
          <w:lang w:val="sr-Latn-RS"/>
        </w:rPr>
        <w:t xml:space="preserve"> u realnosti odgovara odsjaju uzrokovanim snegom, dok ostali pikseli ostaju nepromenjeni. Iako ovakav pristup deluje previše jednostavno, pokazalo se da daje </w:t>
      </w:r>
      <w:r w:rsidR="00FB23E2" w:rsidRPr="006118B9">
        <w:rPr>
          <w:lang w:val="sr-Latn-RS"/>
        </w:rPr>
        <w:t>zadovoljavajuće rezultate</w:t>
      </w:r>
      <w:r w:rsidR="0096241E" w:rsidRPr="004A6DA4">
        <w:rPr>
          <w:lang w:val="sr-Latn-RS"/>
        </w:rPr>
        <w:t xml:space="preserve"> (slika 27)</w:t>
      </w:r>
      <w:r w:rsidR="00FB23E2" w:rsidRPr="004A6DA4">
        <w:rPr>
          <w:lang w:val="sr-Latn-RS"/>
        </w:rPr>
        <w:t>.</w:t>
      </w:r>
    </w:p>
    <w:p w14:paraId="57992983" w14:textId="3C447005" w:rsidR="00A04935" w:rsidRPr="006118B9" w:rsidRDefault="00A04935" w:rsidP="00A07ECF">
      <w:pPr>
        <w:spacing w:after="0" w:line="240" w:lineRule="auto"/>
        <w:jc w:val="center"/>
        <w:rPr>
          <w:i/>
          <w:iCs/>
          <w:lang w:val="sr-Latn-RS"/>
        </w:rPr>
      </w:pPr>
      <w:r w:rsidRPr="006118B9">
        <w:rPr>
          <w:i/>
          <w:iCs/>
          <w:noProof/>
          <w:lang w:val="sr-Latn-RS"/>
        </w:rPr>
        <w:lastRenderedPageBreak/>
        <w:drawing>
          <wp:inline distT="0" distB="0" distL="0" distR="0" wp14:anchorId="288A3234" wp14:editId="0B35B65D">
            <wp:extent cx="5731510" cy="1689100"/>
            <wp:effectExtent l="0" t="0" r="2540" b="635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/>
                    <pic:cNvPicPr/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89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0E5EE2" w14:textId="77777777" w:rsidR="0096241E" w:rsidRPr="004A6DA4" w:rsidRDefault="001127D0" w:rsidP="00A07ECF">
      <w:pPr>
        <w:keepNext/>
        <w:spacing w:after="0"/>
        <w:jc w:val="center"/>
        <w:rPr>
          <w:lang w:val="sr-Latn-RS"/>
        </w:rPr>
      </w:pPr>
      <w:r w:rsidRPr="006118B9">
        <w:rPr>
          <w:noProof/>
          <w:lang w:val="sr-Latn-RS"/>
        </w:rPr>
        <w:drawing>
          <wp:inline distT="0" distB="0" distL="0" distR="0" wp14:anchorId="43851355" wp14:editId="57B5116E">
            <wp:extent cx="5731510" cy="1689100"/>
            <wp:effectExtent l="0" t="0" r="2540" b="635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/>
                    <pic:cNvPicPr/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89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09FB66" w14:textId="2A578F0D" w:rsidR="00A04935" w:rsidRPr="006118B9" w:rsidRDefault="0096241E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7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Primer </w:t>
      </w:r>
      <w:r w:rsidR="008C5AB8" w:rsidRPr="004A6DA4">
        <w:rPr>
          <w:lang w:val="sr-Latn-RS"/>
        </w:rPr>
        <w:t>korišćenja fotometrijskih transforacija za simulaciju snežnih uslova.</w:t>
      </w:r>
    </w:p>
    <w:p w14:paraId="4671DBA9" w14:textId="353186E6" w:rsidR="00271EAB" w:rsidRDefault="00271EAB" w:rsidP="00271EAB">
      <w:pPr>
        <w:pStyle w:val="Heading3"/>
        <w:rPr>
          <w:lang w:val="sr-Latn-RS"/>
        </w:rPr>
      </w:pPr>
      <w:bookmarkStart w:id="29" w:name="_Toc163503154"/>
      <w:r>
        <w:rPr>
          <w:lang w:val="sr-Latn-RS"/>
        </w:rPr>
        <w:t>3.7.2. Simulacija padavina</w:t>
      </w:r>
      <w:bookmarkEnd w:id="29"/>
    </w:p>
    <w:p w14:paraId="0E9462E0" w14:textId="1AE920EF" w:rsidR="00D25473" w:rsidRDefault="006118B9" w:rsidP="008E4C62">
      <w:pPr>
        <w:rPr>
          <w:lang w:val="sr-Latn-RS"/>
        </w:rPr>
      </w:pPr>
      <w:r>
        <w:rPr>
          <w:lang w:val="sr-Latn-RS"/>
        </w:rPr>
        <w:t xml:space="preserve">Još neke od ideja koje se mogu iskoristiti za simuliranje </w:t>
      </w:r>
      <w:r w:rsidR="00E0323E">
        <w:rPr>
          <w:lang w:val="sr-Latn-RS"/>
        </w:rPr>
        <w:t>vremenskih uslova</w:t>
      </w:r>
      <w:r>
        <w:rPr>
          <w:lang w:val="sr-Latn-RS"/>
        </w:rPr>
        <w:t xml:space="preserve"> jesu dodavanje</w:t>
      </w:r>
      <w:r w:rsidR="00C87B47">
        <w:rPr>
          <w:lang w:val="sr-Latn-RS"/>
        </w:rPr>
        <w:t xml:space="preserve"> </w:t>
      </w:r>
      <w:r w:rsidR="002E04B7">
        <w:rPr>
          <w:lang w:val="sr-Latn-RS"/>
        </w:rPr>
        <w:t xml:space="preserve">kiše, </w:t>
      </w:r>
      <w:r w:rsidR="00C87B47">
        <w:rPr>
          <w:lang w:val="sr-Latn-RS"/>
        </w:rPr>
        <w:t>pahulja ili snežne vejavice. Ovo se može postići jednostavnim dodavanjem</w:t>
      </w:r>
      <w:r w:rsidR="00C81477">
        <w:rPr>
          <w:lang w:val="sr-Latn-RS"/>
        </w:rPr>
        <w:t xml:space="preserve"> sloja preko slike koji liči na </w:t>
      </w:r>
      <w:r w:rsidR="00881EDC">
        <w:rPr>
          <w:lang w:val="sr-Latn-RS"/>
        </w:rPr>
        <w:t>dati tip padavine. Pahulje se mogu jednostavno simulirati</w:t>
      </w:r>
      <w:r w:rsidR="00B46850">
        <w:rPr>
          <w:lang w:val="sr-Latn-RS"/>
        </w:rPr>
        <w:t xml:space="preserve"> nasumičnim iscrtavanjem sitnih belih</w:t>
      </w:r>
      <w:r w:rsidR="00F67C76">
        <w:rPr>
          <w:lang w:val="sr-Latn-RS"/>
        </w:rPr>
        <w:t xml:space="preserve"> kružića preko slike</w:t>
      </w:r>
      <w:r w:rsidR="00023D36">
        <w:rPr>
          <w:lang w:val="sr-Latn-RS"/>
        </w:rPr>
        <w:t xml:space="preserve">, poput </w:t>
      </w:r>
      <w:r w:rsidR="00C241AD">
        <w:rPr>
          <w:lang w:val="sr-Latn-RS"/>
        </w:rPr>
        <w:t xml:space="preserve">implementacije koja je predložena u </w:t>
      </w:r>
      <w:r w:rsidR="00A84878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C32UnsNz","properties":{"formattedCitation":"[18]","plainCitation":"[18]","noteIndex":0},"citationItems":[{"id":34,"uris":["http://zotero.org/users/13936564/items/A69XQT87"],"itemData":{"id":34,"type":"document","title":"imgaug","URL":"https://github.com/aleju/imgaug","author":[{"family":"Jung","given":"Alexander B."},{"family":"Wada","given":"Kentaro"},{"family":"Crall","given":"Jon"},{"family":"Tanaka","given":"Satoshi"},{"family":"Graving","given":"Jake"},{"family":"Reinders","given":"Christoph"},{"family":"Yadav","given":"Sarthak"},{"family":"Banerjee","given":"Joy"},{"family":"Vecsei","given":"Gábor"},{"family":"Kraft","given":"Adam"},{"family":"Rui","given":"Zheng"},{"family":"Borovec","given":"Jirka"},{"family":"Vallentin","given":"Christian"},{"family":"Zhydenko","given":"Semen"},{"family":"Pfeiffer","given":"Kilian"},{"family":"Cook","given":"Ben"},{"family":"Fernández","given":"Ismael"},{"family":"De Rainville","given":"François-Michel"},{"family":"Weng","given":"Chi-Hung"},{"family":"Ayala-Acevedo","given":"Abner"},{"family":"Meudec","given":"Raphael"},{"family":"Laporte","given":"Matias"},{"literal":"others"}],"issued":{"date-parts":[["2020"]]}}}],"schema":"https://github.com/citation-style-language/schema/raw/master/csl-citation.json"} </w:instrText>
      </w:r>
      <w:r w:rsidR="00A84878" w:rsidRPr="004A6DA4">
        <w:rPr>
          <w:lang w:val="sr-Latn-RS"/>
        </w:rPr>
        <w:fldChar w:fldCharType="separate"/>
      </w:r>
      <w:r w:rsidR="00A25B59" w:rsidRPr="004A6DA4">
        <w:rPr>
          <w:rFonts w:ascii="Times New Roman" w:hAnsi="Times New Roman" w:cs="Times New Roman"/>
          <w:lang w:val="sr-Latn-RS"/>
        </w:rPr>
        <w:t>[18]</w:t>
      </w:r>
      <w:r w:rsidR="00A84878" w:rsidRPr="004A6DA4">
        <w:rPr>
          <w:lang w:val="sr-Latn-RS"/>
        </w:rPr>
        <w:fldChar w:fldCharType="end"/>
      </w:r>
      <w:r w:rsidR="00B36DA3" w:rsidRPr="004A6DA4">
        <w:rPr>
          <w:lang w:val="sr-Latn-RS"/>
        </w:rPr>
        <w:t>, poput primera na slici 28</w:t>
      </w:r>
      <w:r w:rsidR="005F000B" w:rsidRPr="004A6DA4">
        <w:rPr>
          <w:lang w:val="sr-Latn-RS"/>
        </w:rPr>
        <w:t>.</w:t>
      </w:r>
    </w:p>
    <w:p w14:paraId="0941A517" w14:textId="77777777" w:rsidR="00B36DA3" w:rsidRPr="004A6DA4" w:rsidRDefault="00DC07FD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3C0DA7F3" wp14:editId="5780F7C5">
            <wp:extent cx="5731510" cy="1689100"/>
            <wp:effectExtent l="0" t="0" r="2540" b="635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3"/>
                    <pic:cNvPicPr/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89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B6279B" w14:textId="35F87D36" w:rsidR="005F000B" w:rsidRDefault="00B36DA3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8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Dodavanje </w:t>
      </w:r>
      <w:r w:rsidR="00017F81" w:rsidRPr="004A6DA4">
        <w:rPr>
          <w:lang w:val="sr-Latn-RS"/>
        </w:rPr>
        <w:t>snežnih pahulja iscrtavanjem belih kružića.</w:t>
      </w:r>
    </w:p>
    <w:p w14:paraId="3117628C" w14:textId="626133D8" w:rsidR="005F000B" w:rsidRDefault="005F000B" w:rsidP="008E4C62">
      <w:pPr>
        <w:rPr>
          <w:lang w:val="sr-Latn-RS"/>
        </w:rPr>
      </w:pPr>
      <w:r w:rsidRPr="004A6DA4">
        <w:rPr>
          <w:lang w:val="sr-Latn-RS"/>
        </w:rPr>
        <w:t xml:space="preserve">Efekat vejavice može postići dodavanjem efekta zamućenja prilikom kretanja (engl. </w:t>
      </w:r>
      <w:r w:rsidRPr="004A6DA4">
        <w:rPr>
          <w:i/>
          <w:iCs/>
          <w:lang w:val="sr-Latn-RS"/>
        </w:rPr>
        <w:t>motion blur</w:t>
      </w:r>
      <w:r w:rsidRPr="004A6DA4">
        <w:rPr>
          <w:lang w:val="sr-Latn-RS"/>
        </w:rPr>
        <w:t>)</w:t>
      </w:r>
      <w:r w:rsidRPr="004A6DA4">
        <w:rPr>
          <w:i/>
          <w:iCs/>
          <w:lang w:val="sr-Latn-RS"/>
        </w:rPr>
        <w:t xml:space="preserve"> </w:t>
      </w:r>
      <w:r w:rsidRPr="004A6DA4">
        <w:rPr>
          <w:lang w:val="sr-Latn-RS"/>
        </w:rPr>
        <w:t xml:space="preserve">pahuljama, što je učinjeno u </w:t>
      </w:r>
      <w:r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KQIwrqdZ","properties":{"formattedCitation":"[16]","plainCitation":"[16]","noteIndex":0},"citationItems":[{"id":33,"uris":["http://zotero.org/users/13936564/items/MJ22NTMG"],"itemData":{"id":33,"type":"article-journal","container-title":"arXiv preprint arXiv:1907.07484","title":"Benchmarking Robustness in Object Detection: Autonomous Driving when Winter is Coming","author":[{"family":"Michaelis","given":"Claudio"},{"family":"Mitzkus","given":"Benjamin"},{"family":"Geirhos","given":"Robert"},{"family":"Rusak","given":"Evgenia"},{"family":"Bringmann","given":"Oliver"},{"family":"Ecker","given":"Alexander S."},{"family":"Bethge","given":"Matthias"},{"family":"Brendel","given":"Wieland"}],"issued":{"date-parts":[["2019"]]}}}],"schema":"https://github.com/citation-style-language/schema/raw/master/csl-citation.json"} </w:instrText>
      </w:r>
      <w:r w:rsidRPr="004A6DA4">
        <w:rPr>
          <w:lang w:val="sr-Latn-RS"/>
        </w:rPr>
        <w:fldChar w:fldCharType="separate"/>
      </w:r>
      <w:r w:rsidR="00A25B59" w:rsidRPr="004A6DA4">
        <w:rPr>
          <w:rFonts w:ascii="Times New Roman" w:hAnsi="Times New Roman" w:cs="Times New Roman"/>
          <w:lang w:val="sr-Latn-RS"/>
        </w:rPr>
        <w:t>[16]</w:t>
      </w:r>
      <w:r w:rsidRPr="004A6DA4">
        <w:rPr>
          <w:lang w:val="sr-Latn-RS"/>
        </w:rPr>
        <w:fldChar w:fldCharType="end"/>
      </w:r>
      <w:r w:rsidR="00502FAA" w:rsidRPr="004A6DA4">
        <w:rPr>
          <w:lang w:val="sr-Latn-RS"/>
        </w:rPr>
        <w:t xml:space="preserve"> (slika 29)</w:t>
      </w:r>
      <w:r w:rsidRPr="004A6DA4">
        <w:rPr>
          <w:lang w:val="sr-Latn-RS"/>
        </w:rPr>
        <w:t>.</w:t>
      </w:r>
    </w:p>
    <w:p w14:paraId="11CE4E36" w14:textId="77777777" w:rsidR="00502FAA" w:rsidRPr="004A6DA4" w:rsidRDefault="00DC07FD" w:rsidP="004A6DA4">
      <w:pPr>
        <w:keepNext/>
        <w:spacing w:after="0"/>
        <w:jc w:val="center"/>
        <w:rPr>
          <w:lang w:val="sr-Latn-RS"/>
        </w:rPr>
      </w:pPr>
      <w:r w:rsidRPr="004A6DA4">
        <w:rPr>
          <w:noProof/>
          <w:lang w:val="sr-Latn-RS"/>
        </w:rPr>
        <w:drawing>
          <wp:inline distT="0" distB="0" distL="0" distR="0" wp14:anchorId="26314FC5" wp14:editId="679E2805">
            <wp:extent cx="5349240" cy="1576443"/>
            <wp:effectExtent l="0" t="0" r="3810" b="508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/>
                    <pic:cNvPicPr/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69160" cy="15823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67A8" w14:textId="22065C7F" w:rsidR="008B374E" w:rsidRDefault="00502FAA" w:rsidP="004A6DA4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29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Simulacija vejavice </w:t>
      </w:r>
      <w:r w:rsidR="00E43E93" w:rsidRPr="004A6DA4">
        <w:rPr>
          <w:lang w:val="sr-Latn-RS"/>
        </w:rPr>
        <w:t>dodavanjem motion blur efekta pahuljama.</w:t>
      </w:r>
    </w:p>
    <w:p w14:paraId="4025670B" w14:textId="5A664105" w:rsidR="00636EFA" w:rsidRDefault="00636EFA" w:rsidP="008E4C62">
      <w:pPr>
        <w:rPr>
          <w:lang w:val="sr-Latn-RS"/>
        </w:rPr>
      </w:pPr>
      <w:r w:rsidRPr="004A6DA4">
        <w:rPr>
          <w:lang w:val="sr-Latn-RS"/>
        </w:rPr>
        <w:lastRenderedPageBreak/>
        <w:t xml:space="preserve">Na veoma sličan način se može postići i efekat kiše, koji je predložen u </w:t>
      </w:r>
      <w:r w:rsidR="00F2131F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IGgYfS5R","properties":{"formattedCitation":"[18]","plainCitation":"[18]","noteIndex":0},"citationItems":[{"id":34,"uris":["http://zotero.org/users/13936564/items/A69XQT87"],"itemData":{"id":34,"type":"document","title":"imgaug","URL":"https://github.com/aleju/imgaug","author":[{"family":"Jung","given":"Alexander B."},{"family":"Wada","given":"Kentaro"},{"family":"Crall","given":"Jon"},{"family":"Tanaka","given":"Satoshi"},{"family":"Graving","given":"Jake"},{"family":"Reinders","given":"Christoph"},{"family":"Yadav","given":"Sarthak"},{"family":"Banerjee","given":"Joy"},{"family":"Vecsei","given":"Gábor"},{"family":"Kraft","given":"Adam"},{"family":"Rui","given":"Zheng"},{"family":"Borovec","given":"Jirka"},{"family":"Vallentin","given":"Christian"},{"family":"Zhydenko","given":"Semen"},{"family":"Pfeiffer","given":"Kilian"},{"family":"Cook","given":"Ben"},{"family":"Fernández","given":"Ismael"},{"family":"De Rainville","given":"François-Michel"},{"family":"Weng","given":"Chi-Hung"},{"family":"Ayala-Acevedo","given":"Abner"},{"family":"Meudec","given":"Raphael"},{"family":"Laporte","given":"Matias"},{"literal":"others"}],"issued":{"date-parts":[["2020"]]}}}],"schema":"https://github.com/citation-style-language/schema/raw/master/csl-citation.json"} </w:instrText>
      </w:r>
      <w:r w:rsidR="00F2131F" w:rsidRPr="004A6DA4">
        <w:rPr>
          <w:lang w:val="sr-Latn-RS"/>
        </w:rPr>
        <w:fldChar w:fldCharType="separate"/>
      </w:r>
      <w:r w:rsidR="00A25B59" w:rsidRPr="004A6DA4">
        <w:rPr>
          <w:rFonts w:ascii="Times New Roman" w:hAnsi="Times New Roman" w:cs="Times New Roman"/>
          <w:lang w:val="sr-Latn-RS"/>
        </w:rPr>
        <w:t>[18]</w:t>
      </w:r>
      <w:r w:rsidR="00F2131F" w:rsidRPr="004A6DA4">
        <w:rPr>
          <w:lang w:val="sr-Latn-RS"/>
        </w:rPr>
        <w:fldChar w:fldCharType="end"/>
      </w:r>
      <w:r w:rsidR="00F2131F" w:rsidRPr="004A6DA4">
        <w:rPr>
          <w:lang w:val="sr-Latn-RS"/>
        </w:rPr>
        <w:t>.</w:t>
      </w:r>
    </w:p>
    <w:p w14:paraId="229DA6FD" w14:textId="77777777" w:rsidR="00E43E93" w:rsidRPr="004A6DA4" w:rsidRDefault="008F1B6D" w:rsidP="004A6DA4">
      <w:pPr>
        <w:keepNext/>
        <w:spacing w:after="0"/>
        <w:jc w:val="center"/>
        <w:rPr>
          <w:lang w:val="sr-Latn-RS"/>
        </w:rPr>
      </w:pPr>
      <w:r w:rsidRPr="004A6DA4">
        <w:rPr>
          <w:noProof/>
          <w:lang w:val="sr-Latn-RS"/>
        </w:rPr>
        <w:drawing>
          <wp:inline distT="0" distB="0" distL="0" distR="0" wp14:anchorId="1FC76487" wp14:editId="6FFF55B1">
            <wp:extent cx="5681699" cy="1674421"/>
            <wp:effectExtent l="0" t="0" r="0" b="254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/>
                    <pic:cNvPicPr/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6430" cy="1687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7E6B44" w14:textId="514F2675" w:rsidR="00F2131F" w:rsidRDefault="00E43E93" w:rsidP="004A6DA4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0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Simulacije kišnog vremena.</w:t>
      </w:r>
    </w:p>
    <w:p w14:paraId="4821E8BD" w14:textId="47EB170A" w:rsidR="00B957EA" w:rsidRDefault="00100AD6" w:rsidP="00100AD6">
      <w:pPr>
        <w:pStyle w:val="Heading3"/>
        <w:rPr>
          <w:lang w:val="sr-Latn-RS"/>
        </w:rPr>
      </w:pPr>
      <w:bookmarkStart w:id="30" w:name="_Toc163503155"/>
      <w:r>
        <w:rPr>
          <w:lang w:val="sr-Latn-RS"/>
        </w:rPr>
        <w:t>3.7.3. Simulacija mraza, rose i magle</w:t>
      </w:r>
      <w:bookmarkEnd w:id="30"/>
    </w:p>
    <w:p w14:paraId="7367BC9A" w14:textId="69D39975" w:rsidR="00F24073" w:rsidRDefault="00021ABD" w:rsidP="008E4C62">
      <w:pPr>
        <w:rPr>
          <w:lang w:val="sr-Latn-RS"/>
        </w:rPr>
      </w:pPr>
      <w:r>
        <w:rPr>
          <w:lang w:val="sr-Latn-RS"/>
        </w:rPr>
        <w:t>Efekat mraza</w:t>
      </w:r>
      <w:r w:rsidR="00865172">
        <w:rPr>
          <w:lang w:val="sr-Latn-RS"/>
        </w:rPr>
        <w:t xml:space="preserve"> ili rose</w:t>
      </w:r>
      <w:r>
        <w:rPr>
          <w:lang w:val="sr-Latn-RS"/>
        </w:rPr>
        <w:t xml:space="preserve"> može simulirati situaciju kada se usled hladnog vremena preko kamere (npr. na autonomnom vozilu) pojavi mra</w:t>
      </w:r>
      <w:r w:rsidR="0060144A">
        <w:rPr>
          <w:lang w:val="sr-Latn-RS"/>
        </w:rPr>
        <w:t>z</w:t>
      </w:r>
      <w:r w:rsidR="00654052" w:rsidRPr="004A6DA4">
        <w:rPr>
          <w:lang w:val="sr-Latn-RS"/>
        </w:rPr>
        <w:t xml:space="preserve"> i</w:t>
      </w:r>
      <w:r w:rsidR="00865172" w:rsidRPr="004A6DA4">
        <w:rPr>
          <w:lang w:val="sr-Latn-RS"/>
        </w:rPr>
        <w:t>li</w:t>
      </w:r>
      <w:r w:rsidR="00865172">
        <w:rPr>
          <w:lang w:val="sr-Latn-RS"/>
        </w:rPr>
        <w:t xml:space="preserve"> rosa</w:t>
      </w:r>
      <w:r w:rsidR="00654052" w:rsidRPr="004A6DA4">
        <w:rPr>
          <w:lang w:val="sr-Latn-RS"/>
        </w:rPr>
        <w:t>.</w:t>
      </w:r>
      <w:r w:rsidR="0060144A">
        <w:rPr>
          <w:lang w:val="sr-Latn-RS"/>
        </w:rPr>
        <w:t xml:space="preserve"> Ovo se može postići </w:t>
      </w:r>
      <w:r w:rsidR="00CC51CC">
        <w:rPr>
          <w:lang w:val="sr-Latn-RS"/>
        </w:rPr>
        <w:t xml:space="preserve">mešanjem </w:t>
      </w:r>
      <w:r w:rsidR="00E204C3">
        <w:rPr>
          <w:lang w:val="sr-Latn-RS"/>
        </w:rPr>
        <w:t>slike mraza</w:t>
      </w:r>
      <w:r w:rsidR="00865172">
        <w:rPr>
          <w:lang w:val="sr-Latn-RS"/>
        </w:rPr>
        <w:t xml:space="preserve"> (odnosno slike kapljica vode)</w:t>
      </w:r>
      <w:r w:rsidR="00E204C3">
        <w:rPr>
          <w:lang w:val="sr-Latn-RS"/>
        </w:rPr>
        <w:t xml:space="preserve"> sa originalnom slikom, kao što je učinjeno u </w:t>
      </w:r>
      <w:r w:rsidR="00E204C3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4y3Ot8TN","properties":{"formattedCitation":"[16]","plainCitation":"[16]","noteIndex":0},"citationItems":[{"id":33,"uris":["http://zotero.org/users/13936564/items/MJ22NTMG"],"itemData":{"id":33,"type":"article-journal","container-title":"arXiv preprint arXiv:1907.07484","title":"Benchmarking Robustness in Object Detection: Autonomous Driving when Winter is Coming","author":[{"family":"Michaelis","given":"Claudio"},{"family":"Mitzkus","given":"Benjamin"},{"family":"Geirhos","given":"Robert"},{"family":"Rusak","given":"Evgenia"},{"family":"Bringmann","given":"Oliver"},{"family":"Ecker","given":"Alexander S."},{"family":"Bethge","given":"Matthias"},{"family":"Brendel","given":"Wieland"}],"issued":{"date-parts":[["2019"]]}}}],"schema":"https://github.com/citation-style-language/schema/raw/master/csl-citation.json"} </w:instrText>
      </w:r>
      <w:r w:rsidR="00E204C3" w:rsidRPr="004A6DA4">
        <w:rPr>
          <w:lang w:val="sr-Latn-RS"/>
        </w:rPr>
        <w:fldChar w:fldCharType="separate"/>
      </w:r>
      <w:r w:rsidR="00A25B59" w:rsidRPr="004A6DA4">
        <w:rPr>
          <w:rFonts w:ascii="Times New Roman" w:hAnsi="Times New Roman" w:cs="Times New Roman"/>
          <w:lang w:val="sr-Latn-RS"/>
        </w:rPr>
        <w:t>[16]</w:t>
      </w:r>
      <w:r w:rsidR="00E204C3" w:rsidRPr="004A6DA4">
        <w:rPr>
          <w:lang w:val="sr-Latn-RS"/>
        </w:rPr>
        <w:fldChar w:fldCharType="end"/>
      </w:r>
      <w:r w:rsidR="00654052" w:rsidRPr="004A6DA4">
        <w:rPr>
          <w:lang w:val="sr-Latn-RS"/>
        </w:rPr>
        <w:t xml:space="preserve"> (slika 31)</w:t>
      </w:r>
      <w:r w:rsidR="00F1398E" w:rsidRPr="004A6DA4">
        <w:rPr>
          <w:lang w:val="sr-Latn-RS"/>
        </w:rPr>
        <w:t>.</w:t>
      </w:r>
    </w:p>
    <w:p w14:paraId="2DC593BA" w14:textId="77777777" w:rsidR="00CB6E5F" w:rsidRPr="004A6DA4" w:rsidRDefault="00D02FC0" w:rsidP="004A6DA4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0ECFDA91" wp14:editId="2EF389D2">
            <wp:extent cx="5731510" cy="1200150"/>
            <wp:effectExtent l="0" t="0" r="254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/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200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F5DFA1" w14:textId="3441CB5E" w:rsidR="00F1398E" w:rsidRDefault="00CB6E5F" w:rsidP="004A6DA4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1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Simulacija mraza (sredina) i rose (desno)</w:t>
      </w:r>
      <w:r w:rsidR="00476E56" w:rsidRPr="004A6DA4">
        <w:rPr>
          <w:lang w:val="sr-Latn-RS"/>
        </w:rPr>
        <w:t xml:space="preserve"> mešanjem originalne slike sa slikom mraza tj. rose.</w:t>
      </w:r>
    </w:p>
    <w:p w14:paraId="082EAF66" w14:textId="499EAA2E" w:rsidR="001127D0" w:rsidRDefault="00194F9B" w:rsidP="008E4C62">
      <w:pPr>
        <w:rPr>
          <w:lang w:val="sr-Latn-RS"/>
        </w:rPr>
      </w:pPr>
      <w:r w:rsidRPr="004A6DA4">
        <w:rPr>
          <w:lang w:val="sr-Latn-RS"/>
        </w:rPr>
        <w:t>Efekat magle se može postići dodavanjem šuma u frekventnom domenu slike</w:t>
      </w:r>
      <w:r w:rsidR="000D66AB" w:rsidRPr="004A6DA4">
        <w:rPr>
          <w:lang w:val="sr-Latn-RS"/>
        </w:rPr>
        <w:t xml:space="preserve">, </w:t>
      </w:r>
      <w:r w:rsidR="00992428" w:rsidRPr="004A6DA4">
        <w:rPr>
          <w:lang w:val="sr-Latn-RS"/>
        </w:rPr>
        <w:t xml:space="preserve">kao u </w:t>
      </w:r>
      <w:r w:rsidR="00992428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aMTzsDGA","properties":{"formattedCitation":"[18]","plainCitation":"[18]","noteIndex":0},"citationItems":[{"id":34,"uris":["http://zotero.org/users/13936564/items/A69XQT87"],"itemData":{"id":34,"type":"document","title":"imgaug","URL":"https://github.com/aleju/imgaug","author":[{"family":"Jung","given":"Alexander B."},{"family":"Wada","given":"Kentaro"},{"family":"Crall","given":"Jon"},{"family":"Tanaka","given":"Satoshi"},{"family":"Graving","given":"Jake"},{"family":"Reinders","given":"Christoph"},{"family":"Yadav","given":"Sarthak"},{"family":"Banerjee","given":"Joy"},{"family":"Vecsei","given":"Gábor"},{"family":"Kraft","given":"Adam"},{"family":"Rui","given":"Zheng"},{"family":"Borovec","given":"Jirka"},{"family":"Vallentin","given":"Christian"},{"family":"Zhydenko","given":"Semen"},{"family":"Pfeiffer","given":"Kilian"},{"family":"Cook","given":"Ben"},{"family":"Fernández","given":"Ismael"},{"family":"De Rainville","given":"François-Michel"},{"family":"Weng","given":"Chi-Hung"},{"family":"Ayala-Acevedo","given":"Abner"},{"family":"Meudec","given":"Raphael"},{"family":"Laporte","given":"Matias"},{"literal":"others"}],"issued":{"date-parts":[["2020"]]}}}],"schema":"https://github.com/citation-style-language/schema/raw/master/csl-citation.json"} </w:instrText>
      </w:r>
      <w:r w:rsidR="00992428" w:rsidRPr="004A6DA4">
        <w:rPr>
          <w:lang w:val="sr-Latn-RS"/>
        </w:rPr>
        <w:fldChar w:fldCharType="separate"/>
      </w:r>
      <w:r w:rsidR="00A25B59" w:rsidRPr="004A6DA4">
        <w:rPr>
          <w:rFonts w:ascii="Times New Roman" w:hAnsi="Times New Roman" w:cs="Times New Roman"/>
          <w:lang w:val="sr-Latn-RS"/>
        </w:rPr>
        <w:t>[18]</w:t>
      </w:r>
      <w:r w:rsidR="00992428" w:rsidRPr="004A6DA4">
        <w:rPr>
          <w:lang w:val="sr-Latn-RS"/>
        </w:rPr>
        <w:fldChar w:fldCharType="end"/>
      </w:r>
      <w:r w:rsidR="00B06F0B" w:rsidRPr="004A6DA4">
        <w:rPr>
          <w:lang w:val="sr-Latn-RS"/>
        </w:rPr>
        <w:t xml:space="preserve"> (slika 32)</w:t>
      </w:r>
      <w:r w:rsidR="00992428" w:rsidRPr="004A6DA4">
        <w:rPr>
          <w:lang w:val="sr-Latn-RS"/>
        </w:rPr>
        <w:t>.</w:t>
      </w:r>
    </w:p>
    <w:p w14:paraId="483DB689" w14:textId="77777777" w:rsidR="00036FF5" w:rsidRPr="004A6DA4" w:rsidRDefault="00382F71" w:rsidP="004A6DA4">
      <w:pPr>
        <w:keepNext/>
        <w:spacing w:after="0"/>
        <w:jc w:val="center"/>
        <w:rPr>
          <w:lang w:val="sr-Latn-RS"/>
        </w:rPr>
      </w:pPr>
      <w:r w:rsidRPr="004A6DA4">
        <w:rPr>
          <w:noProof/>
          <w:lang w:val="sr-Latn-RS"/>
        </w:rPr>
        <w:drawing>
          <wp:inline distT="0" distB="0" distL="0" distR="0" wp14:anchorId="11548506" wp14:editId="0152BB9C">
            <wp:extent cx="5540665" cy="1632857"/>
            <wp:effectExtent l="0" t="0" r="3175" b="5715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/>
                    <pic:cNvPicPr/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72658" cy="16422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3E22A9" w14:textId="115AFF19" w:rsidR="00DC64A3" w:rsidRDefault="00036FF5" w:rsidP="004A6DA4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2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Simulacija magle dodavanjem šuma u frekventnom domenu.</w:t>
      </w:r>
    </w:p>
    <w:p w14:paraId="4F34CE8B" w14:textId="77777777" w:rsidR="0068674C" w:rsidRDefault="0068674C">
      <w:pPr>
        <w:jc w:val="left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  <w:lang w:val="sr-Latn-RS"/>
        </w:rPr>
      </w:pPr>
      <w:bookmarkStart w:id="31" w:name="_Toc163503156"/>
      <w:r>
        <w:rPr>
          <w:lang w:val="sr-Latn-RS"/>
        </w:rPr>
        <w:br w:type="page"/>
      </w:r>
    </w:p>
    <w:p w14:paraId="0413BAC5" w14:textId="3D610CCC" w:rsidR="00CD5B7C" w:rsidRDefault="00CD5B7C" w:rsidP="00CD5B7C">
      <w:pPr>
        <w:pStyle w:val="Heading1"/>
        <w:rPr>
          <w:lang w:val="sr-Latn-RS"/>
        </w:rPr>
      </w:pPr>
      <w:r>
        <w:rPr>
          <w:lang w:val="sr-Latn-RS"/>
        </w:rPr>
        <w:lastRenderedPageBreak/>
        <w:t>4. Tehnike za augmentaciju slika na bazi dubokog učenja</w:t>
      </w:r>
      <w:bookmarkEnd w:id="31"/>
    </w:p>
    <w:p w14:paraId="4C2A63DA" w14:textId="3AADA303" w:rsidR="009C77A3" w:rsidRDefault="002500FE" w:rsidP="00E21C94">
      <w:pPr>
        <w:rPr>
          <w:lang w:val="sr-Latn-RS"/>
        </w:rPr>
      </w:pPr>
      <w:r>
        <w:rPr>
          <w:lang w:val="sr-Latn-RS"/>
        </w:rPr>
        <w:t>G</w:t>
      </w:r>
      <w:r w:rsidR="002973FB">
        <w:rPr>
          <w:lang w:val="sr-Latn-RS"/>
        </w:rPr>
        <w:t>eneralno je poznato da veći skupovi podataka</w:t>
      </w:r>
      <w:r w:rsidR="0089692E">
        <w:rPr>
          <w:lang w:val="sr-Latn-RS"/>
        </w:rPr>
        <w:t xml:space="preserve"> rezultuju u boljim modelima dubokog učenja</w:t>
      </w:r>
      <w:r w:rsidR="00441FBC">
        <w:rPr>
          <w:lang w:val="sr-Latn-RS"/>
        </w:rPr>
        <w:t xml:space="preserve">. U nogim situacijama, prikupljanje velikih skupova podataka može predstavljati problem. </w:t>
      </w:r>
      <w:r w:rsidR="00873927">
        <w:rPr>
          <w:lang w:val="sr-Latn-RS"/>
        </w:rPr>
        <w:t>U situacijama kada nije moguće ili je veoma teško pribaviti dovol</w:t>
      </w:r>
      <w:r w:rsidR="005E3861">
        <w:rPr>
          <w:lang w:val="sr-Latn-RS"/>
        </w:rPr>
        <w:t>j</w:t>
      </w:r>
      <w:r w:rsidR="00873927">
        <w:rPr>
          <w:lang w:val="sr-Latn-RS"/>
        </w:rPr>
        <w:t xml:space="preserve">no velike skupove podataka za </w:t>
      </w:r>
      <w:r w:rsidR="00E47E93">
        <w:rPr>
          <w:lang w:val="sr-Latn-RS"/>
        </w:rPr>
        <w:t>obučavanje modela dubokog učenja</w:t>
      </w:r>
      <w:r w:rsidR="003C4FCE">
        <w:rPr>
          <w:lang w:val="sr-Latn-RS"/>
        </w:rPr>
        <w:t>,</w:t>
      </w:r>
      <w:r w:rsidR="000351C1">
        <w:rPr>
          <w:lang w:val="sr-Latn-RS"/>
        </w:rPr>
        <w:t xml:space="preserve"> korišćenje specijalizovanih modela dubokog učenja za augmentaciju</w:t>
      </w:r>
      <w:r w:rsidR="00B23014">
        <w:rPr>
          <w:lang w:val="sr-Latn-RS"/>
        </w:rPr>
        <w:t xml:space="preserve"> podataka</w:t>
      </w:r>
      <w:r w:rsidR="000351C1">
        <w:rPr>
          <w:lang w:val="sr-Latn-RS"/>
        </w:rPr>
        <w:t xml:space="preserve"> i za generisanje sintetičkih primeraka trening podata</w:t>
      </w:r>
      <w:r w:rsidR="00B23014">
        <w:rPr>
          <w:lang w:val="sr-Latn-RS"/>
        </w:rPr>
        <w:t xml:space="preserve">ka je postala česta praksa. </w:t>
      </w:r>
      <w:r w:rsidR="00BA3E3E" w:rsidRPr="004A6DA4">
        <w:rPr>
          <w:lang w:val="sr-Latn-RS"/>
        </w:rPr>
        <w:t>Veliki doprinos ovoj</w:t>
      </w:r>
      <w:r w:rsidR="0026491B" w:rsidRPr="004A6DA4">
        <w:rPr>
          <w:lang w:val="sr-Latn-RS"/>
        </w:rPr>
        <w:t xml:space="preserve"> oblasti je dala medicina, gde je pribavljanje velikih skupova podataka posebno zahtevn</w:t>
      </w:r>
      <w:r w:rsidR="005E3861" w:rsidRPr="004A6DA4">
        <w:rPr>
          <w:lang w:val="sr-Latn-RS"/>
        </w:rPr>
        <w:t>o</w:t>
      </w:r>
      <w:r w:rsidR="0026491B" w:rsidRPr="004A6DA4">
        <w:rPr>
          <w:lang w:val="sr-Latn-RS"/>
        </w:rPr>
        <w:t>, s obzirom na poverljivost samih podataka i retkost pojedinih primeraka bolesti</w:t>
      </w:r>
      <w:r w:rsidR="00D6005F" w:rsidRPr="004A6DA4">
        <w:rPr>
          <w:lang w:val="sr-Latn-RS"/>
        </w:rPr>
        <w:t xml:space="preserve"> </w:t>
      </w:r>
      <w:r w:rsidR="00D6005F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Nv2kbprH","properties":{"formattedCitation":"[3]","plainCitation":"[3]","noteIndex":0},"citationItems":[{"id":3,"uris":["http://zotero.org/users/13936564/items/WW7FDNHN"],"itemData":{"id":3,"type":"article-journal","container-title":"Journal of big data","issue":"1","note":"publisher: Springer","page":"1–48","title":"A survey on image data augmentation for deep learning","volume":"6","author":[{"family":"Shorten","given":"Connor"},{"family":"Khoshgoftaar","given":"Taghi M"}],"issued":{"date-parts":[["2019"]]}}}],"schema":"https://github.com/citation-style-language/schema/raw/master/csl-citation.json"} </w:instrText>
      </w:r>
      <w:r w:rsidR="00D6005F" w:rsidRPr="004A6DA4">
        <w:rPr>
          <w:lang w:val="sr-Latn-RS"/>
        </w:rPr>
        <w:fldChar w:fldCharType="separate"/>
      </w:r>
      <w:r w:rsidR="00D6005F" w:rsidRPr="004A6DA4">
        <w:rPr>
          <w:rFonts w:ascii="Times New Roman" w:hAnsi="Times New Roman" w:cs="Times New Roman"/>
          <w:lang w:val="sr-Latn-RS"/>
        </w:rPr>
        <w:t>[3]</w:t>
      </w:r>
      <w:r w:rsidR="00D6005F" w:rsidRPr="004A6DA4">
        <w:rPr>
          <w:lang w:val="sr-Latn-RS"/>
        </w:rPr>
        <w:fldChar w:fldCharType="end"/>
      </w:r>
      <w:r w:rsidR="0026491B" w:rsidRPr="004A6DA4">
        <w:rPr>
          <w:lang w:val="sr-Latn-RS"/>
        </w:rPr>
        <w:t>.</w:t>
      </w:r>
    </w:p>
    <w:p w14:paraId="1CDFFC04" w14:textId="66F3869E" w:rsidR="000F3093" w:rsidRDefault="009C77A3" w:rsidP="00E21C94">
      <w:pPr>
        <w:rPr>
          <w:lang w:val="sr-Latn-RS"/>
        </w:rPr>
      </w:pPr>
      <w:r w:rsidRPr="004A6DA4">
        <w:rPr>
          <w:lang w:val="sr-Latn-RS"/>
        </w:rPr>
        <w:t>Postoji veći broj pristupa kada je u pitanju korišćenje dubokog učenja u oblasti augmentacije slika</w:t>
      </w:r>
      <w:r w:rsidR="00E30BBD" w:rsidRPr="004A6DA4">
        <w:rPr>
          <w:lang w:val="sr-Latn-RS"/>
        </w:rPr>
        <w:t>. N</w:t>
      </w:r>
      <w:r w:rsidR="00A75456" w:rsidRPr="004A6DA4">
        <w:rPr>
          <w:lang w:val="sr-Latn-RS"/>
        </w:rPr>
        <w:t xml:space="preserve">eki od </w:t>
      </w:r>
      <w:r w:rsidR="00E65E5A" w:rsidRPr="004A6DA4">
        <w:rPr>
          <w:lang w:val="sr-Latn-RS"/>
        </w:rPr>
        <w:t xml:space="preserve">metoda koji se u ovu svrhu mogu koristiti su GAN (engl </w:t>
      </w:r>
      <w:r w:rsidR="00E65E5A" w:rsidRPr="004A6DA4">
        <w:rPr>
          <w:i/>
          <w:iCs/>
          <w:lang w:val="sr-Latn-RS"/>
        </w:rPr>
        <w:t>Generative Adversarial Network</w:t>
      </w:r>
      <w:r w:rsidR="00045BF6" w:rsidRPr="004A6DA4">
        <w:rPr>
          <w:i/>
          <w:iCs/>
          <w:lang w:val="sr-Latn-RS"/>
        </w:rPr>
        <w:t>s</w:t>
      </w:r>
      <w:r w:rsidR="009F4050" w:rsidRPr="004A6DA4">
        <w:rPr>
          <w:lang w:val="sr-Latn-RS"/>
        </w:rPr>
        <w:t>)</w:t>
      </w:r>
      <w:r w:rsidR="00045BF6" w:rsidRPr="004A6DA4">
        <w:rPr>
          <w:lang w:val="sr-Latn-RS"/>
        </w:rPr>
        <w:t xml:space="preserve"> </w:t>
      </w:r>
      <w:r w:rsidR="00045BF6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AId7i7JV","properties":{"formattedCitation":"[19]","plainCitation":"[19]","noteIndex":0},"citationItems":[{"id":41,"uris":["http://zotero.org/users/13936564/items/9W7BDUW6"],"itemData":{"id":41,"type":"article-journal","container-title":"Advances in neural information processing systems","title":"Generative adversarial nets","volume":"27","author":[{"family":"Goodfellow","given":"Ian"},{"family":"Pouget-Abadie","given":"Jean"},{"family":"Mirza","given":"Mehdi"},{"family":"Xu","given":"Bing"},{"family":"Warde-Farley","given":"David"},{"family":"Ozair","given":"Sherjil"},{"family":"Courville","given":"Aaron"},{"family":"Bengio","given":"Yoshua"}],"issued":{"date-parts":[["2014"]]}}}],"schema":"https://github.com/citation-style-language/schema/raw/master/csl-citation.json"} </w:instrText>
      </w:r>
      <w:r w:rsidR="00045BF6" w:rsidRPr="004A6DA4">
        <w:rPr>
          <w:lang w:val="sr-Latn-RS"/>
        </w:rPr>
        <w:fldChar w:fldCharType="separate"/>
      </w:r>
      <w:r w:rsidR="00045BF6" w:rsidRPr="004A6DA4">
        <w:rPr>
          <w:rFonts w:ascii="Times New Roman" w:hAnsi="Times New Roman" w:cs="Times New Roman"/>
          <w:lang w:val="sr-Latn-RS"/>
        </w:rPr>
        <w:t>[19]</w:t>
      </w:r>
      <w:r w:rsidR="00045BF6" w:rsidRPr="004A6DA4">
        <w:rPr>
          <w:lang w:val="sr-Latn-RS"/>
        </w:rPr>
        <w:fldChar w:fldCharType="end"/>
      </w:r>
      <w:r w:rsidR="0064408D" w:rsidRPr="004A6DA4">
        <w:rPr>
          <w:lang w:val="sr-Latn-RS"/>
        </w:rPr>
        <w:t>,</w:t>
      </w:r>
      <w:r w:rsidR="009F4050" w:rsidRPr="004A6DA4">
        <w:rPr>
          <w:lang w:val="sr-Latn-RS"/>
        </w:rPr>
        <w:t xml:space="preserve"> neuraln</w:t>
      </w:r>
      <w:r w:rsidR="002B3022" w:rsidRPr="004A6DA4">
        <w:rPr>
          <w:lang w:val="sr-Latn-RS"/>
        </w:rPr>
        <w:t>i</w:t>
      </w:r>
      <w:r w:rsidR="009F4050" w:rsidRPr="004A6DA4">
        <w:rPr>
          <w:lang w:val="sr-Latn-RS"/>
        </w:rPr>
        <w:t xml:space="preserve"> prenos stilova (engl. </w:t>
      </w:r>
      <w:r w:rsidR="009F4050" w:rsidRPr="004A6DA4">
        <w:rPr>
          <w:i/>
          <w:iCs/>
          <w:lang w:val="sr-Latn-RS"/>
        </w:rPr>
        <w:t>Neural Style Transfer</w:t>
      </w:r>
      <w:r w:rsidR="009F4050" w:rsidRPr="004A6DA4">
        <w:rPr>
          <w:lang w:val="sr-Latn-RS"/>
        </w:rPr>
        <w:t>)</w:t>
      </w:r>
      <w:r w:rsidR="0026491B" w:rsidRPr="004A6DA4">
        <w:rPr>
          <w:lang w:val="sr-Latn-RS"/>
        </w:rPr>
        <w:t xml:space="preserve"> </w:t>
      </w:r>
      <w:r w:rsidR="00FF5269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J1fJ96GO","properties":{"formattedCitation":"[20]","plainCitation":"[20]","noteIndex":0},"citationItems":[{"id":40,"uris":["http://zotero.org/users/13936564/items/EAUM8P5C"],"itemData":{"id":40,"type":"article-journal","container-title":"arXiv preprint arXiv:1508.06576","title":"A neural algorithm of artistic style","author":[{"family":"Gatys","given":"Leon A"},{"family":"Ecker","given":"Alexander S"},{"family":"Bethge","given":"Matthias"}],"issued":{"date-parts":[["2015"]]}}}],"schema":"https://github.com/citation-style-language/schema/raw/master/csl-citation.json"} </w:instrText>
      </w:r>
      <w:r w:rsidR="00FF5269" w:rsidRPr="004A6DA4">
        <w:rPr>
          <w:lang w:val="sr-Latn-RS"/>
        </w:rPr>
        <w:fldChar w:fldCharType="separate"/>
      </w:r>
      <w:r w:rsidR="00FF5269" w:rsidRPr="004A6DA4">
        <w:rPr>
          <w:rFonts w:ascii="Times New Roman" w:hAnsi="Times New Roman" w:cs="Times New Roman"/>
          <w:lang w:val="sr-Latn-RS"/>
        </w:rPr>
        <w:t>[20]</w:t>
      </w:r>
      <w:r w:rsidR="00FF5269" w:rsidRPr="004A6DA4">
        <w:rPr>
          <w:lang w:val="sr-Latn-RS"/>
        </w:rPr>
        <w:fldChar w:fldCharType="end"/>
      </w:r>
      <w:r w:rsidR="0064408D" w:rsidRPr="004A6DA4">
        <w:rPr>
          <w:lang w:val="sr-Latn-RS"/>
        </w:rPr>
        <w:t>,</w:t>
      </w:r>
      <w:r w:rsidR="00D448A4" w:rsidRPr="004A6DA4">
        <w:rPr>
          <w:lang w:val="sr-Latn-RS"/>
        </w:rPr>
        <w:t xml:space="preserve"> augmentacije nad prostorom karakteristika</w:t>
      </w:r>
      <w:r w:rsidR="00B64D5B" w:rsidRPr="004A6DA4">
        <w:rPr>
          <w:lang w:val="sr-Latn-RS"/>
        </w:rPr>
        <w:t xml:space="preserve"> (engl. </w:t>
      </w:r>
      <w:r w:rsidR="00B64D5B" w:rsidRPr="004A6DA4">
        <w:rPr>
          <w:i/>
          <w:iCs/>
          <w:lang w:val="sr-Latn-RS"/>
        </w:rPr>
        <w:t>feature space augmentation</w:t>
      </w:r>
      <w:r w:rsidR="00B64D5B" w:rsidRPr="004A6DA4">
        <w:rPr>
          <w:lang w:val="sr-Latn-RS"/>
        </w:rPr>
        <w:t>)</w:t>
      </w:r>
      <w:r w:rsidR="00D448A4" w:rsidRPr="004A6DA4">
        <w:rPr>
          <w:lang w:val="sr-Latn-RS"/>
        </w:rPr>
        <w:t xml:space="preserve">, </w:t>
      </w:r>
      <w:r w:rsidR="00B64D5B" w:rsidRPr="004A6DA4">
        <w:rPr>
          <w:lang w:val="sr-Latn-RS"/>
        </w:rPr>
        <w:t xml:space="preserve">suparničko obučavanje (engl. </w:t>
      </w:r>
      <w:r w:rsidR="00B64D5B" w:rsidRPr="004A6DA4">
        <w:rPr>
          <w:i/>
          <w:iCs/>
          <w:lang w:val="sr-Latn-RS"/>
        </w:rPr>
        <w:t>adversarial</w:t>
      </w:r>
      <w:r w:rsidR="005A3353" w:rsidRPr="004A6DA4">
        <w:rPr>
          <w:i/>
          <w:iCs/>
          <w:lang w:val="sr-Latn-RS"/>
        </w:rPr>
        <w:t xml:space="preserve"> training</w:t>
      </w:r>
      <w:r w:rsidR="005A3353" w:rsidRPr="004A6DA4">
        <w:rPr>
          <w:lang w:val="sr-Latn-RS"/>
        </w:rPr>
        <w:t>)</w:t>
      </w:r>
      <w:r w:rsidR="000B7B92" w:rsidRPr="004A6DA4">
        <w:rPr>
          <w:lang w:val="sr-Latn-RS"/>
        </w:rPr>
        <w:t xml:space="preserve"> </w:t>
      </w:r>
      <w:r w:rsidR="000B7B92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mouPgjnk","properties":{"formattedCitation":"[21]","plainCitation":"[21]","noteIndex":0},"citationItems":[{"id":38,"uris":["http://zotero.org/users/13936564/items/GKTIQIWN"],"itemData":{"id":38,"type":"article-journal","container-title":"arXiv preprint arXiv:1412.6572","title":"Explaining and harnessing adversarial examples","author":[{"family":"Goodfellow","given":"Ian J"},{"family":"Shlens","given":"Jonathon"},{"family":"Szegedy","given":"Christian"}],"issued":{"date-parts":[["2014"]]}}}],"schema":"https://github.com/citation-style-language/schema/raw/master/csl-citation.json"} </w:instrText>
      </w:r>
      <w:r w:rsidR="000B7B92" w:rsidRPr="004A6DA4">
        <w:rPr>
          <w:lang w:val="sr-Latn-RS"/>
        </w:rPr>
        <w:fldChar w:fldCharType="separate"/>
      </w:r>
      <w:r w:rsidR="000B7B92" w:rsidRPr="004A6DA4">
        <w:rPr>
          <w:rFonts w:ascii="Times New Roman" w:hAnsi="Times New Roman" w:cs="Times New Roman"/>
          <w:lang w:val="sr-Latn-RS"/>
        </w:rPr>
        <w:t>[21]</w:t>
      </w:r>
      <w:r w:rsidR="000B7B92" w:rsidRPr="004A6DA4">
        <w:rPr>
          <w:lang w:val="sr-Latn-RS"/>
        </w:rPr>
        <w:fldChar w:fldCharType="end"/>
      </w:r>
      <w:r w:rsidR="005A3353" w:rsidRPr="004A6DA4">
        <w:rPr>
          <w:lang w:val="sr-Latn-RS"/>
        </w:rPr>
        <w:t>, a u poslednje vreme su posebnu popularn</w:t>
      </w:r>
      <w:r w:rsidR="001A3661" w:rsidRPr="004A6DA4">
        <w:rPr>
          <w:lang w:val="sr-Latn-RS"/>
        </w:rPr>
        <w:t xml:space="preserve">ost stekli moderni </w:t>
      </w:r>
      <w:r w:rsidR="00BA025E" w:rsidRPr="004A6DA4">
        <w:rPr>
          <w:i/>
          <w:iCs/>
          <w:lang w:val="sr-Latn-RS"/>
        </w:rPr>
        <w:t>text-to-image</w:t>
      </w:r>
      <w:r w:rsidR="00BA025E" w:rsidRPr="004A6DA4">
        <w:rPr>
          <w:lang w:val="sr-Latn-RS"/>
        </w:rPr>
        <w:t xml:space="preserve"> </w:t>
      </w:r>
      <w:r w:rsidR="001A3661" w:rsidRPr="004A6DA4">
        <w:rPr>
          <w:lang w:val="sr-Latn-RS"/>
        </w:rPr>
        <w:t xml:space="preserve">generativni modeli poput </w:t>
      </w:r>
      <w:r w:rsidR="001A3661" w:rsidRPr="004A6DA4">
        <w:rPr>
          <w:i/>
          <w:iCs/>
          <w:lang w:val="sr-Latn-RS"/>
        </w:rPr>
        <w:t>Stable Diffusion</w:t>
      </w:r>
      <w:r w:rsidR="001A3661" w:rsidRPr="004A6DA4">
        <w:rPr>
          <w:lang w:val="sr-Latn-RS"/>
        </w:rPr>
        <w:t xml:space="preserve"> (SD)</w:t>
      </w:r>
      <w:r w:rsidR="00B06F0B" w:rsidRPr="004A6DA4">
        <w:rPr>
          <w:lang w:val="sr-Latn-RS"/>
        </w:rPr>
        <w:t xml:space="preserve"> </w:t>
      </w:r>
      <w:r w:rsidR="00BA5779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4NaThuuS","properties":{"formattedCitation":"[4]","plainCitation":"[4]","noteIndex":0},"citationItems":[{"id":5,"uris":["http://zotero.org/users/13936564/items/4IFCKQZE"],"itemData":{"id":5,"type":"paper-conference","container-title":"Proceedings of the IEEE/CVF conference on computer vision and pattern recognition","page":"10684–10695","title":"High-resolution image synthesis with latent diffusion models","author":[{"family":"Rombach","given":"Robin"},{"family":"Blattmann","given":"Andreas"},{"family":"Lorenz","given":"Dominik"},{"family":"Esser","given":"Patrick"},{"family":"Ommer","given":"Björn"}],"issued":{"date-parts":[["2022"]]}}}],"schema":"https://github.com/citation-style-language/schema/raw/master/csl-citation.json"} </w:instrText>
      </w:r>
      <w:r w:rsidR="00BA5779" w:rsidRPr="004A6DA4">
        <w:rPr>
          <w:lang w:val="sr-Latn-RS"/>
        </w:rPr>
        <w:fldChar w:fldCharType="separate"/>
      </w:r>
      <w:r w:rsidR="00BA5779" w:rsidRPr="004A6DA4">
        <w:rPr>
          <w:rFonts w:ascii="Times New Roman" w:hAnsi="Times New Roman" w:cs="Times New Roman"/>
          <w:lang w:val="sr-Latn-RS"/>
        </w:rPr>
        <w:t>[4]</w:t>
      </w:r>
      <w:r w:rsidR="00BA5779" w:rsidRPr="004A6DA4">
        <w:rPr>
          <w:lang w:val="sr-Latn-RS"/>
        </w:rPr>
        <w:fldChar w:fldCharType="end"/>
      </w:r>
      <w:r w:rsidR="00BA025E" w:rsidRPr="004A6DA4">
        <w:rPr>
          <w:lang w:val="sr-Latn-RS"/>
        </w:rPr>
        <w:t>, koji na osnovu tekstualnog opisa vrše generisanje veoma realističnih sintetičkih slika</w:t>
      </w:r>
      <w:r w:rsidR="00915490" w:rsidRPr="004A6DA4">
        <w:rPr>
          <w:lang w:val="sr-Latn-RS"/>
        </w:rPr>
        <w:t>.</w:t>
      </w:r>
      <w:r w:rsidR="00FE0BE8" w:rsidRPr="004A6DA4">
        <w:rPr>
          <w:lang w:val="sr-Latn-RS"/>
        </w:rPr>
        <w:t xml:space="preserve"> </w:t>
      </w:r>
      <w:r w:rsidR="002B4CB7" w:rsidRPr="004A6DA4">
        <w:rPr>
          <w:lang w:val="sr-Latn-RS"/>
        </w:rPr>
        <w:t xml:space="preserve">Za razliku od osnovnih tehnika za augmentaciju slika, koje </w:t>
      </w:r>
      <w:r w:rsidR="00416F59" w:rsidRPr="004A6DA4">
        <w:rPr>
          <w:lang w:val="sr-Latn-RS"/>
        </w:rPr>
        <w:t>su implementirane u vidu nekoliko javno dostupnih biblioteka, s</w:t>
      </w:r>
      <w:r w:rsidR="000F3093" w:rsidRPr="004A6DA4">
        <w:rPr>
          <w:lang w:val="sr-Latn-RS"/>
        </w:rPr>
        <w:t>ve pomenute tehnike za aug</w:t>
      </w:r>
      <w:r w:rsidR="0084231C" w:rsidRPr="004A6DA4">
        <w:rPr>
          <w:lang w:val="sr-Latn-RS"/>
        </w:rPr>
        <w:t>me</w:t>
      </w:r>
      <w:r w:rsidR="000F3093" w:rsidRPr="004A6DA4">
        <w:rPr>
          <w:lang w:val="sr-Latn-RS"/>
        </w:rPr>
        <w:t>ntaciju i sintetičko generisanje slika na bazi dubokog učenja</w:t>
      </w:r>
      <w:r w:rsidR="002A7068" w:rsidRPr="004A6DA4">
        <w:rPr>
          <w:lang w:val="sr-Latn-RS"/>
        </w:rPr>
        <w:t xml:space="preserve"> (za sada) nisu implementirane u okviru </w:t>
      </w:r>
      <w:r w:rsidR="00044306" w:rsidRPr="004A6DA4">
        <w:rPr>
          <w:lang w:val="sr-Latn-RS"/>
        </w:rPr>
        <w:t>specijalizovan</w:t>
      </w:r>
      <w:r w:rsidR="00416F59" w:rsidRPr="004A6DA4">
        <w:rPr>
          <w:lang w:val="sr-Latn-RS"/>
        </w:rPr>
        <w:t>ih</w:t>
      </w:r>
      <w:r w:rsidR="00044306" w:rsidRPr="004A6DA4">
        <w:rPr>
          <w:lang w:val="sr-Latn-RS"/>
        </w:rPr>
        <w:t xml:space="preserve"> bibliotek</w:t>
      </w:r>
      <w:r w:rsidR="00416F59" w:rsidRPr="004A6DA4">
        <w:rPr>
          <w:lang w:val="sr-Latn-RS"/>
        </w:rPr>
        <w:t>a</w:t>
      </w:r>
      <w:r w:rsidR="00D3447A" w:rsidRPr="004A6DA4">
        <w:rPr>
          <w:lang w:val="sr-Latn-RS"/>
        </w:rPr>
        <w:t xml:space="preserve"> i njihovo korišćenje u većini slučajeva zahteva </w:t>
      </w:r>
      <w:r w:rsidR="00665A90" w:rsidRPr="004A6DA4">
        <w:rPr>
          <w:lang w:val="sr-Latn-RS"/>
        </w:rPr>
        <w:t xml:space="preserve">„ručnu“ konstrukciju ovih modela i njihovo obučavanje, što sa sobom nosi i zahtev </w:t>
      </w:r>
      <w:r w:rsidR="009C3B67" w:rsidRPr="004A6DA4">
        <w:rPr>
          <w:lang w:val="sr-Latn-RS"/>
        </w:rPr>
        <w:t>za velikom količinom h</w:t>
      </w:r>
      <w:r w:rsidR="0084231C" w:rsidRPr="004A6DA4">
        <w:rPr>
          <w:lang w:val="sr-Latn-RS"/>
        </w:rPr>
        <w:t>a</w:t>
      </w:r>
      <w:r w:rsidR="009C3B67" w:rsidRPr="004A6DA4">
        <w:rPr>
          <w:lang w:val="sr-Latn-RS"/>
        </w:rPr>
        <w:t>rdverskih resursa.</w:t>
      </w:r>
      <w:r w:rsidR="00776436" w:rsidRPr="004A6DA4">
        <w:rPr>
          <w:lang w:val="sr-Latn-RS"/>
        </w:rPr>
        <w:t xml:space="preserve"> </w:t>
      </w:r>
    </w:p>
    <w:p w14:paraId="3C7655D1" w14:textId="475AA1E3" w:rsidR="00FE0BE8" w:rsidRDefault="00FE0BE8" w:rsidP="00E21C94">
      <w:pPr>
        <w:rPr>
          <w:lang w:val="sr-Latn-RS"/>
        </w:rPr>
      </w:pPr>
      <w:r>
        <w:rPr>
          <w:lang w:val="sr-Latn-RS"/>
        </w:rPr>
        <w:t xml:space="preserve">U </w:t>
      </w:r>
      <w:r w:rsidR="00C4348A">
        <w:rPr>
          <w:lang w:val="sr-Latn-RS"/>
        </w:rPr>
        <w:t xml:space="preserve">kontekstu autonomne vožnje, prikupljanje većih skupova podataka u većini slučajeva </w:t>
      </w:r>
      <w:r w:rsidR="00300373">
        <w:rPr>
          <w:lang w:val="sr-Latn-RS"/>
        </w:rPr>
        <w:t>nije previše zahtevan zadatak</w:t>
      </w:r>
      <w:r w:rsidR="00C11571">
        <w:rPr>
          <w:lang w:val="sr-Latn-RS"/>
        </w:rPr>
        <w:t>, pa korišćenje ovakvih metoda</w:t>
      </w:r>
      <w:r w:rsidR="0084231C">
        <w:rPr>
          <w:lang w:val="sr-Latn-RS"/>
        </w:rPr>
        <w:t xml:space="preserve"> </w:t>
      </w:r>
      <w:r w:rsidR="00C11571">
        <w:rPr>
          <w:lang w:val="sr-Latn-RS"/>
        </w:rPr>
        <w:t xml:space="preserve">u mnogim situacijama nije neophodno. </w:t>
      </w:r>
      <w:r w:rsidR="00357A57">
        <w:rPr>
          <w:lang w:val="sr-Latn-RS"/>
        </w:rPr>
        <w:t>Ovaj rad će demonstrirati neke od zanimljivih tehnika na bazi dubokog učenja za generisanje sintetičkih podataka u oblasti autonomne vožnje.</w:t>
      </w:r>
    </w:p>
    <w:p w14:paraId="76209DDB" w14:textId="678AF77D" w:rsidR="008F54D0" w:rsidRDefault="00A32E36" w:rsidP="00A32E36">
      <w:pPr>
        <w:pStyle w:val="Heading2"/>
        <w:rPr>
          <w:lang w:val="sr-Latn-RS"/>
        </w:rPr>
      </w:pPr>
      <w:bookmarkStart w:id="32" w:name="_Toc163503157"/>
      <w:r>
        <w:rPr>
          <w:lang w:val="sr-Latn-RS"/>
        </w:rPr>
        <w:t xml:space="preserve">4.1. </w:t>
      </w:r>
      <w:r w:rsidR="004B5F34">
        <w:rPr>
          <w:lang w:val="sr-Latn-RS"/>
        </w:rPr>
        <w:t>Pristupi na bazi GAN modela</w:t>
      </w:r>
      <w:bookmarkEnd w:id="32"/>
    </w:p>
    <w:p w14:paraId="1E939886" w14:textId="767BE913" w:rsidR="00A32E36" w:rsidRDefault="008F0D4C" w:rsidP="00A32E36">
      <w:pPr>
        <w:rPr>
          <w:lang w:val="sr-Latn-RS"/>
        </w:rPr>
      </w:pPr>
      <w:r>
        <w:rPr>
          <w:lang w:val="sr-Latn-RS"/>
        </w:rPr>
        <w:t>GAN modeli su se pokazali veoma korisnim</w:t>
      </w:r>
      <w:r w:rsidR="007574A8">
        <w:rPr>
          <w:lang w:val="sr-Latn-RS"/>
        </w:rPr>
        <w:t xml:space="preserve"> u oblasti augmentacije podataka. Ove mreže vrše generisanje sintetičkih podataka</w:t>
      </w:r>
      <w:r w:rsidR="00EE3E2F">
        <w:rPr>
          <w:lang w:val="sr-Latn-RS"/>
        </w:rPr>
        <w:t xml:space="preserve"> koji se mogu koristiti za obučavanje drugih modela. GAN arhitektura je predložena u </w:t>
      </w:r>
      <w:r w:rsidR="00EE3E2F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t3yC9Vl9","properties":{"formattedCitation":"[19]","plainCitation":"[19]","noteIndex":0},"citationItems":[{"id":41,"uris":["http://zotero.org/users/13936564/items/9W7BDUW6"],"itemData":{"id":41,"type":"article-journal","container-title":"Advances in neural information processing systems","title":"Generative adversarial nets","volume":"27","author":[{"family":"Goodfellow","given":"Ian"},{"family":"Pouget-Abadie","given":"Jean"},{"family":"Mirza","given":"Mehdi"},{"family":"Xu","given":"Bing"},{"family":"Warde-Farley","given":"David"},{"family":"Ozair","given":"Sherjil"},{"family":"Courville","given":"Aaron"},{"family":"Bengio","given":"Yoshua"}],"issued":{"date-parts":[["2014"]]}}}],"schema":"https://github.com/citation-style-language/schema/raw/master/csl-citation.json"} </w:instrText>
      </w:r>
      <w:r w:rsidR="00EE3E2F" w:rsidRPr="004A6DA4">
        <w:rPr>
          <w:lang w:val="sr-Latn-RS"/>
        </w:rPr>
        <w:fldChar w:fldCharType="separate"/>
      </w:r>
      <w:r w:rsidR="00EE3E2F" w:rsidRPr="004A6DA4">
        <w:rPr>
          <w:rFonts w:ascii="Times New Roman" w:hAnsi="Times New Roman" w:cs="Times New Roman"/>
          <w:lang w:val="sr-Latn-RS"/>
        </w:rPr>
        <w:t>[19]</w:t>
      </w:r>
      <w:r w:rsidR="00EE3E2F" w:rsidRPr="004A6DA4">
        <w:rPr>
          <w:lang w:val="sr-Latn-RS"/>
        </w:rPr>
        <w:fldChar w:fldCharType="end"/>
      </w:r>
      <w:r w:rsidR="00F61528">
        <w:rPr>
          <w:lang w:val="sr-Latn-RS"/>
        </w:rPr>
        <w:t>. Osnovna struktura GAN</w:t>
      </w:r>
      <w:r w:rsidR="00453569">
        <w:rPr>
          <w:lang w:val="sr-Latn-RS"/>
        </w:rPr>
        <w:t>-a obuhvata generatorsku mrežu i diskriminatorsku mrežu</w:t>
      </w:r>
      <w:r w:rsidR="00CA5BED">
        <w:rPr>
          <w:lang w:val="sr-Latn-RS"/>
        </w:rPr>
        <w:t>. Princip rada GAN-a se najbolje može razumeti korišćenjem analogije plagijatora</w:t>
      </w:r>
      <w:r w:rsidR="00C03AFB">
        <w:rPr>
          <w:lang w:val="sr-Latn-RS"/>
        </w:rPr>
        <w:t xml:space="preserve"> i policajca. Plagijator (</w:t>
      </w:r>
      <w:r w:rsidR="006E2E29">
        <w:rPr>
          <w:lang w:val="sr-Latn-RS"/>
        </w:rPr>
        <w:t>generators</w:t>
      </w:r>
      <w:r w:rsidR="0084231C">
        <w:rPr>
          <w:lang w:val="sr-Latn-RS"/>
        </w:rPr>
        <w:t>k</w:t>
      </w:r>
      <w:r w:rsidR="006E2E29">
        <w:rPr>
          <w:lang w:val="sr-Latn-RS"/>
        </w:rPr>
        <w:t>a mreža) kao ulaz uzima</w:t>
      </w:r>
      <w:r w:rsidR="00EE5FEF">
        <w:rPr>
          <w:lang w:val="sr-Latn-RS"/>
        </w:rPr>
        <w:t xml:space="preserve"> nasumični vektor, sliku, tekst ili bilo šta drugi i njegov zadatak je da nauči </w:t>
      </w:r>
      <w:r w:rsidR="00777902">
        <w:rPr>
          <w:lang w:val="sr-Latn-RS"/>
        </w:rPr>
        <w:t>da pravi plagijate (npr. novca), koji su takvi da policajac (diskriminatorska mreža) ne može a prepozna da li je novac pravi ili lažan</w:t>
      </w:r>
      <w:r w:rsidR="00A3572D">
        <w:rPr>
          <w:lang w:val="sr-Latn-RS"/>
        </w:rPr>
        <w:t>. S druge strane, policajac pokušava da što bolje nauči da razlikuje lažni novac koji plagijator proizvodi od pravog novca</w:t>
      </w:r>
      <w:r w:rsidR="002264B2">
        <w:rPr>
          <w:lang w:val="sr-Latn-RS"/>
        </w:rPr>
        <w:t xml:space="preserve">. </w:t>
      </w:r>
    </w:p>
    <w:p w14:paraId="03AED768" w14:textId="05AA75B2" w:rsidR="002264B2" w:rsidRDefault="002264B2" w:rsidP="00A32E36">
      <w:pPr>
        <w:rPr>
          <w:lang w:val="sr-Latn-RS"/>
        </w:rPr>
      </w:pPr>
      <w:r>
        <w:rPr>
          <w:lang w:val="sr-Latn-RS"/>
        </w:rPr>
        <w:t>U slučaju primene GAN-ova kod augm</w:t>
      </w:r>
      <w:r w:rsidR="0084231C">
        <w:rPr>
          <w:lang w:val="sr-Latn-RS"/>
        </w:rPr>
        <w:t>e</w:t>
      </w:r>
      <w:r>
        <w:rPr>
          <w:lang w:val="sr-Latn-RS"/>
        </w:rPr>
        <w:t xml:space="preserve">ntacije podataka, </w:t>
      </w:r>
      <w:r w:rsidR="00977A7A">
        <w:rPr>
          <w:lang w:val="sr-Latn-RS"/>
        </w:rPr>
        <w:t>generator</w:t>
      </w:r>
      <w:r w:rsidR="0084231C">
        <w:rPr>
          <w:lang w:val="sr-Latn-RS"/>
        </w:rPr>
        <w:t>sk</w:t>
      </w:r>
      <w:r w:rsidR="00977A7A">
        <w:rPr>
          <w:lang w:val="sr-Latn-RS"/>
        </w:rPr>
        <w:t>a mreža se obučava tako da što bolje vrši generisanje sintetičkih podataka koji</w:t>
      </w:r>
      <w:r w:rsidR="00A60375">
        <w:rPr>
          <w:lang w:val="sr-Latn-RS"/>
        </w:rPr>
        <w:t xml:space="preserve"> liče na originalne podatke iz trening skupa, dok se diskriminatorska mreža obučava tako da </w:t>
      </w:r>
      <w:r w:rsidR="00C16949">
        <w:rPr>
          <w:lang w:val="sr-Latn-RS"/>
        </w:rPr>
        <w:t>što bolje prepoznaje primerke koje je generatorska mreža proizvela</w:t>
      </w:r>
      <w:r w:rsidR="0063671B">
        <w:rPr>
          <w:lang w:val="sr-Latn-RS"/>
        </w:rPr>
        <w:t xml:space="preserve">. Osnovna struktura GAN-a </w:t>
      </w:r>
      <w:r w:rsidR="00BE4F6D">
        <w:rPr>
          <w:lang w:val="sr-Latn-RS"/>
        </w:rPr>
        <w:t xml:space="preserve">je prikazana na slici </w:t>
      </w:r>
      <w:r w:rsidR="00A70509" w:rsidRPr="004A6DA4">
        <w:rPr>
          <w:lang w:val="sr-Latn-RS"/>
        </w:rPr>
        <w:t>33</w:t>
      </w:r>
      <w:r w:rsidR="00BE4F6D">
        <w:rPr>
          <w:lang w:val="sr-Latn-RS"/>
        </w:rPr>
        <w:t>.</w:t>
      </w:r>
      <w:r w:rsidR="0081038B" w:rsidRPr="0081038B">
        <w:rPr>
          <w:lang w:val="sr-Latn-RS"/>
        </w:rPr>
        <w:t xml:space="preserve"> </w:t>
      </w:r>
      <w:r w:rsidR="0081038B">
        <w:rPr>
          <w:lang w:val="sr-Latn-RS"/>
        </w:rPr>
        <w:t>Postoji veoma veliki broj predloženih arhitektura GAN-a, gde je većina specijalizovana za odgovarajuće zadatke.</w:t>
      </w:r>
    </w:p>
    <w:p w14:paraId="21B02218" w14:textId="77777777" w:rsidR="00B06F0B" w:rsidRPr="004A6DA4" w:rsidRDefault="00D01E15" w:rsidP="00A07ECF">
      <w:pPr>
        <w:keepNext/>
        <w:spacing w:after="0"/>
        <w:jc w:val="center"/>
        <w:rPr>
          <w:lang w:val="sr-Latn-RS"/>
        </w:rPr>
      </w:pPr>
      <w:r w:rsidRPr="00D01E15">
        <w:rPr>
          <w:noProof/>
          <w:lang w:val="sr-Latn-RS"/>
        </w:rPr>
        <w:drawing>
          <wp:inline distT="0" distB="0" distL="0" distR="0" wp14:anchorId="40306E28" wp14:editId="1E458C82">
            <wp:extent cx="5731510" cy="1682750"/>
            <wp:effectExtent l="0" t="0" r="254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82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81D7D" w14:textId="3745B229" w:rsidR="00BE4F6D" w:rsidRDefault="00B06F0B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3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Opšta arhitektura GAN-a</w:t>
      </w:r>
      <w:r w:rsidR="00913B90" w:rsidRPr="004A6DA4">
        <w:rPr>
          <w:lang w:val="sr-Latn-RS"/>
        </w:rPr>
        <w:t xml:space="preserve">. </w:t>
      </w:r>
      <w:r w:rsidR="00913B90" w:rsidRPr="004A6DA4">
        <w:rPr>
          <w:lang w:val="sr-Latn-RS"/>
        </w:rPr>
        <w:fldChar w:fldCharType="begin"/>
      </w:r>
      <w:r w:rsidR="00913B90" w:rsidRPr="004A6DA4">
        <w:rPr>
          <w:lang w:val="sr-Latn-RS"/>
        </w:rPr>
        <w:instrText xml:space="preserve"> ADDIN ZOTERO_ITEM CSL_CITATION {"citationID":"h3lj6zmq","properties":{"formattedCitation":"[13]","plainCitation":"[13]","noteIndex":0},"citationItems":[{"id":26,"uris":["http://zotero.org/users/13936564/items/G656MJJ7"],"itemData":{"id":26,"type":"paper-conference","container-title":"2018 international interdisciplinary PhD workshop (IIPhDW)","page":"117–122","publisher":"IEEE","title":"Data augmentation for improving deep learning in image classification problem","author":[{"family":"Mikołajczyk","given":"Agnieszka"},{"family":"Grochowski","given":"Michał"}],"issued":{"date-parts":[["2018"]]}}}],"schema":"https://github.com/citation-style-language/schema/raw/master/csl-citation.json"} </w:instrText>
      </w:r>
      <w:r w:rsidR="00913B90" w:rsidRPr="004A6DA4">
        <w:rPr>
          <w:lang w:val="sr-Latn-RS"/>
        </w:rPr>
        <w:fldChar w:fldCharType="separate"/>
      </w:r>
      <w:r w:rsidR="00913B90" w:rsidRPr="004A6DA4">
        <w:rPr>
          <w:rFonts w:ascii="Times New Roman" w:hAnsi="Times New Roman" w:cs="Times New Roman"/>
          <w:lang w:val="sr-Latn-RS"/>
        </w:rPr>
        <w:t>[13]</w:t>
      </w:r>
      <w:r w:rsidR="00913B90" w:rsidRPr="004A6DA4">
        <w:rPr>
          <w:lang w:val="sr-Latn-RS"/>
        </w:rPr>
        <w:fldChar w:fldCharType="end"/>
      </w:r>
    </w:p>
    <w:p w14:paraId="45C91F1F" w14:textId="4C6B1A7E" w:rsidR="0081038B" w:rsidRPr="00CF7BD2" w:rsidRDefault="00A76BAE" w:rsidP="00A76BAE">
      <w:pPr>
        <w:pStyle w:val="Heading3"/>
        <w:rPr>
          <w:lang w:val="sr-Latn-RS"/>
        </w:rPr>
      </w:pPr>
      <w:bookmarkStart w:id="33" w:name="_Toc163503158"/>
      <w:r>
        <w:rPr>
          <w:lang w:val="sr-Latn-RS"/>
        </w:rPr>
        <w:lastRenderedPageBreak/>
        <w:t>4.1.1.</w:t>
      </w:r>
      <w:r w:rsidR="00CF7BD2">
        <w:rPr>
          <w:lang w:val="sr-Latn-RS"/>
        </w:rPr>
        <w:t xml:space="preserve"> </w:t>
      </w:r>
      <w:r w:rsidR="00CF7BD2">
        <w:rPr>
          <w:i/>
          <w:iCs/>
          <w:lang w:val="sr-Latn-RS"/>
        </w:rPr>
        <w:t xml:space="preserve">Image-to-image </w:t>
      </w:r>
      <w:r w:rsidR="00CF7BD2">
        <w:rPr>
          <w:lang w:val="sr-Latn-RS"/>
        </w:rPr>
        <w:t>translacija pomoću kondicionog GAN-a (</w:t>
      </w:r>
      <w:r w:rsidR="00CF7BD2" w:rsidRPr="00CF7BD2">
        <w:rPr>
          <w:i/>
          <w:iCs/>
          <w:lang w:val="sr-Latn-RS"/>
        </w:rPr>
        <w:t>pix2pix</w:t>
      </w:r>
      <w:r w:rsidR="00CF7BD2">
        <w:rPr>
          <w:lang w:val="sr-Latn-RS"/>
        </w:rPr>
        <w:t>)</w:t>
      </w:r>
      <w:bookmarkEnd w:id="33"/>
    </w:p>
    <w:p w14:paraId="554BB0AC" w14:textId="47F78E49" w:rsidR="00D57431" w:rsidRDefault="00275714" w:rsidP="00A32E36">
      <w:pPr>
        <w:rPr>
          <w:lang w:val="sr-Latn-RS"/>
        </w:rPr>
      </w:pPr>
      <w:r w:rsidRPr="004A6DA4">
        <w:rPr>
          <w:lang w:val="sr-Latn-RS"/>
        </w:rPr>
        <w:t>Jedna od posebno interesantni</w:t>
      </w:r>
      <w:r w:rsidR="003329F5" w:rsidRPr="004A6DA4">
        <w:rPr>
          <w:lang w:val="sr-Latn-RS"/>
        </w:rPr>
        <w:t>h arhitektura mreža ovog tipa</w:t>
      </w:r>
      <w:r w:rsidR="00122E0A" w:rsidRPr="004A6DA4">
        <w:rPr>
          <w:lang w:val="sr-Latn-RS"/>
        </w:rPr>
        <w:t xml:space="preserve"> (kondicioni GAN ili cGAN)</w:t>
      </w:r>
      <w:r w:rsidR="00BA1D86" w:rsidRPr="004A6DA4">
        <w:rPr>
          <w:lang w:val="sr-Latn-RS"/>
        </w:rPr>
        <w:t xml:space="preserve"> je predložena u okviru rada </w:t>
      </w:r>
      <w:r w:rsidR="000C03FC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hFOUHZyR","properties":{"formattedCitation":"[22]","plainCitation":"[22]","noteIndex":0},"citationItems":[{"id":37,"uris":["http://zotero.org/users/13936564/items/IIIU28ZL"],"itemData":{"id":37,"type":"document","note":"_eprint: 1611.07004","title":"Image-to-Image Translation with Conditional Adversarial Networks","author":[{"family":"Isola","given":"Phillip"},{"family":"Zhu","given":"Jun-Yan"},{"family":"Zhou","given":"Tinghui"},{"family":"Efros","given":"Alexei A."}],"issued":{"date-parts":[["2018"]]}}}],"schema":"https://github.com/citation-style-language/schema/raw/master/csl-citation.json"} </w:instrText>
      </w:r>
      <w:r w:rsidR="000C03FC" w:rsidRPr="004A6DA4">
        <w:rPr>
          <w:lang w:val="sr-Latn-RS"/>
        </w:rPr>
        <w:fldChar w:fldCharType="separate"/>
      </w:r>
      <w:r w:rsidR="000C03FC" w:rsidRPr="004A6DA4">
        <w:rPr>
          <w:rFonts w:ascii="Times New Roman" w:hAnsi="Times New Roman" w:cs="Times New Roman"/>
          <w:lang w:val="sr-Latn-RS"/>
        </w:rPr>
        <w:t>[22]</w:t>
      </w:r>
      <w:r w:rsidR="000C03FC" w:rsidRPr="004A6DA4">
        <w:rPr>
          <w:lang w:val="sr-Latn-RS"/>
        </w:rPr>
        <w:fldChar w:fldCharType="end"/>
      </w:r>
      <w:r w:rsidR="00E1466A">
        <w:rPr>
          <w:lang w:val="sr-Latn-RS"/>
        </w:rPr>
        <w:t xml:space="preserve"> i naziva se </w:t>
      </w:r>
      <w:r w:rsidR="00E1466A">
        <w:rPr>
          <w:i/>
          <w:iCs/>
          <w:lang w:val="sr-Latn-RS"/>
        </w:rPr>
        <w:t>pix2pix</w:t>
      </w:r>
      <w:r w:rsidR="00E1466A">
        <w:rPr>
          <w:lang w:val="sr-Latn-RS"/>
        </w:rPr>
        <w:t>.</w:t>
      </w:r>
      <w:r w:rsidR="000C03FC">
        <w:rPr>
          <w:lang w:val="sr-Latn-RS"/>
        </w:rPr>
        <w:t xml:space="preserve"> </w:t>
      </w:r>
      <w:r w:rsidR="00B43133">
        <w:rPr>
          <w:lang w:val="sr-Latn-RS"/>
        </w:rPr>
        <w:t>Ovaj model</w:t>
      </w:r>
      <w:r w:rsidR="000C03FC">
        <w:rPr>
          <w:lang w:val="sr-Latn-RS"/>
        </w:rPr>
        <w:t xml:space="preserve"> </w:t>
      </w:r>
      <w:r w:rsidR="000D1126">
        <w:rPr>
          <w:lang w:val="sr-Latn-RS"/>
        </w:rPr>
        <w:t xml:space="preserve">nudi rešenje za problem </w:t>
      </w:r>
      <w:r w:rsidR="000D1126">
        <w:rPr>
          <w:i/>
          <w:iCs/>
          <w:lang w:val="sr-Latn-RS"/>
        </w:rPr>
        <w:t xml:space="preserve">image-to-image </w:t>
      </w:r>
      <w:r w:rsidR="000D1126">
        <w:rPr>
          <w:lang w:val="sr-Latn-RS"/>
        </w:rPr>
        <w:t>translacije</w:t>
      </w:r>
      <w:r w:rsidR="00C857A5">
        <w:rPr>
          <w:lang w:val="sr-Latn-RS"/>
        </w:rPr>
        <w:t xml:space="preserve"> </w:t>
      </w:r>
      <w:r w:rsidR="007409D3">
        <w:rPr>
          <w:lang w:val="sr-Latn-RS"/>
        </w:rPr>
        <w:t>koji podrazumeva mapiranje ulazne slike na izlazne slike. Zadaci koji se mogu postići korišćenjem ovakvih mreža uključuju</w:t>
      </w:r>
      <w:r w:rsidR="00E540B4">
        <w:rPr>
          <w:lang w:val="sr-Latn-RS"/>
        </w:rPr>
        <w:t xml:space="preserve"> </w:t>
      </w:r>
      <w:r w:rsidR="00B43133">
        <w:rPr>
          <w:lang w:val="sr-Latn-RS"/>
        </w:rPr>
        <w:t>sintetičko generisanje</w:t>
      </w:r>
      <w:r w:rsidR="00E540B4">
        <w:rPr>
          <w:lang w:val="sr-Latn-RS"/>
        </w:rPr>
        <w:t xml:space="preserve"> slika na osnovu mapa segmentacije</w:t>
      </w:r>
      <w:r w:rsidR="003A33F3">
        <w:rPr>
          <w:lang w:val="sr-Latn-RS"/>
        </w:rPr>
        <w:t xml:space="preserve">, generisanje slika </w:t>
      </w:r>
      <w:r w:rsidR="00B43133">
        <w:rPr>
          <w:lang w:val="sr-Latn-RS"/>
        </w:rPr>
        <w:t>u</w:t>
      </w:r>
      <w:r w:rsidR="003A33F3">
        <w:rPr>
          <w:lang w:val="sr-Latn-RS"/>
        </w:rPr>
        <w:t xml:space="preserve"> boji na osnovu </w:t>
      </w:r>
      <w:r w:rsidR="003A33F3">
        <w:rPr>
          <w:i/>
          <w:iCs/>
          <w:lang w:val="sr-Latn-RS"/>
        </w:rPr>
        <w:t>grayscale</w:t>
      </w:r>
      <w:r w:rsidR="003A33F3">
        <w:rPr>
          <w:lang w:val="sr-Latn-RS"/>
        </w:rPr>
        <w:t xml:space="preserve"> slika, </w:t>
      </w:r>
      <w:r w:rsidR="00B222A1">
        <w:rPr>
          <w:lang w:val="sr-Latn-RS"/>
        </w:rPr>
        <w:t xml:space="preserve">pretvaranje skica u realne slike itd. </w:t>
      </w:r>
      <w:r w:rsidR="003435C6">
        <w:rPr>
          <w:lang w:val="sr-Latn-RS"/>
        </w:rPr>
        <w:t>Jedna od primena ovakvog modela koja može biti od značaja u oblasti autonomne vožnje jeste generisanje sintetičkih</w:t>
      </w:r>
      <w:r w:rsidR="002A3DD6">
        <w:rPr>
          <w:lang w:val="sr-Latn-RS"/>
        </w:rPr>
        <w:t xml:space="preserve"> slika scena iz saobraćaja na osnovu segmentacionih mapa</w:t>
      </w:r>
      <w:r w:rsidR="008014A6">
        <w:rPr>
          <w:lang w:val="sr-Latn-RS"/>
        </w:rPr>
        <w:t>.</w:t>
      </w:r>
      <w:r w:rsidR="00772EE0">
        <w:rPr>
          <w:lang w:val="sr-Latn-RS"/>
        </w:rPr>
        <w:t xml:space="preserve"> </w:t>
      </w:r>
    </w:p>
    <w:p w14:paraId="2B047656" w14:textId="28731AB4" w:rsidR="000B4381" w:rsidRDefault="000B4381" w:rsidP="00A32E36">
      <w:pPr>
        <w:rPr>
          <w:lang w:val="sr-Latn-RS"/>
        </w:rPr>
      </w:pPr>
      <w:r w:rsidRPr="004A6DA4">
        <w:rPr>
          <w:lang w:val="sr-Latn-RS"/>
        </w:rPr>
        <w:t xml:space="preserve">Primer generisane slike na osnovu segmentacione mape korišćenjem ove tehnologije je prikazan na slici </w:t>
      </w:r>
      <w:r w:rsidR="000323A7" w:rsidRPr="004A6DA4">
        <w:rPr>
          <w:lang w:val="sr-Latn-RS"/>
        </w:rPr>
        <w:t>34</w:t>
      </w:r>
      <w:r w:rsidRPr="004A6DA4">
        <w:rPr>
          <w:lang w:val="sr-Latn-RS"/>
        </w:rPr>
        <w:t xml:space="preserve">. </w:t>
      </w:r>
      <w:r w:rsidR="009A5FDE" w:rsidRPr="004A6DA4">
        <w:rPr>
          <w:lang w:val="sr-Latn-RS"/>
        </w:rPr>
        <w:t>Za obučavanje</w:t>
      </w:r>
      <w:r w:rsidR="00E27C2C" w:rsidRPr="004A6DA4">
        <w:rPr>
          <w:lang w:val="sr-Latn-RS"/>
        </w:rPr>
        <w:t xml:space="preserve"> ovog modela je korišćen </w:t>
      </w:r>
      <w:r w:rsidR="00F17F7D" w:rsidRPr="004A6DA4">
        <w:rPr>
          <w:lang w:val="sr-Latn-RS"/>
        </w:rPr>
        <w:t xml:space="preserve">redukovani </w:t>
      </w:r>
      <w:r w:rsidR="00F17F7D" w:rsidRPr="004A6DA4">
        <w:rPr>
          <w:i/>
          <w:iCs/>
          <w:lang w:val="sr-Latn-RS"/>
        </w:rPr>
        <w:t>cityscapes</w:t>
      </w:r>
      <w:r w:rsidR="005F192D" w:rsidRPr="004A6DA4">
        <w:rPr>
          <w:lang w:val="sr-Latn-RS"/>
        </w:rPr>
        <w:t xml:space="preserve"> </w:t>
      </w:r>
      <w:r w:rsidR="005F192D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CxDfurwP","properties":{"formattedCitation":"[23]","plainCitation":"[23]","noteIndex":0},"citationItems":[{"id":43,"uris":["http://zotero.org/users/13936564/items/YHS353CV"],"itemData":{"id":43,"type":"paper-conference","container-title":"CVPR Workshop on the Future of Datasets in Vision","page":"1","title":"The cityscapes dataset","volume":"2","author":[{"family":"Cordts","given":"Marius"},{"family":"Omran","given":"Mohamed"},{"family":"Ramos","given":"Sebastian"},{"family":"Scharwächter","given":"Timo"},{"family":"Enzweiler","given":"Markus"},{"family":"Benenson","given":"Rodrigo"},{"family":"Franke","given":"Uwe"},{"family":"Roth","given":"Stefan"},{"family":"Schiele","given":"Bernt"}],"issued":{"date-parts":[["2015"]]}}}],"schema":"https://github.com/citation-style-language/schema/raw/master/csl-citation.json"} </w:instrText>
      </w:r>
      <w:r w:rsidR="005F192D" w:rsidRPr="004A6DA4">
        <w:rPr>
          <w:lang w:val="sr-Latn-RS"/>
        </w:rPr>
        <w:fldChar w:fldCharType="separate"/>
      </w:r>
      <w:r w:rsidR="005F192D" w:rsidRPr="004A6DA4">
        <w:rPr>
          <w:rFonts w:ascii="Times New Roman" w:hAnsi="Times New Roman" w:cs="Times New Roman"/>
          <w:lang w:val="sr-Latn-RS"/>
        </w:rPr>
        <w:t>[23]</w:t>
      </w:r>
      <w:r w:rsidR="005F192D" w:rsidRPr="004A6DA4">
        <w:rPr>
          <w:lang w:val="sr-Latn-RS"/>
        </w:rPr>
        <w:fldChar w:fldCharType="end"/>
      </w:r>
      <w:r w:rsidR="005F192D" w:rsidRPr="004A6DA4">
        <w:rPr>
          <w:lang w:val="sr-Latn-RS"/>
        </w:rPr>
        <w:t xml:space="preserve"> skup podataka, koji sadrži veliki broj slika scena iz gradskog saobraćaja</w:t>
      </w:r>
      <w:r w:rsidR="003628B3" w:rsidRPr="004A6DA4">
        <w:rPr>
          <w:lang w:val="sr-Latn-RS"/>
        </w:rPr>
        <w:t xml:space="preserve"> </w:t>
      </w:r>
      <w:r w:rsidR="000E5EE6" w:rsidRPr="004A6DA4">
        <w:rPr>
          <w:lang w:val="sr-Latn-RS"/>
        </w:rPr>
        <w:t xml:space="preserve">koje su uparene sa odgovarajućim segmentacionim mapama. Ove mape sadrže oznake gde se na slici nalaze </w:t>
      </w:r>
      <w:r w:rsidR="007B6EEE" w:rsidRPr="004A6DA4">
        <w:rPr>
          <w:lang w:val="sr-Latn-RS"/>
        </w:rPr>
        <w:t xml:space="preserve">ulice, trotoari, vozila, pešaci itd. </w:t>
      </w:r>
      <w:r w:rsidR="0091228C" w:rsidRPr="004A6DA4">
        <w:rPr>
          <w:lang w:val="sr-Latn-RS"/>
        </w:rPr>
        <w:t>Za obučavanje ovog modela je iskorišćen deo ovog skupa podataka koji je javno dostupan</w:t>
      </w:r>
      <w:r w:rsidR="00AB4FE6" w:rsidRPr="004A6DA4">
        <w:rPr>
          <w:lang w:val="sr-Latn-RS"/>
        </w:rPr>
        <w:t xml:space="preserve"> i koji sadrži slike smanjene rezolucije 256×256</w:t>
      </w:r>
      <w:r w:rsidR="00835624" w:rsidRPr="004A6DA4">
        <w:rPr>
          <w:lang w:val="sr-Latn-RS"/>
        </w:rPr>
        <w:t>. Model se obučava tako da na osnovu segmentacione mape vrši predikciju originalne slike</w:t>
      </w:r>
      <w:r w:rsidR="0063748B" w:rsidRPr="004A6DA4">
        <w:rPr>
          <w:lang w:val="sr-Latn-RS"/>
        </w:rPr>
        <w:t>, čime se postiže sintetičko generisanj</w:t>
      </w:r>
      <w:r w:rsidR="00596FEB" w:rsidRPr="004A6DA4">
        <w:rPr>
          <w:lang w:val="sr-Latn-RS"/>
        </w:rPr>
        <w:t>e</w:t>
      </w:r>
      <w:r w:rsidR="0063748B" w:rsidRPr="004A6DA4">
        <w:rPr>
          <w:lang w:val="sr-Latn-RS"/>
        </w:rPr>
        <w:t xml:space="preserve"> novih slika.</w:t>
      </w:r>
    </w:p>
    <w:p w14:paraId="2FB62B61" w14:textId="77777777" w:rsidR="000323A7" w:rsidRPr="004A6DA4" w:rsidRDefault="00596FEB" w:rsidP="00A07ECF">
      <w:pPr>
        <w:keepNext/>
        <w:spacing w:after="0"/>
        <w:jc w:val="center"/>
        <w:rPr>
          <w:lang w:val="sr-Latn-RS"/>
        </w:rPr>
      </w:pPr>
      <w:r w:rsidRPr="00DD5361">
        <w:rPr>
          <w:noProof/>
          <w:lang w:val="sr-Latn-RS"/>
        </w:rPr>
        <w:drawing>
          <wp:inline distT="0" distB="0" distL="0" distR="0" wp14:anchorId="3C362CB4" wp14:editId="6BF806B3">
            <wp:extent cx="5731510" cy="1827530"/>
            <wp:effectExtent l="0" t="0" r="2540" b="127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27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D8FD0E" w14:textId="0075C949" w:rsidR="00596FEB" w:rsidRPr="00F17F7D" w:rsidRDefault="000323A7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4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 korišćenja GAN-a za generisanje sintetičke slike scene iz saobraćaja</w:t>
      </w:r>
      <w:r w:rsidR="00D31230" w:rsidRPr="004A6DA4">
        <w:rPr>
          <w:lang w:val="sr-Latn-RS"/>
        </w:rPr>
        <w:t>.</w:t>
      </w:r>
    </w:p>
    <w:p w14:paraId="7E52D354" w14:textId="7C2675CB" w:rsidR="00191BD3" w:rsidRDefault="00561A44" w:rsidP="00A32E36">
      <w:pPr>
        <w:rPr>
          <w:lang w:val="sr-Latn-RS"/>
        </w:rPr>
      </w:pPr>
      <w:r>
        <w:rPr>
          <w:lang w:val="sr-Latn-RS"/>
        </w:rPr>
        <w:t xml:space="preserve">Generatorska mreža ovog modela se zasniva na arhitekturi U-Net mreže koja je predložena u </w:t>
      </w:r>
      <w:r w:rsidR="00532DD1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CHZts4ja","properties":{"formattedCitation":"[24]","plainCitation":"[24]","noteIndex":0},"citationItems":[{"id":36,"uris":["http://zotero.org/users/13936564/items/HG3MEVFU"],"itemData":{"id":36,"type":"document","note":"_eprint: 1505.04597","title":"U-Net: Convolutional Networks for Biomedical Image Segmentation","author":[{"family":"Ronneberger","given":"Olaf"},{"family":"Fischer","given":"Philipp"},{"family":"Brox","given":"Thomas"}],"issued":{"date-parts":[["2015"]]}}}],"schema":"https://github.com/citation-style-language/schema/raw/master/csl-citation.json"} </w:instrText>
      </w:r>
      <w:r w:rsidR="00532DD1" w:rsidRPr="004A6DA4">
        <w:rPr>
          <w:lang w:val="sr-Latn-RS"/>
        </w:rPr>
        <w:fldChar w:fldCharType="separate"/>
      </w:r>
      <w:r w:rsidR="005F192D" w:rsidRPr="004A6DA4">
        <w:rPr>
          <w:rFonts w:ascii="Times New Roman" w:hAnsi="Times New Roman" w:cs="Times New Roman"/>
          <w:lang w:val="sr-Latn-RS"/>
        </w:rPr>
        <w:t>[24]</w:t>
      </w:r>
      <w:r w:rsidR="00532DD1" w:rsidRPr="004A6DA4">
        <w:rPr>
          <w:lang w:val="sr-Latn-RS"/>
        </w:rPr>
        <w:fldChar w:fldCharType="end"/>
      </w:r>
      <w:r w:rsidR="00532DD1">
        <w:rPr>
          <w:lang w:val="sr-Latn-RS"/>
        </w:rPr>
        <w:t xml:space="preserve">. </w:t>
      </w:r>
      <w:r w:rsidR="001973B3">
        <w:rPr>
          <w:lang w:val="sr-Latn-RS"/>
        </w:rPr>
        <w:t>Ova ahitektura se sastoji od dva dela: enkodera (</w:t>
      </w:r>
      <w:r w:rsidR="001973B3">
        <w:rPr>
          <w:i/>
          <w:iCs/>
          <w:lang w:val="sr-Latn-RS"/>
        </w:rPr>
        <w:t>downsampler</w:t>
      </w:r>
      <w:r w:rsidR="001973B3">
        <w:rPr>
          <w:lang w:val="sr-Latn-RS"/>
        </w:rPr>
        <w:t>) i dekodera (</w:t>
      </w:r>
      <w:r w:rsidR="001973B3">
        <w:rPr>
          <w:i/>
          <w:iCs/>
          <w:lang w:val="sr-Latn-RS"/>
        </w:rPr>
        <w:t>upsampler</w:t>
      </w:r>
      <w:r w:rsidR="001973B3">
        <w:rPr>
          <w:lang w:val="sr-Latn-RS"/>
        </w:rPr>
        <w:t>)</w:t>
      </w:r>
      <w:r w:rsidR="000E4CBF">
        <w:rPr>
          <w:lang w:val="sr-Latn-RS"/>
        </w:rPr>
        <w:t>, gde se svaki od njih sastoji od većeg broja blokova</w:t>
      </w:r>
      <w:r w:rsidR="00730EB4">
        <w:rPr>
          <w:lang w:val="sr-Latn-RS"/>
        </w:rPr>
        <w:t xml:space="preserve">. Svaki blok u enkoderu se sastoji od konvolucionog sloja, </w:t>
      </w:r>
      <w:r w:rsidR="005A4340">
        <w:rPr>
          <w:i/>
          <w:iCs/>
          <w:lang w:val="sr-Latn-RS"/>
        </w:rPr>
        <w:t>batch</w:t>
      </w:r>
      <w:r w:rsidR="005A4340">
        <w:rPr>
          <w:lang w:val="sr-Latn-RS"/>
        </w:rPr>
        <w:t xml:space="preserve"> normalizacije i Leaky ReLU funkcije</w:t>
      </w:r>
      <w:r w:rsidR="00776823">
        <w:rPr>
          <w:lang w:val="sr-Latn-RS"/>
        </w:rPr>
        <w:t xml:space="preserve">, dok se svaki blok u dekoderu sastoji od transponovane konvoluije, </w:t>
      </w:r>
      <w:r w:rsidR="00776823">
        <w:rPr>
          <w:i/>
          <w:iCs/>
          <w:lang w:val="sr-Latn-RS"/>
        </w:rPr>
        <w:t>batch</w:t>
      </w:r>
      <w:r w:rsidR="00776823">
        <w:rPr>
          <w:lang w:val="sr-Latn-RS"/>
        </w:rPr>
        <w:t xml:space="preserve"> normalizacije, </w:t>
      </w:r>
      <w:r w:rsidR="00776823">
        <w:rPr>
          <w:i/>
          <w:iCs/>
          <w:lang w:val="sr-Latn-RS"/>
        </w:rPr>
        <w:t>dropout</w:t>
      </w:r>
      <w:r w:rsidR="00776823">
        <w:rPr>
          <w:lang w:val="sr-Latn-RS"/>
        </w:rPr>
        <w:t xml:space="preserve"> sloja</w:t>
      </w:r>
      <w:r w:rsidR="00850292">
        <w:rPr>
          <w:lang w:val="sr-Latn-RS"/>
        </w:rPr>
        <w:t xml:space="preserve"> (u prva tri bloka) i ReLU  aktivacione funkcije</w:t>
      </w:r>
      <w:r w:rsidR="002A1E29">
        <w:rPr>
          <w:lang w:val="sr-Latn-RS"/>
        </w:rPr>
        <w:t xml:space="preserve">, pri čemu između enkodera i dekodera postoje veze </w:t>
      </w:r>
      <w:r w:rsidR="009852B0">
        <w:rPr>
          <w:lang w:val="sr-Latn-RS"/>
        </w:rPr>
        <w:t>za preskakanje koraka.</w:t>
      </w:r>
      <w:r w:rsidR="00191BD3">
        <w:rPr>
          <w:lang w:val="sr-Latn-RS"/>
        </w:rPr>
        <w:t xml:space="preserve"> </w:t>
      </w:r>
      <w:r w:rsidR="00DA61E6">
        <w:rPr>
          <w:lang w:val="sr-Latn-RS"/>
        </w:rPr>
        <w:t xml:space="preserve">Celokupna struktura generatorske mreže je prikazana na slici </w:t>
      </w:r>
      <w:r w:rsidR="005411DE" w:rsidRPr="004A6DA4">
        <w:rPr>
          <w:lang w:val="sr-Latn-RS"/>
        </w:rPr>
        <w:t>36 (levo)</w:t>
      </w:r>
      <w:r w:rsidR="00DA61E6" w:rsidRPr="004A6DA4">
        <w:rPr>
          <w:lang w:val="sr-Latn-RS"/>
        </w:rPr>
        <w:t>.</w:t>
      </w:r>
      <w:r w:rsidR="00DA61E6">
        <w:rPr>
          <w:lang w:val="sr-Latn-RS"/>
        </w:rPr>
        <w:t xml:space="preserve"> </w:t>
      </w:r>
      <w:r w:rsidR="006F4AB7">
        <w:rPr>
          <w:lang w:val="sr-Latn-RS"/>
        </w:rPr>
        <w:t xml:space="preserve">Primer izlaza modela pre postupka obučavanja je prikazan na slici </w:t>
      </w:r>
      <w:r w:rsidR="00D31230" w:rsidRPr="004A6DA4">
        <w:rPr>
          <w:lang w:val="sr-Latn-RS"/>
        </w:rPr>
        <w:t>35</w:t>
      </w:r>
      <w:r w:rsidR="006F4AB7">
        <w:rPr>
          <w:lang w:val="sr-Latn-RS"/>
        </w:rPr>
        <w:t>.</w:t>
      </w:r>
    </w:p>
    <w:p w14:paraId="14D23538" w14:textId="77777777" w:rsidR="00D31230" w:rsidRPr="004A6DA4" w:rsidRDefault="006F4AB7" w:rsidP="00A07ECF">
      <w:pPr>
        <w:keepNext/>
        <w:spacing w:after="0"/>
        <w:jc w:val="center"/>
        <w:rPr>
          <w:lang w:val="sr-Latn-RS"/>
        </w:rPr>
      </w:pPr>
      <w:r w:rsidRPr="006F4AB7">
        <w:rPr>
          <w:noProof/>
          <w:lang w:val="sr-Latn-RS"/>
        </w:rPr>
        <w:drawing>
          <wp:inline distT="0" distB="0" distL="0" distR="0" wp14:anchorId="37C183CB" wp14:editId="54E2B275">
            <wp:extent cx="5731510" cy="1861820"/>
            <wp:effectExtent l="0" t="0" r="2540" b="508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61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01FD60" w14:textId="229E3959" w:rsidR="006F4AB7" w:rsidRDefault="00D31230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5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Izlaz GAN-a pre obučavanja.</w:t>
      </w:r>
    </w:p>
    <w:p w14:paraId="49270117" w14:textId="74263EFB" w:rsidR="00D12E14" w:rsidRDefault="00350153" w:rsidP="00A32E36">
      <w:pPr>
        <w:rPr>
          <w:lang w:val="sr-Latn-RS"/>
        </w:rPr>
      </w:pPr>
      <w:r>
        <w:rPr>
          <w:lang w:val="sr-Latn-RS"/>
        </w:rPr>
        <w:lastRenderedPageBreak/>
        <w:t xml:space="preserve">Funkcija gubitka generatora se </w:t>
      </w:r>
      <w:r w:rsidR="00AD549B">
        <w:rPr>
          <w:lang w:val="sr-Latn-RS"/>
        </w:rPr>
        <w:t xml:space="preserve">računa iz dva dela. Prvi deo </w:t>
      </w:r>
      <w:r w:rsidR="00E9334F">
        <w:rPr>
          <w:lang w:val="sr-Latn-RS"/>
        </w:rPr>
        <w:t>(</w:t>
      </w:r>
      <w:r w:rsidR="00E9334F">
        <w:rPr>
          <w:i/>
          <w:iCs/>
          <w:lang w:val="sr-Latn-RS"/>
        </w:rPr>
        <w:t>generator loss</w:t>
      </w:r>
      <w:r w:rsidR="00E9334F">
        <w:rPr>
          <w:lang w:val="sr-Latn-RS"/>
        </w:rPr>
        <w:t xml:space="preserve">) se određuje kao </w:t>
      </w:r>
      <w:r w:rsidR="00C158EE">
        <w:rPr>
          <w:lang w:val="sr-Latn-RS"/>
        </w:rPr>
        <w:t xml:space="preserve">sigmoidni </w:t>
      </w:r>
      <w:r w:rsidR="00C158EE">
        <w:rPr>
          <w:i/>
          <w:iCs/>
          <w:lang w:val="sr-Latn-RS"/>
        </w:rPr>
        <w:t>cross-entropy</w:t>
      </w:r>
      <w:r w:rsidR="00C158EE">
        <w:rPr>
          <w:lang w:val="sr-Latn-RS"/>
        </w:rPr>
        <w:t xml:space="preserve"> gubitak između </w:t>
      </w:r>
      <w:r w:rsidR="0013101E">
        <w:rPr>
          <w:lang w:val="sr-Latn-RS"/>
        </w:rPr>
        <w:t>predikcije diskriminatora i matrice svih jedinica</w:t>
      </w:r>
      <w:r w:rsidR="009F1EE8">
        <w:rPr>
          <w:lang w:val="sr-Latn-RS"/>
        </w:rPr>
        <w:t xml:space="preserve"> (ovaj deo obezbeđuje da </w:t>
      </w:r>
      <w:r w:rsidR="00E30DAC">
        <w:rPr>
          <w:lang w:val="sr-Latn-RS"/>
        </w:rPr>
        <w:t xml:space="preserve">generator nauči da „prevari“ diskriminatora). Drugi deo </w:t>
      </w:r>
      <w:r w:rsidR="00C72D19">
        <w:rPr>
          <w:lang w:val="sr-Latn-RS"/>
        </w:rPr>
        <w:t>(L1 gubitak) se računa kao srednja kvadratna greška između generisane slike i originalne slike (ovaj deo obezbeđuje da</w:t>
      </w:r>
      <w:r w:rsidR="003059D9">
        <w:rPr>
          <w:lang w:val="sr-Latn-RS"/>
        </w:rPr>
        <w:t xml:space="preserve"> generisana slika što više liči na pravu sliku). </w:t>
      </w:r>
      <w:r w:rsidR="009A720D">
        <w:rPr>
          <w:lang w:val="sr-Latn-RS"/>
        </w:rPr>
        <w:t>Ukup</w:t>
      </w:r>
      <w:r w:rsidR="000715E9">
        <w:rPr>
          <w:lang w:val="sr-Latn-RS"/>
        </w:rPr>
        <w:t xml:space="preserve">an gubitak se određuje kao zbir ove dve komponente gde se </w:t>
      </w:r>
      <w:r w:rsidR="00100B2B">
        <w:rPr>
          <w:lang w:val="sr-Latn-RS"/>
        </w:rPr>
        <w:t>L1 gubitak množi nekim faktorom (autori rada su izabrali faktor 100).</w:t>
      </w:r>
      <w:r w:rsidR="00D6179D">
        <w:rPr>
          <w:lang w:val="sr-Latn-RS"/>
        </w:rPr>
        <w:t xml:space="preserve"> </w:t>
      </w:r>
      <w:r w:rsidR="00B01F2D">
        <w:rPr>
          <w:lang w:val="sr-Latn-RS"/>
        </w:rPr>
        <w:t xml:space="preserve">Postupak određivanja gubitka generatora je prikazan na slici </w:t>
      </w:r>
      <w:r w:rsidR="005411DE" w:rsidRPr="004A6DA4">
        <w:rPr>
          <w:lang w:val="sr-Latn-RS"/>
        </w:rPr>
        <w:t xml:space="preserve"> 36 (desno)</w:t>
      </w:r>
      <w:r w:rsidR="00B01F2D" w:rsidRPr="004A6DA4">
        <w:rPr>
          <w:lang w:val="sr-Latn-RS"/>
        </w:rPr>
        <w:t>.</w:t>
      </w:r>
    </w:p>
    <w:p w14:paraId="4D1DE51F" w14:textId="77777777" w:rsidR="00CA3559" w:rsidRPr="004A6DA4" w:rsidRDefault="00DA61E6" w:rsidP="000146D3">
      <w:pPr>
        <w:keepNext/>
        <w:spacing w:after="0"/>
        <w:jc w:val="center"/>
        <w:rPr>
          <w:lang w:val="sr-Latn-RS"/>
        </w:rPr>
      </w:pPr>
      <w:r w:rsidRPr="00FD46E2">
        <w:rPr>
          <w:noProof/>
          <w:lang w:val="sr-Latn-RS"/>
        </w:rPr>
        <w:drawing>
          <wp:inline distT="0" distB="0" distL="0" distR="0" wp14:anchorId="25821EF9" wp14:editId="1C08C451">
            <wp:extent cx="1762942" cy="4671060"/>
            <wp:effectExtent l="0" t="0" r="8890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1776826" cy="47078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1628E" w:rsidRPr="004A6DA4">
        <w:rPr>
          <w:noProof/>
          <w:lang w:val="sr-Latn-RS"/>
        </w:rPr>
        <w:drawing>
          <wp:inline distT="0" distB="0" distL="0" distR="0" wp14:anchorId="7F1FD41A" wp14:editId="7406A947">
            <wp:extent cx="3168976" cy="4025900"/>
            <wp:effectExtent l="0" t="0" r="0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0993" cy="40284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F7E01A" w14:textId="0ABB3C52" w:rsidR="00DA61E6" w:rsidRPr="00C72D19" w:rsidRDefault="00CA3559" w:rsidP="00CA3559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6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Struktura generatorske mreže</w:t>
      </w:r>
      <w:r w:rsidR="00705264" w:rsidRPr="004A6DA4">
        <w:rPr>
          <w:lang w:val="sr-Latn-RS"/>
        </w:rPr>
        <w:t xml:space="preserve"> (levo) i </w:t>
      </w:r>
      <w:r w:rsidR="00FE0158" w:rsidRPr="004A6DA4">
        <w:rPr>
          <w:lang w:val="sr-Latn-RS"/>
        </w:rPr>
        <w:t>šematski prikaz njenog</w:t>
      </w:r>
      <w:r w:rsidR="00705264" w:rsidRPr="004A6DA4">
        <w:rPr>
          <w:lang w:val="sr-Latn-RS"/>
        </w:rPr>
        <w:t xml:space="preserve"> postup</w:t>
      </w:r>
      <w:r w:rsidR="00FE0158" w:rsidRPr="004A6DA4">
        <w:rPr>
          <w:lang w:val="sr-Latn-RS"/>
        </w:rPr>
        <w:t>ka</w:t>
      </w:r>
      <w:r w:rsidR="00705264" w:rsidRPr="004A6DA4">
        <w:rPr>
          <w:lang w:val="sr-Latn-RS"/>
        </w:rPr>
        <w:t xml:space="preserve"> obučavanja (desno).</w:t>
      </w:r>
    </w:p>
    <w:p w14:paraId="687404C4" w14:textId="34280BEE" w:rsidR="0055070B" w:rsidRDefault="0055070B" w:rsidP="00A32E36">
      <w:pPr>
        <w:rPr>
          <w:lang w:val="sr-Latn-RS"/>
        </w:rPr>
      </w:pPr>
      <w:r>
        <w:rPr>
          <w:lang w:val="sr-Latn-RS"/>
        </w:rPr>
        <w:t>Diskriminatorska mreža funkcioniše tako što pokušava da svaki deo slike kla</w:t>
      </w:r>
      <w:r w:rsidR="000F13E2">
        <w:rPr>
          <w:lang w:val="sr-Latn-RS"/>
        </w:rPr>
        <w:t>sifikuje da li je pravi ili lažni. Sastoji se od bloko</w:t>
      </w:r>
      <w:r w:rsidR="000022AB">
        <w:rPr>
          <w:lang w:val="sr-Latn-RS"/>
        </w:rPr>
        <w:t xml:space="preserve">va koji sadrže konvoluciju, </w:t>
      </w:r>
      <w:r w:rsidR="000022AB">
        <w:rPr>
          <w:i/>
          <w:iCs/>
          <w:lang w:val="sr-Latn-RS"/>
        </w:rPr>
        <w:t>batch</w:t>
      </w:r>
      <w:r w:rsidR="000022AB">
        <w:rPr>
          <w:lang w:val="sr-Latn-RS"/>
        </w:rPr>
        <w:t xml:space="preserve"> normalizaciju i</w:t>
      </w:r>
      <w:r w:rsidR="00031633">
        <w:rPr>
          <w:lang w:val="sr-Latn-RS"/>
        </w:rPr>
        <w:t xml:space="preserve"> Leaky</w:t>
      </w:r>
      <w:r w:rsidR="000022AB">
        <w:rPr>
          <w:lang w:val="sr-Latn-RS"/>
        </w:rPr>
        <w:t xml:space="preserve"> ReLU aktivacionu funkciju</w:t>
      </w:r>
      <w:r w:rsidR="001747BC">
        <w:rPr>
          <w:lang w:val="sr-Latn-RS"/>
        </w:rPr>
        <w:t>. Na ulaz</w:t>
      </w:r>
      <w:r w:rsidR="00CE48DF">
        <w:rPr>
          <w:lang w:val="sr-Latn-RS"/>
        </w:rPr>
        <w:t xml:space="preserve"> diskriminatora se dovode </w:t>
      </w:r>
      <w:r w:rsidR="00B5073F">
        <w:rPr>
          <w:lang w:val="sr-Latn-RS"/>
        </w:rPr>
        <w:t>prava slika i slika koju je generatorska mreža generisala, pri čemu je zadatak diskriminatora da otkrije koja slika je prava a koja lažna. Izlaz diskriminatora je matrica</w:t>
      </w:r>
      <w:r w:rsidR="002F35AA">
        <w:rPr>
          <w:lang w:val="sr-Latn-RS"/>
        </w:rPr>
        <w:t xml:space="preserve"> vrednosti koja predstavlja ishode klasifikacije pojedinačnih delova slike</w:t>
      </w:r>
      <w:r w:rsidR="000C28B9">
        <w:rPr>
          <w:lang w:val="sr-Latn-RS"/>
        </w:rPr>
        <w:t xml:space="preserve">, gde </w:t>
      </w:r>
      <w:r w:rsidR="00EE22C9">
        <w:rPr>
          <w:lang w:val="sr-Latn-RS"/>
        </w:rPr>
        <w:t>vrednost 1 označava pravu, a vrednost 0 sintetičku sliku)</w:t>
      </w:r>
      <w:r w:rsidR="002F35AA">
        <w:rPr>
          <w:lang w:val="sr-Latn-RS"/>
        </w:rPr>
        <w:t>.</w:t>
      </w:r>
      <w:r w:rsidR="00D6179D">
        <w:rPr>
          <w:lang w:val="sr-Latn-RS"/>
        </w:rPr>
        <w:t xml:space="preserve"> Struktura diskriminatora je prikazana na slici </w:t>
      </w:r>
      <w:r w:rsidR="00FE0158" w:rsidRPr="004A6DA4">
        <w:rPr>
          <w:lang w:val="sr-Latn-RS"/>
        </w:rPr>
        <w:t>37 (levo)</w:t>
      </w:r>
      <w:r w:rsidR="00D6179D" w:rsidRPr="004A6DA4">
        <w:rPr>
          <w:lang w:val="sr-Latn-RS"/>
        </w:rPr>
        <w:t>.</w:t>
      </w:r>
    </w:p>
    <w:p w14:paraId="649ED2BB" w14:textId="089ECBB2" w:rsidR="00EE22C9" w:rsidRPr="00A40D91" w:rsidRDefault="00EE22C9" w:rsidP="00A32E36">
      <w:pPr>
        <w:rPr>
          <w:lang w:val="sr-Latn-RS"/>
        </w:rPr>
      </w:pPr>
      <w:r>
        <w:rPr>
          <w:lang w:val="sr-Latn-RS"/>
        </w:rPr>
        <w:t xml:space="preserve">Funkcija gubitka diskriminatora se </w:t>
      </w:r>
      <w:r w:rsidR="0090469B">
        <w:rPr>
          <w:lang w:val="sr-Latn-RS"/>
        </w:rPr>
        <w:t>takođe računa iz dva dela. Prvi deo („pravi gubitak“)</w:t>
      </w:r>
      <w:r w:rsidR="003C3CE9">
        <w:rPr>
          <w:lang w:val="sr-Latn-RS"/>
        </w:rPr>
        <w:t xml:space="preserve"> se računa kao sigmoidni </w:t>
      </w:r>
      <w:r w:rsidR="003C3CE9">
        <w:rPr>
          <w:i/>
          <w:iCs/>
          <w:lang w:val="sr-Latn-RS"/>
        </w:rPr>
        <w:t>cross-entropy</w:t>
      </w:r>
      <w:r w:rsidR="003C3CE9">
        <w:rPr>
          <w:lang w:val="sr-Latn-RS"/>
        </w:rPr>
        <w:t xml:space="preserve"> gubitak između prave slike i matrice svih </w:t>
      </w:r>
      <w:r w:rsidR="00A04D16">
        <w:rPr>
          <w:lang w:val="sr-Latn-RS"/>
        </w:rPr>
        <w:t>jedinica (forsira diskriminator da daje jedini</w:t>
      </w:r>
      <w:r w:rsidR="002F3C1F">
        <w:rPr>
          <w:lang w:val="sr-Latn-RS"/>
        </w:rPr>
        <w:t xml:space="preserve">ce na svom izlazu kada se na ulazu nađe prava slika). Drugi deo </w:t>
      </w:r>
      <w:r w:rsidR="005568D7">
        <w:rPr>
          <w:lang w:val="sr-Latn-RS"/>
        </w:rPr>
        <w:t>(„generisani gubitak“) se računa kao</w:t>
      </w:r>
      <w:r w:rsidR="00A40D91">
        <w:rPr>
          <w:lang w:val="sr-Latn-RS"/>
        </w:rPr>
        <w:t xml:space="preserve"> sigmoidni </w:t>
      </w:r>
      <w:r w:rsidR="00A40D91">
        <w:rPr>
          <w:i/>
          <w:iCs/>
          <w:lang w:val="sr-Latn-RS"/>
        </w:rPr>
        <w:t>cross-entropy</w:t>
      </w:r>
      <w:r w:rsidR="00A40D91">
        <w:rPr>
          <w:lang w:val="sr-Latn-RS"/>
        </w:rPr>
        <w:t xml:space="preserve"> gubitak između sintetički generisane slike (izlaz generatora) i </w:t>
      </w:r>
      <w:r w:rsidR="00F36FDB">
        <w:rPr>
          <w:lang w:val="sr-Latn-RS"/>
        </w:rPr>
        <w:t xml:space="preserve">matrice svih 0 (forsira diskriminator da za sintetički generisane slike </w:t>
      </w:r>
      <w:r w:rsidR="005D0881">
        <w:rPr>
          <w:lang w:val="sr-Latn-RS"/>
        </w:rPr>
        <w:t>daje nule na izlazu). Ukupan gubitak diskriminatora se računa kao zbir ove dve komponente.</w:t>
      </w:r>
      <w:r w:rsidR="00B01F2D">
        <w:rPr>
          <w:lang w:val="sr-Latn-RS"/>
        </w:rPr>
        <w:t xml:space="preserve"> Postupak određivanja gubitka diskriminatora je prikazan na slici </w:t>
      </w:r>
      <w:r w:rsidR="00FE0158" w:rsidRPr="004A6DA4">
        <w:rPr>
          <w:lang w:val="sr-Latn-RS"/>
        </w:rPr>
        <w:t>37 (desno)</w:t>
      </w:r>
      <w:r w:rsidR="00B01F2D" w:rsidRPr="004A6DA4">
        <w:rPr>
          <w:lang w:val="sr-Latn-RS"/>
        </w:rPr>
        <w:t>.</w:t>
      </w:r>
    </w:p>
    <w:p w14:paraId="38854BEA" w14:textId="77777777" w:rsidR="00FE0158" w:rsidRPr="004A6DA4" w:rsidRDefault="00FD46E2" w:rsidP="000146D3">
      <w:pPr>
        <w:keepNext/>
        <w:spacing w:after="0"/>
        <w:jc w:val="center"/>
        <w:rPr>
          <w:lang w:val="sr-Latn-RS"/>
        </w:rPr>
      </w:pPr>
      <w:r w:rsidRPr="00FD46E2">
        <w:rPr>
          <w:noProof/>
          <w:lang w:val="sr-Latn-RS"/>
        </w:rPr>
        <w:lastRenderedPageBreak/>
        <w:drawing>
          <wp:inline distT="0" distB="0" distL="0" distR="0" wp14:anchorId="0B00B919" wp14:editId="55F4CCCA">
            <wp:extent cx="2225492" cy="3414156"/>
            <wp:effectExtent l="0" t="0" r="381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2244013" cy="34425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75F2E" w:rsidRPr="004A6DA4">
        <w:rPr>
          <w:noProof/>
          <w:lang w:val="sr-Latn-RS"/>
        </w:rPr>
        <w:drawing>
          <wp:inline distT="0" distB="0" distL="0" distR="0" wp14:anchorId="6C5D5E37" wp14:editId="07B2E3BC">
            <wp:extent cx="2498796" cy="3396343"/>
            <wp:effectExtent l="0" t="0" r="0" b="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3857" cy="3416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583E6B" w14:textId="04F5CB8E" w:rsidR="002F35AA" w:rsidRPr="000022AB" w:rsidRDefault="00FE0158" w:rsidP="00FE0158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7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Struktura diskriminatorske mreže (levo) i šematski prikaz njenog postupka obučavanja (desno).</w:t>
      </w:r>
    </w:p>
    <w:p w14:paraId="66963F82" w14:textId="510CFA44" w:rsidR="00356431" w:rsidRPr="00302F7D" w:rsidRDefault="00096A15" w:rsidP="00A32E36">
      <w:pPr>
        <w:rPr>
          <w:lang w:val="sr-Latn-RS"/>
        </w:rPr>
      </w:pPr>
      <w:r>
        <w:rPr>
          <w:lang w:val="sr-Latn-RS"/>
        </w:rPr>
        <w:t>Primeri izlaza</w:t>
      </w:r>
      <w:r w:rsidR="002B580E">
        <w:rPr>
          <w:lang w:val="sr-Latn-RS"/>
        </w:rPr>
        <w:t xml:space="preserve"> modela nakon obučavanja su prikazani na slici </w:t>
      </w:r>
      <w:r w:rsidR="00D731DF" w:rsidRPr="004A6DA4">
        <w:rPr>
          <w:lang w:val="sr-Latn-RS"/>
        </w:rPr>
        <w:t>38</w:t>
      </w:r>
      <w:r w:rsidR="002B580E">
        <w:rPr>
          <w:lang w:val="sr-Latn-RS"/>
        </w:rPr>
        <w:t xml:space="preserve">. </w:t>
      </w:r>
      <w:r w:rsidR="0060087A">
        <w:rPr>
          <w:lang w:val="sr-Latn-RS"/>
        </w:rPr>
        <w:t>Dobije</w:t>
      </w:r>
      <w:r w:rsidR="008E4620">
        <w:rPr>
          <w:lang w:val="sr-Latn-RS"/>
        </w:rPr>
        <w:t>ne slike</w:t>
      </w:r>
      <w:r w:rsidR="00E62BBD">
        <w:rPr>
          <w:lang w:val="sr-Latn-RS"/>
        </w:rPr>
        <w:t xml:space="preserve"> sa stanovišta ljudskog posmatrača</w:t>
      </w:r>
      <w:r w:rsidR="00055AA5">
        <w:rPr>
          <w:lang w:val="sr-Latn-RS"/>
        </w:rPr>
        <w:t xml:space="preserve"> nisu dovoljno realistične, međutim, ovakvi primerci sintetičkih podataka mogu biti korisni u nekim situa</w:t>
      </w:r>
      <w:r w:rsidR="003D609E">
        <w:rPr>
          <w:lang w:val="sr-Latn-RS"/>
        </w:rPr>
        <w:t>cijama prilikom obučavanja modela</w:t>
      </w:r>
      <w:r w:rsidR="00302F7D">
        <w:rPr>
          <w:lang w:val="sr-Latn-RS"/>
        </w:rPr>
        <w:t xml:space="preserve">. </w:t>
      </w:r>
      <w:r w:rsidR="00302F7D" w:rsidRPr="004A6DA4">
        <w:rPr>
          <w:lang w:val="sr-Latn-RS"/>
        </w:rPr>
        <w:t xml:space="preserve">Još neke od primena </w:t>
      </w:r>
      <w:r w:rsidR="00302F7D" w:rsidRPr="004A6DA4">
        <w:rPr>
          <w:i/>
          <w:iCs/>
          <w:lang w:val="sr-Latn-RS"/>
        </w:rPr>
        <w:t>pix2pix</w:t>
      </w:r>
      <w:r w:rsidR="00302F7D" w:rsidRPr="004A6DA4">
        <w:rPr>
          <w:lang w:val="sr-Latn-RS"/>
        </w:rPr>
        <w:t xml:space="preserve"> modela</w:t>
      </w:r>
      <w:r w:rsidR="00FD4101" w:rsidRPr="004A6DA4">
        <w:rPr>
          <w:lang w:val="sr-Latn-RS"/>
        </w:rPr>
        <w:t>, koje mogu biti korisne u domenu autonomne vožnje</w:t>
      </w:r>
      <w:r w:rsidR="00302F7D" w:rsidRPr="004A6DA4">
        <w:rPr>
          <w:lang w:val="sr-Latn-RS"/>
        </w:rPr>
        <w:t xml:space="preserve"> su objašnjene u </w:t>
      </w:r>
      <w:r w:rsidR="003060DD" w:rsidRPr="004A6DA4">
        <w:rPr>
          <w:lang w:val="sr-Latn-RS"/>
        </w:rPr>
        <w:t xml:space="preserve">okviru </w:t>
      </w:r>
      <w:r w:rsidR="003060DD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Ypqdt1Ec","properties":{"formattedCitation":"[22]","plainCitation":"[22]","noteIndex":0},"citationItems":[{"id":37,"uris":["http://zotero.org/users/13936564/items/IIIU28ZL"],"itemData":{"id":37,"type":"document","note":"_eprint: 1611.07004","title":"Image-to-Image Translation with Conditional Adversarial Networks","author":[{"family":"Isola","given":"Phillip"},{"family":"Zhu","given":"Jun-Yan"},{"family":"Zhou","given":"Tinghui"},{"family":"Efros","given":"Alexei A."}],"issued":{"date-parts":[["2018"]]}}}],"schema":"https://github.com/citation-style-language/schema/raw/master/csl-citation.json"} </w:instrText>
      </w:r>
      <w:r w:rsidR="003060DD" w:rsidRPr="004A6DA4">
        <w:rPr>
          <w:lang w:val="sr-Latn-RS"/>
        </w:rPr>
        <w:fldChar w:fldCharType="separate"/>
      </w:r>
      <w:r w:rsidR="003060DD" w:rsidRPr="004A6DA4">
        <w:rPr>
          <w:rFonts w:ascii="Times New Roman" w:hAnsi="Times New Roman" w:cs="Times New Roman"/>
          <w:lang w:val="sr-Latn-RS"/>
        </w:rPr>
        <w:t>[22]</w:t>
      </w:r>
      <w:r w:rsidR="003060DD" w:rsidRPr="004A6DA4">
        <w:rPr>
          <w:lang w:val="sr-Latn-RS"/>
        </w:rPr>
        <w:fldChar w:fldCharType="end"/>
      </w:r>
      <w:r w:rsidR="003060DD" w:rsidRPr="004A6DA4">
        <w:rPr>
          <w:lang w:val="sr-Latn-RS"/>
        </w:rPr>
        <w:t xml:space="preserve"> obuhvataju i simuliranje noćnog vremena na osnovu </w:t>
      </w:r>
      <w:r w:rsidR="004D6073" w:rsidRPr="004A6DA4">
        <w:rPr>
          <w:lang w:val="sr-Latn-RS"/>
        </w:rPr>
        <w:t>dnevne slike</w:t>
      </w:r>
      <w:r w:rsidR="003E1B26" w:rsidRPr="004A6DA4">
        <w:rPr>
          <w:lang w:val="sr-Latn-RS"/>
        </w:rPr>
        <w:t>,</w:t>
      </w:r>
      <w:r w:rsidR="004D6073" w:rsidRPr="004A6DA4">
        <w:rPr>
          <w:lang w:val="sr-Latn-RS"/>
        </w:rPr>
        <w:t xml:space="preserve"> popunjavanje praznih delova slike</w:t>
      </w:r>
      <w:r w:rsidR="003E1B26" w:rsidRPr="004A6DA4">
        <w:rPr>
          <w:lang w:val="sr-Latn-RS"/>
        </w:rPr>
        <w:t xml:space="preserve">, </w:t>
      </w:r>
      <w:r w:rsidR="00EC1222" w:rsidRPr="004A6DA4">
        <w:rPr>
          <w:lang w:val="sr-Latn-RS"/>
        </w:rPr>
        <w:t xml:space="preserve">predikcija slika u boji na osnovu termalnih snimaka, </w:t>
      </w:r>
      <w:r w:rsidR="003E1B26" w:rsidRPr="004A6DA4">
        <w:rPr>
          <w:lang w:val="sr-Latn-RS"/>
        </w:rPr>
        <w:t>generisanje satelitskog snimka na osnovu mape i obrnuti postupak generisanja mape na osnovu satelitskog snimka</w:t>
      </w:r>
      <w:r w:rsidR="00EC1222" w:rsidRPr="004A6DA4">
        <w:rPr>
          <w:lang w:val="sr-Latn-RS"/>
        </w:rPr>
        <w:t xml:space="preserve"> itd</w:t>
      </w:r>
      <w:r w:rsidR="004D6073" w:rsidRPr="004A6DA4">
        <w:rPr>
          <w:lang w:val="sr-Latn-RS"/>
        </w:rPr>
        <w:t>.</w:t>
      </w:r>
      <w:r w:rsidR="00EC1222" w:rsidRPr="004A6DA4">
        <w:rPr>
          <w:lang w:val="sr-Latn-RS"/>
        </w:rPr>
        <w:t xml:space="preserve"> </w:t>
      </w:r>
      <w:r w:rsidR="00EC1222">
        <w:rPr>
          <w:lang w:val="sr-Latn-RS"/>
        </w:rPr>
        <w:t xml:space="preserve">Primeri </w:t>
      </w:r>
      <w:r w:rsidR="0032260F">
        <w:rPr>
          <w:lang w:val="sr-Latn-RS"/>
        </w:rPr>
        <w:t xml:space="preserve">korišćenja ovakve arhitekture za različite domene su prikazani na </w:t>
      </w:r>
      <w:r w:rsidR="002F4C80">
        <w:rPr>
          <w:lang w:val="sr-Latn-RS"/>
        </w:rPr>
        <w:t>slikama</w:t>
      </w:r>
      <w:r w:rsidR="0032260F">
        <w:rPr>
          <w:lang w:val="sr-Latn-RS"/>
        </w:rPr>
        <w:t xml:space="preserve"> </w:t>
      </w:r>
      <w:r w:rsidR="00D731DF" w:rsidRPr="004A6DA4">
        <w:rPr>
          <w:lang w:val="sr-Latn-RS"/>
        </w:rPr>
        <w:t>39-42</w:t>
      </w:r>
      <w:r w:rsidR="0032260F">
        <w:rPr>
          <w:lang w:val="sr-Latn-RS"/>
        </w:rPr>
        <w:t>.</w:t>
      </w:r>
    </w:p>
    <w:p w14:paraId="12EBF093" w14:textId="16CD8C90" w:rsidR="008014A6" w:rsidRDefault="008014A6" w:rsidP="0068674C">
      <w:pPr>
        <w:spacing w:after="0"/>
        <w:jc w:val="center"/>
        <w:rPr>
          <w:lang w:val="sr-Latn-RS"/>
        </w:rPr>
      </w:pPr>
      <w:r w:rsidRPr="008014A6">
        <w:rPr>
          <w:noProof/>
          <w:lang w:val="sr-Latn-RS"/>
        </w:rPr>
        <w:drawing>
          <wp:inline distT="0" distB="0" distL="0" distR="0" wp14:anchorId="7CB630D3" wp14:editId="7C2D1502">
            <wp:extent cx="5348367" cy="1737360"/>
            <wp:effectExtent l="0" t="0" r="508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348367" cy="1737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04392F" w14:textId="77777777" w:rsidR="00847302" w:rsidRPr="004A6DA4" w:rsidRDefault="00BC50DF" w:rsidP="00A07ECF">
      <w:pPr>
        <w:keepNext/>
        <w:spacing w:after="0"/>
        <w:jc w:val="center"/>
        <w:rPr>
          <w:lang w:val="sr-Latn-RS"/>
        </w:rPr>
      </w:pPr>
      <w:r w:rsidRPr="00BC50DF">
        <w:rPr>
          <w:noProof/>
          <w:lang w:val="sr-Latn-RS"/>
        </w:rPr>
        <w:drawing>
          <wp:inline distT="0" distB="0" distL="0" distR="0" wp14:anchorId="2AF90069" wp14:editId="746DCE15">
            <wp:extent cx="5374027" cy="1737360"/>
            <wp:effectExtent l="0" t="0" r="0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374027" cy="1737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72374" w14:textId="3E03135F" w:rsidR="008014A6" w:rsidRDefault="00847302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8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</w:t>
      </w:r>
      <w:r w:rsidR="005D484D" w:rsidRPr="004A6DA4">
        <w:rPr>
          <w:lang w:val="sr-Latn-RS"/>
        </w:rPr>
        <w:t>Primeri k</w:t>
      </w:r>
      <w:r w:rsidRPr="004A6DA4">
        <w:rPr>
          <w:lang w:val="sr-Latn-RS"/>
        </w:rPr>
        <w:t>orišćenj</w:t>
      </w:r>
      <w:r w:rsidR="005D484D" w:rsidRPr="004A6DA4">
        <w:rPr>
          <w:lang w:val="sr-Latn-RS"/>
        </w:rPr>
        <w:t>a</w:t>
      </w:r>
      <w:r w:rsidRPr="004A6DA4">
        <w:rPr>
          <w:lang w:val="sr-Latn-RS"/>
        </w:rPr>
        <w:t xml:space="preserve"> pix2pix modela za generisanje sintetičkih slika scena iz saobraćaja</w:t>
      </w:r>
      <w:r w:rsidR="00B65073" w:rsidRPr="004A6DA4">
        <w:rPr>
          <w:lang w:val="sr-Latn-RS"/>
        </w:rPr>
        <w:t>.</w:t>
      </w:r>
    </w:p>
    <w:p w14:paraId="3568501A" w14:textId="77777777" w:rsidR="00737D36" w:rsidRPr="004A6DA4" w:rsidRDefault="00E97FF1" w:rsidP="00A07ECF">
      <w:pPr>
        <w:keepNext/>
        <w:spacing w:after="0"/>
        <w:jc w:val="center"/>
        <w:rPr>
          <w:lang w:val="sr-Latn-RS"/>
        </w:rPr>
      </w:pPr>
      <w:r w:rsidRPr="00E97FF1">
        <w:rPr>
          <w:noProof/>
          <w:lang w:val="sr-Latn-RS"/>
        </w:rPr>
        <w:lastRenderedPageBreak/>
        <w:drawing>
          <wp:inline distT="0" distB="0" distL="0" distR="0" wp14:anchorId="438A7A4B" wp14:editId="7F7C5B13">
            <wp:extent cx="5731510" cy="1062355"/>
            <wp:effectExtent l="0" t="0" r="2540" b="4445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062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3B3FA0" w14:textId="7DE140B7" w:rsidR="00992428" w:rsidRDefault="00737D36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39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i korišćenja pix2pix modela za transformaciju dnevne scene u noćnu.</w:t>
      </w:r>
    </w:p>
    <w:p w14:paraId="468ED0A6" w14:textId="77777777" w:rsidR="00737D36" w:rsidRPr="004A6DA4" w:rsidRDefault="00871456" w:rsidP="00A07ECF">
      <w:pPr>
        <w:keepNext/>
        <w:spacing w:after="0"/>
        <w:jc w:val="center"/>
        <w:rPr>
          <w:lang w:val="sr-Latn-RS"/>
        </w:rPr>
      </w:pPr>
      <w:r w:rsidRPr="00871456">
        <w:rPr>
          <w:noProof/>
          <w:lang w:val="sr-Latn-RS"/>
        </w:rPr>
        <w:drawing>
          <wp:inline distT="0" distB="0" distL="0" distR="0" wp14:anchorId="3F997B4D" wp14:editId="00F3DA71">
            <wp:extent cx="5731510" cy="775970"/>
            <wp:effectExtent l="0" t="0" r="2540" b="508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775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C788FE" w14:textId="04AECD0F" w:rsidR="00E97FF1" w:rsidRDefault="00737D36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0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Primeri korišćenja pix2pix modela </w:t>
      </w:r>
      <w:r w:rsidR="00D84C49" w:rsidRPr="004A6DA4">
        <w:rPr>
          <w:lang w:val="sr-Latn-RS"/>
        </w:rPr>
        <w:t>za dodavanje boje infracrvenim slikama.</w:t>
      </w:r>
    </w:p>
    <w:p w14:paraId="63F26593" w14:textId="77777777" w:rsidR="00D84C49" w:rsidRPr="004A6DA4" w:rsidRDefault="001902CF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74D3B8A3" wp14:editId="48B63DFF">
            <wp:extent cx="5727700" cy="1115060"/>
            <wp:effectExtent l="0" t="0" r="6350" b="8890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1115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05DFFA" w14:textId="2D95AF11" w:rsidR="00871456" w:rsidRDefault="00D84C49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1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 Primeri korišćenja pix2pix modela za popunjavanje praznih delova slike.</w:t>
      </w:r>
    </w:p>
    <w:p w14:paraId="0F9B0C04" w14:textId="7F61A13F" w:rsidR="00FB4E21" w:rsidRDefault="00FB4E21" w:rsidP="008E4C62">
      <w:pPr>
        <w:rPr>
          <w:lang w:val="sr-Latn-RS"/>
        </w:rPr>
      </w:pPr>
    </w:p>
    <w:p w14:paraId="6B6B0BBF" w14:textId="77777777" w:rsidR="00FB0A0E" w:rsidRPr="004A6DA4" w:rsidRDefault="009959C9" w:rsidP="00A07ECF">
      <w:pPr>
        <w:keepNext/>
        <w:spacing w:after="0"/>
        <w:jc w:val="center"/>
        <w:rPr>
          <w:lang w:val="sr-Latn-RS"/>
        </w:rPr>
      </w:pPr>
      <w:r w:rsidRPr="009959C9">
        <w:rPr>
          <w:noProof/>
          <w:lang w:val="sr-Latn-RS"/>
        </w:rPr>
        <w:drawing>
          <wp:inline distT="0" distB="0" distL="0" distR="0" wp14:anchorId="6864E4CD" wp14:editId="3F958BC3">
            <wp:extent cx="5731510" cy="1548765"/>
            <wp:effectExtent l="0" t="0" r="2540" b="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548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B37963" w14:textId="572537C6" w:rsidR="00FB4E21" w:rsidRDefault="00FB0A0E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2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 xml:space="preserve">: Primer korišćenja pix2pix modela za generisanje </w:t>
      </w:r>
      <w:r w:rsidR="00481D37" w:rsidRPr="004A6DA4">
        <w:rPr>
          <w:lang w:val="sr-Latn-RS"/>
        </w:rPr>
        <w:t>sintetičkog satelitskog snimka na osnovu mape (levo) i za pbrnuti postupak generisanja</w:t>
      </w:r>
      <w:r w:rsidR="00D731DF" w:rsidRPr="004A6DA4">
        <w:rPr>
          <w:lang w:val="sr-Latn-RS"/>
        </w:rPr>
        <w:t xml:space="preserve"> mape na osnovu satelitskog snimka (levo).</w:t>
      </w:r>
    </w:p>
    <w:p w14:paraId="4A740AAE" w14:textId="352F79FB" w:rsidR="00D9687A" w:rsidRDefault="004B5F34" w:rsidP="00D9687A">
      <w:pPr>
        <w:pStyle w:val="Heading2"/>
        <w:rPr>
          <w:lang w:val="sr-Latn-RS"/>
        </w:rPr>
      </w:pPr>
      <w:bookmarkStart w:id="34" w:name="_Toc163503159"/>
      <w:r>
        <w:rPr>
          <w:lang w:val="sr-Latn-RS"/>
        </w:rPr>
        <w:t xml:space="preserve">4.2. Suparničko obučavanje </w:t>
      </w:r>
      <w:r w:rsidR="00AA166B">
        <w:rPr>
          <w:lang w:val="sr-Latn-RS"/>
        </w:rPr>
        <w:t xml:space="preserve">(engl. </w:t>
      </w:r>
      <w:r w:rsidR="00AA166B">
        <w:rPr>
          <w:i/>
          <w:iCs/>
          <w:lang w:val="sr-Latn-RS"/>
        </w:rPr>
        <w:t>Adversarial Training</w:t>
      </w:r>
      <w:r w:rsidR="00AA166B">
        <w:rPr>
          <w:lang w:val="sr-Latn-RS"/>
        </w:rPr>
        <w:t>)</w:t>
      </w:r>
      <w:bookmarkEnd w:id="34"/>
    </w:p>
    <w:p w14:paraId="0F1B1A31" w14:textId="5AFCDED9" w:rsidR="00AA166B" w:rsidRDefault="00C95343" w:rsidP="00AA166B">
      <w:pPr>
        <w:rPr>
          <w:lang w:val="sr-Latn-RS"/>
        </w:rPr>
      </w:pPr>
      <w:r>
        <w:rPr>
          <w:lang w:val="sr-Latn-RS"/>
        </w:rPr>
        <w:t>Jedan veoma zanimljiv pristup u oblasti augm</w:t>
      </w:r>
      <w:r w:rsidR="003F4442">
        <w:rPr>
          <w:lang w:val="sr-Latn-RS"/>
        </w:rPr>
        <w:t>entacije slika jeste suparničko obučavanje. Suparničko obučavanje podrazumeva korišćenje</w:t>
      </w:r>
      <w:r w:rsidR="00116D32">
        <w:rPr>
          <w:lang w:val="sr-Latn-RS"/>
        </w:rPr>
        <w:t xml:space="preserve"> dve ili više mreže koje imaju</w:t>
      </w:r>
      <w:r w:rsidR="00E709E3">
        <w:rPr>
          <w:lang w:val="sr-Latn-RS"/>
        </w:rPr>
        <w:t xml:space="preserve"> funkcije gubitka sa suprotnim ciljevima. </w:t>
      </w:r>
      <w:r w:rsidR="00731BB8">
        <w:rPr>
          <w:lang w:val="sr-Latn-RS"/>
        </w:rPr>
        <w:t>U okviru ovog dela, biće obja</w:t>
      </w:r>
      <w:r w:rsidR="00B90523">
        <w:rPr>
          <w:lang w:val="sr-Latn-RS"/>
        </w:rPr>
        <w:t xml:space="preserve">šnjen princip suparničkih napada (engl. </w:t>
      </w:r>
      <w:r w:rsidR="00B90523">
        <w:rPr>
          <w:i/>
          <w:iCs/>
          <w:lang w:val="sr-Latn-RS"/>
        </w:rPr>
        <w:t>adversarial attacks</w:t>
      </w:r>
      <w:r w:rsidR="00B90523">
        <w:rPr>
          <w:lang w:val="sr-Latn-RS"/>
        </w:rPr>
        <w:t>) i kako se oni mogu koristiti u oblasti augmentacije slika. Suparnički napadi podrazumevaju korišćenje</w:t>
      </w:r>
      <w:r w:rsidR="00ED111A">
        <w:rPr>
          <w:lang w:val="sr-Latn-RS"/>
        </w:rPr>
        <w:t xml:space="preserve"> mreže koja uči augmentacije nad slikama koje će uzrokovati da </w:t>
      </w:r>
      <w:r w:rsidR="00F0313D">
        <w:rPr>
          <w:lang w:val="sr-Latn-RS"/>
        </w:rPr>
        <w:t>model koji obučavamo (u ovom kontekstu najčešće</w:t>
      </w:r>
      <w:r w:rsidR="00483148">
        <w:rPr>
          <w:lang w:val="sr-Latn-RS"/>
        </w:rPr>
        <w:t xml:space="preserve"> je reč o klasifikacionom modelu) daje pogrešne predikcije</w:t>
      </w:r>
      <w:r w:rsidR="00986BB9">
        <w:rPr>
          <w:lang w:val="sr-Latn-RS"/>
        </w:rPr>
        <w:t>. Ove tehnike se najčešće baziraju na ubacivanje šuma u sliku koji je za čoveka neprimetan</w:t>
      </w:r>
      <w:r w:rsidR="00DD6356">
        <w:rPr>
          <w:lang w:val="sr-Latn-RS"/>
        </w:rPr>
        <w:t xml:space="preserve"> i pokazale su se veoma efektnim za </w:t>
      </w:r>
      <w:r w:rsidR="00717836">
        <w:rPr>
          <w:lang w:val="sr-Latn-RS"/>
        </w:rPr>
        <w:t>prevaru klasifikacionih modela</w:t>
      </w:r>
      <w:r w:rsidR="00A95BB5">
        <w:rPr>
          <w:lang w:val="sr-Latn-RS"/>
        </w:rPr>
        <w:t xml:space="preserve">. </w:t>
      </w:r>
      <w:r w:rsidR="00624783">
        <w:rPr>
          <w:lang w:val="sr-Latn-RS"/>
        </w:rPr>
        <w:t xml:space="preserve">Ovaj koncept nam pokazuje da </w:t>
      </w:r>
      <w:r w:rsidR="00AA7CC3">
        <w:rPr>
          <w:lang w:val="sr-Latn-RS"/>
        </w:rPr>
        <w:t xml:space="preserve">interna reprezentacija </w:t>
      </w:r>
      <w:r w:rsidR="00FA4F31">
        <w:rPr>
          <w:lang w:val="sr-Latn-RS"/>
        </w:rPr>
        <w:t xml:space="preserve">slika i znanja koje klasifikacioni modeli </w:t>
      </w:r>
      <w:r w:rsidR="006D4C2F">
        <w:rPr>
          <w:lang w:val="sr-Latn-RS"/>
        </w:rPr>
        <w:t>nauče, zapravo uopšte nisu u skladu sa ljudskom intuicijom</w:t>
      </w:r>
      <w:r w:rsidR="003A780E">
        <w:rPr>
          <w:lang w:val="sr-Latn-RS"/>
        </w:rPr>
        <w:t>.</w:t>
      </w:r>
      <w:r w:rsidR="00467781">
        <w:rPr>
          <w:lang w:val="sr-Latn-RS"/>
        </w:rPr>
        <w:t xml:space="preserve"> </w:t>
      </w:r>
      <w:r w:rsidR="004355B5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G3cmSkl5","properties":{"formattedCitation":"[3]","plainCitation":"[3]","noteIndex":0},"citationItems":[{"id":3,"uris":["http://zotero.org/users/13936564/items/WW7FDNHN"],"itemData":{"id":3,"type":"article-journal","container-title":"Journal of big data","issue":"1","note":"publisher: Springer","page":"1–48","title":"A survey on image data augmentation for deep learning","volume":"6","author":[{"family":"Shorten","given":"Connor"},{"family":"Khoshgoftaar","given":"Taghi M"}],"issued":{"date-parts":[["2019"]]}}}],"schema":"https://github.com/citation-style-language/schema/raw/master/csl-citation.json"} </w:instrText>
      </w:r>
      <w:r w:rsidR="004355B5" w:rsidRPr="004A6DA4">
        <w:rPr>
          <w:lang w:val="sr-Latn-RS"/>
        </w:rPr>
        <w:fldChar w:fldCharType="separate"/>
      </w:r>
      <w:r w:rsidR="004355B5" w:rsidRPr="004A6DA4">
        <w:rPr>
          <w:rFonts w:ascii="Times New Roman" w:hAnsi="Times New Roman" w:cs="Times New Roman"/>
          <w:lang w:val="sr-Latn-RS"/>
        </w:rPr>
        <w:t>[3]</w:t>
      </w:r>
      <w:r w:rsidR="004355B5" w:rsidRPr="004A6DA4">
        <w:rPr>
          <w:lang w:val="sr-Latn-RS"/>
        </w:rPr>
        <w:fldChar w:fldCharType="end"/>
      </w:r>
    </w:p>
    <w:p w14:paraId="6831DA2E" w14:textId="7CA6F7DB" w:rsidR="00F65DD1" w:rsidRDefault="00F65DD1" w:rsidP="00AA166B">
      <w:pPr>
        <w:rPr>
          <w:lang w:val="sr-Latn-RS"/>
        </w:rPr>
      </w:pPr>
      <w:r>
        <w:rPr>
          <w:lang w:val="sr-Latn-RS"/>
        </w:rPr>
        <w:t>Napadi na neuronske mreže mogu biti veoma opasni, posebno u kontekstu autonomne vožnje</w:t>
      </w:r>
      <w:r w:rsidR="00AD7601">
        <w:rPr>
          <w:lang w:val="sr-Latn-RS"/>
        </w:rPr>
        <w:t xml:space="preserve">, gde npr. pogrešna klasifikacija saobraćajnih znakova može </w:t>
      </w:r>
      <w:r w:rsidR="00BE3CB7">
        <w:rPr>
          <w:lang w:val="sr-Latn-RS"/>
        </w:rPr>
        <w:t xml:space="preserve">dovesti do saobraćajnih nesreća. </w:t>
      </w:r>
      <w:r w:rsidR="00A36DC2">
        <w:rPr>
          <w:lang w:val="sr-Latn-RS"/>
        </w:rPr>
        <w:t xml:space="preserve">Zbog ovoga, kao </w:t>
      </w:r>
      <w:r w:rsidR="00945AB5">
        <w:rPr>
          <w:lang w:val="sr-Latn-RS"/>
        </w:rPr>
        <w:t>još jedna tehnika augmentacije slika, može biti kreiranje primeraka koji su napravljeni da zbune model</w:t>
      </w:r>
      <w:r w:rsidR="007A0F96">
        <w:rPr>
          <w:lang w:val="sr-Latn-RS"/>
        </w:rPr>
        <w:t>. Na ovaj način, obučavamo model da postane robustan na ovakve primerke, a samim tim i b</w:t>
      </w:r>
      <w:r w:rsidR="00CA4D01">
        <w:rPr>
          <w:lang w:val="sr-Latn-RS"/>
        </w:rPr>
        <w:t>ezbedniji za primenu u realnim sistemima.</w:t>
      </w:r>
    </w:p>
    <w:p w14:paraId="599C3BFF" w14:textId="492BB002" w:rsidR="008F0215" w:rsidRDefault="00B61D12" w:rsidP="00B61D12">
      <w:pPr>
        <w:pStyle w:val="Heading3"/>
        <w:rPr>
          <w:lang w:val="sr-Latn-RS"/>
        </w:rPr>
      </w:pPr>
      <w:bookmarkStart w:id="35" w:name="_Toc163503160"/>
      <w:r>
        <w:rPr>
          <w:lang w:val="sr-Latn-RS"/>
        </w:rPr>
        <w:lastRenderedPageBreak/>
        <w:t xml:space="preserve">4.2.1. </w:t>
      </w:r>
      <w:r w:rsidR="00F65DD1">
        <w:rPr>
          <w:lang w:val="sr-Latn-RS"/>
        </w:rPr>
        <w:t>Generisanje suparničkih primeraka korišćenjem FGSM</w:t>
      </w:r>
      <w:bookmarkEnd w:id="35"/>
    </w:p>
    <w:p w14:paraId="05DD8BDF" w14:textId="0A5C248B" w:rsidR="004355B5" w:rsidRDefault="004355B5" w:rsidP="00AA166B">
      <w:pPr>
        <w:rPr>
          <w:lang w:val="sr-Latn-RS"/>
        </w:rPr>
      </w:pPr>
      <w:r w:rsidRPr="004A6DA4">
        <w:rPr>
          <w:lang w:val="sr-Latn-RS"/>
        </w:rPr>
        <w:t xml:space="preserve">Jedan metod za kreiranje </w:t>
      </w:r>
      <w:r w:rsidR="00362946" w:rsidRPr="004A6DA4">
        <w:rPr>
          <w:lang w:val="sr-Latn-RS"/>
        </w:rPr>
        <w:t>suparničkih primeraka (</w:t>
      </w:r>
      <w:r w:rsidR="00401A79" w:rsidRPr="004A6DA4">
        <w:rPr>
          <w:lang w:val="sr-Latn-RS"/>
        </w:rPr>
        <w:t>primerci slika koji su konstruisani na takav način da zbune klasifikacioni model) je predložen u okviru</w:t>
      </w:r>
      <w:r w:rsidR="00151E2C" w:rsidRPr="004A6DA4">
        <w:rPr>
          <w:lang w:val="sr-Latn-RS"/>
        </w:rPr>
        <w:t xml:space="preserve"> </w:t>
      </w:r>
      <w:r w:rsidR="00151E2C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CzDo4Vi8","properties":{"formattedCitation":"[25]","plainCitation":"[25]","noteIndex":0},"citationItems":[{"id":44,"uris":["http://zotero.org/users/13936564/items/KVD9ZK2V"],"itemData":{"id":44,"type":"document","note":"_eprint: 1412.6572","title":"Explaining and Harnessing Adversarial Examples","author":[{"family":"Goodfellow","given":"Ian J."},{"family":"Shlens","given":"Jonathon"},{"family":"Szegedy","given":"Christian"}],"issued":{"date-parts":[["2015"]]}}}],"schema":"https://github.com/citation-style-language/schema/raw/master/csl-citation.json"} </w:instrText>
      </w:r>
      <w:r w:rsidR="00151E2C" w:rsidRPr="004A6DA4">
        <w:rPr>
          <w:lang w:val="sr-Latn-RS"/>
        </w:rPr>
        <w:fldChar w:fldCharType="separate"/>
      </w:r>
      <w:r w:rsidR="00151E2C" w:rsidRPr="004A6DA4">
        <w:rPr>
          <w:rFonts w:ascii="Times New Roman" w:hAnsi="Times New Roman" w:cs="Times New Roman"/>
          <w:lang w:val="sr-Latn-RS"/>
        </w:rPr>
        <w:t>[25]</w:t>
      </w:r>
      <w:r w:rsidR="00151E2C" w:rsidRPr="004A6DA4">
        <w:rPr>
          <w:lang w:val="sr-Latn-RS"/>
        </w:rPr>
        <w:fldChar w:fldCharType="end"/>
      </w:r>
      <w:r w:rsidR="00243F36">
        <w:rPr>
          <w:lang w:val="sr-Latn-RS"/>
        </w:rPr>
        <w:t xml:space="preserve"> i naziva se</w:t>
      </w:r>
      <w:r w:rsidR="00243F36">
        <w:rPr>
          <w:i/>
          <w:iCs/>
          <w:lang w:val="sr-Latn-RS"/>
        </w:rPr>
        <w:t xml:space="preserve"> Fast Gradient Signed Method</w:t>
      </w:r>
      <w:r w:rsidR="00243F36">
        <w:rPr>
          <w:lang w:val="sr-Latn-RS"/>
        </w:rPr>
        <w:t xml:space="preserve"> (FGSM)</w:t>
      </w:r>
      <w:r w:rsidR="0081679E">
        <w:rPr>
          <w:lang w:val="sr-Latn-RS"/>
        </w:rPr>
        <w:t xml:space="preserve">. Ovo je jedan od prvih napada na neuronske </w:t>
      </w:r>
      <w:r w:rsidR="00246BDA">
        <w:rPr>
          <w:lang w:val="sr-Latn-RS"/>
        </w:rPr>
        <w:t xml:space="preserve">mreže. </w:t>
      </w:r>
      <w:r w:rsidR="00081E44">
        <w:rPr>
          <w:lang w:val="sr-Latn-RS"/>
        </w:rPr>
        <w:t>Slike koje su kreirane ovom tehnikom za ljudskog posmatrača izgledaju gotovo identično kao i originali</w:t>
      </w:r>
      <w:r w:rsidR="00CA4D01">
        <w:rPr>
          <w:lang w:val="sr-Latn-RS"/>
        </w:rPr>
        <w:t xml:space="preserve">. Ova tehnika napada spada u </w:t>
      </w:r>
      <w:r w:rsidR="00FA3635">
        <w:rPr>
          <w:lang w:val="sr-Latn-RS"/>
        </w:rPr>
        <w:t>napade „bele kutije“, kod kojih napadač ima uvid u internu strukturu modela koji napada</w:t>
      </w:r>
      <w:r w:rsidR="0045071D">
        <w:rPr>
          <w:lang w:val="sr-Latn-RS"/>
        </w:rPr>
        <w:t xml:space="preserve">. Primer </w:t>
      </w:r>
      <w:r w:rsidR="004D0BA8">
        <w:rPr>
          <w:lang w:val="sr-Latn-RS"/>
        </w:rPr>
        <w:t>korišćenja ove tehnike za generisanje</w:t>
      </w:r>
      <w:r w:rsidR="00234CEE">
        <w:rPr>
          <w:lang w:val="sr-Latn-RS"/>
        </w:rPr>
        <w:t xml:space="preserve"> slike koja treba da zbuni klasifikacioni model</w:t>
      </w:r>
      <w:r w:rsidR="0045071D">
        <w:rPr>
          <w:lang w:val="sr-Latn-RS"/>
        </w:rPr>
        <w:t xml:space="preserve"> je prikazan na slici</w:t>
      </w:r>
      <w:r w:rsidR="004D0BA8">
        <w:rPr>
          <w:lang w:val="sr-Latn-RS"/>
        </w:rPr>
        <w:t xml:space="preserve"> </w:t>
      </w:r>
      <w:r w:rsidR="00EF164A" w:rsidRPr="004A6DA4">
        <w:rPr>
          <w:lang w:val="sr-Latn-RS"/>
        </w:rPr>
        <w:t>43</w:t>
      </w:r>
      <w:r w:rsidR="004D0BA8">
        <w:rPr>
          <w:lang w:val="sr-Latn-RS"/>
        </w:rPr>
        <w:t>.</w:t>
      </w:r>
    </w:p>
    <w:p w14:paraId="378C62C1" w14:textId="77777777" w:rsidR="00D731DF" w:rsidRPr="004A6DA4" w:rsidRDefault="00802C6C" w:rsidP="00A07ECF">
      <w:pPr>
        <w:keepNext/>
        <w:spacing w:after="0"/>
        <w:jc w:val="center"/>
        <w:rPr>
          <w:lang w:val="sr-Latn-RS"/>
        </w:rPr>
      </w:pPr>
      <w:r>
        <w:rPr>
          <w:noProof/>
          <w:lang w:val="sr-Latn-RS"/>
        </w:rPr>
        <w:drawing>
          <wp:inline distT="0" distB="0" distL="0" distR="0" wp14:anchorId="723019C3" wp14:editId="77A915C7">
            <wp:extent cx="5730240" cy="1854200"/>
            <wp:effectExtent l="0" t="0" r="3810" b="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240" cy="185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E86693" w14:textId="490B526A" w:rsidR="001B6486" w:rsidRDefault="00D731DF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="00190D77" w:rsidRPr="004A6DA4">
        <w:rPr>
          <w:lang w:val="sr-Latn-RS"/>
        </w:rPr>
        <w:fldChar w:fldCharType="begin"/>
      </w:r>
      <w:r w:rsidR="00190D77" w:rsidRPr="004A6DA4">
        <w:rPr>
          <w:lang w:val="sr-Latn-RS"/>
        </w:rPr>
        <w:instrText xml:space="preserve"> SEQ Slika \* ARABIC </w:instrText>
      </w:r>
      <w:r w:rsidR="00190D77"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3</w:t>
      </w:r>
      <w:r w:rsidR="00190D77" w:rsidRPr="004A6DA4">
        <w:rPr>
          <w:noProof/>
          <w:lang w:val="sr-Latn-RS"/>
        </w:rPr>
        <w:fldChar w:fldCharType="end"/>
      </w:r>
      <w:r w:rsidRPr="004A6DA4">
        <w:rPr>
          <w:lang w:val="sr-Latn-RS"/>
        </w:rPr>
        <w:t>:</w:t>
      </w:r>
      <w:r w:rsidR="004D4532" w:rsidRPr="004A6DA4">
        <w:rPr>
          <w:lang w:val="sr-Latn-RS"/>
        </w:rPr>
        <w:t xml:space="preserve"> Primer generisanja suparničkog primerka. Pre dodavanja </w:t>
      </w:r>
      <w:r w:rsidR="002325D4" w:rsidRPr="004A6DA4">
        <w:rPr>
          <w:lang w:val="sr-Latn-RS"/>
        </w:rPr>
        <w:t>šuma po FGSM metodi slika se klasifikuje sa tačnošću od 93.3% kao saobraćajni znak, dok se nakon dodavanja</w:t>
      </w:r>
      <w:r w:rsidR="00DF38B1" w:rsidRPr="004A6DA4">
        <w:rPr>
          <w:lang w:val="sr-Latn-RS"/>
        </w:rPr>
        <w:t xml:space="preserve"> ovog šuma (pomnožen veoma malim faktorom 0.01, tako za za ljudsko oko nije primetan) ista slika klasifikuje na potpuno drugačiji način.</w:t>
      </w:r>
    </w:p>
    <w:p w14:paraId="1D40BEB6" w14:textId="674E691D" w:rsidR="00964934" w:rsidRDefault="00964934" w:rsidP="00AA166B">
      <w:pPr>
        <w:rPr>
          <w:lang w:val="sr-Latn-RS"/>
        </w:rPr>
      </w:pPr>
      <w:r>
        <w:rPr>
          <w:lang w:val="sr-Latn-RS"/>
        </w:rPr>
        <w:t xml:space="preserve">Na slici X vidimo da dodavanjem veoma </w:t>
      </w:r>
      <w:r w:rsidR="00FE0215">
        <w:rPr>
          <w:lang w:val="sr-Latn-RS"/>
        </w:rPr>
        <w:t xml:space="preserve">malih </w:t>
      </w:r>
      <w:r w:rsidR="00F53C5A">
        <w:rPr>
          <w:lang w:val="sr-Latn-RS"/>
        </w:rPr>
        <w:t xml:space="preserve">distorzija originalnoj slici stop znaka, klasifikacioni model (u ovom slučaju </w:t>
      </w:r>
      <w:r w:rsidR="009A6503">
        <w:rPr>
          <w:i/>
          <w:iCs/>
          <w:lang w:val="sr-Latn-RS"/>
        </w:rPr>
        <w:t>MobileNetV2</w:t>
      </w:r>
      <w:r w:rsidR="00230EE6">
        <w:rPr>
          <w:i/>
          <w:iCs/>
          <w:lang w:val="sr-Latn-RS"/>
        </w:rPr>
        <w:t xml:space="preserve"> </w:t>
      </w:r>
      <w:r w:rsidR="00230EE6">
        <w:rPr>
          <w:i/>
          <w:iCs/>
          <w:lang w:val="sr-Latn-RS"/>
        </w:rPr>
        <w:fldChar w:fldCharType="begin"/>
      </w:r>
      <w:r w:rsidR="00230EE6">
        <w:rPr>
          <w:i/>
          <w:iCs/>
          <w:lang w:val="sr-Latn-RS"/>
        </w:rPr>
        <w:instrText xml:space="preserve"> ADDIN ZOTERO_ITEM CSL_CITATION {"citationID":"KMDMlsHB","properties":{"formattedCitation":"[26]","plainCitation":"[26]","noteIndex":0},"citationItems":[{"id":45,"uris":["http://zotero.org/users/13936564/items/2Z82VNVV"],"itemData":{"id":45,"type":"paper-conference","container-title":"Proceedings of the IEEE conference on computer vision and pattern recognition","page":"4510–4520","title":"Mobilenetv2: Inverted residuals and linear bottlenecks","author":[{"family":"Sandler","given":"Mark"},{"family":"Howard","given":"Andrew"},{"family":"Zhu","given":"Menglong"},{"family":"Zhmoginov","given":"Andrey"},{"family":"Chen","given":"Liang-Chieh"}],"issued":{"date-parts":[["2018"]]}}}],"schema":"https://github.com/citation-style-language/schema/raw/master/csl-citation.json"} </w:instrText>
      </w:r>
      <w:r w:rsidR="00230EE6">
        <w:rPr>
          <w:i/>
          <w:iCs/>
          <w:lang w:val="sr-Latn-RS"/>
        </w:rPr>
        <w:fldChar w:fldCharType="separate"/>
      </w:r>
      <w:r w:rsidR="00230EE6" w:rsidRPr="004A6DA4">
        <w:rPr>
          <w:rFonts w:ascii="Times New Roman" w:hAnsi="Times New Roman" w:cs="Times New Roman"/>
          <w:lang w:val="sr-Latn-RS"/>
        </w:rPr>
        <w:t>[26]</w:t>
      </w:r>
      <w:r w:rsidR="00230EE6">
        <w:rPr>
          <w:i/>
          <w:iCs/>
          <w:lang w:val="sr-Latn-RS"/>
        </w:rPr>
        <w:fldChar w:fldCharType="end"/>
      </w:r>
      <w:r w:rsidR="009A6503">
        <w:rPr>
          <w:lang w:val="sr-Latn-RS"/>
        </w:rPr>
        <w:t xml:space="preserve">) u potpunosti greši prilikom klasifikacije. Originalna slika je uspešno klasifikovana sa visokom sigurnošću, dok je </w:t>
      </w:r>
      <w:r w:rsidR="00E0354E">
        <w:rPr>
          <w:lang w:val="sr-Latn-RS"/>
        </w:rPr>
        <w:t xml:space="preserve">izmenjena slika, iako </w:t>
      </w:r>
      <w:r w:rsidR="00802C6C">
        <w:rPr>
          <w:lang w:val="sr-Latn-RS"/>
        </w:rPr>
        <w:t xml:space="preserve">za čoveka izgleda identično </w:t>
      </w:r>
      <w:r w:rsidR="00A55C74">
        <w:rPr>
          <w:lang w:val="sr-Latn-RS"/>
        </w:rPr>
        <w:t>kao i originalna, potpuno pogrešno klasifikovana.</w:t>
      </w:r>
      <w:r w:rsidR="00810145">
        <w:rPr>
          <w:lang w:val="sr-Latn-RS"/>
        </w:rPr>
        <w:t xml:space="preserve"> Treba imati u vidu da vrednosti koje se dodaju originalnoj slici nisu nasumični šum,</w:t>
      </w:r>
      <w:r w:rsidR="00CD0BC0">
        <w:rPr>
          <w:lang w:val="sr-Latn-RS"/>
        </w:rPr>
        <w:t xml:space="preserve"> već vrednosti </w:t>
      </w:r>
      <w:r w:rsidR="00A52B66">
        <w:rPr>
          <w:lang w:val="sr-Latn-RS"/>
        </w:rPr>
        <w:t>izračunate pomoću FGSM.</w:t>
      </w:r>
    </w:p>
    <w:p w14:paraId="240B60C3" w14:textId="6B3FF22A" w:rsidR="006B4093" w:rsidRDefault="006B4093" w:rsidP="00AA166B">
      <w:pPr>
        <w:rPr>
          <w:lang w:val="sr-Latn-RS"/>
        </w:rPr>
      </w:pPr>
      <w:r>
        <w:rPr>
          <w:lang w:val="sr-Latn-RS"/>
        </w:rPr>
        <w:t xml:space="preserve">Ova metoda koristi gradijente </w:t>
      </w:r>
      <w:r w:rsidR="001C4D4D">
        <w:rPr>
          <w:lang w:val="sr-Latn-RS"/>
        </w:rPr>
        <w:t>funkcije gubitka</w:t>
      </w:r>
      <w:r w:rsidR="00E82A70">
        <w:rPr>
          <w:lang w:val="sr-Latn-RS"/>
        </w:rPr>
        <w:t xml:space="preserve"> kako bi </w:t>
      </w:r>
      <w:r w:rsidR="00AE6E5D">
        <w:rPr>
          <w:lang w:val="sr-Latn-RS"/>
        </w:rPr>
        <w:t>se kreirala nova slika koja maksimizuje funkciju gubitka.</w:t>
      </w:r>
      <w:r w:rsidR="00BF642D">
        <w:rPr>
          <w:lang w:val="sr-Latn-RS"/>
        </w:rPr>
        <w:t xml:space="preserve"> Matematički izraz kojim se ova tehnika može opisati je sledeći:</w:t>
      </w:r>
    </w:p>
    <w:p w14:paraId="44A95E11" w14:textId="4F439965" w:rsidR="00BF642D" w:rsidRPr="0085436D" w:rsidRDefault="00044B13" w:rsidP="00AA166B">
      <w:pPr>
        <w:rPr>
          <w:rFonts w:eastAsiaTheme="minorEastAsia"/>
          <w:lang w:val="sr-Latn-RS"/>
        </w:rPr>
      </w:pPr>
      <m:oMathPara>
        <m:oMath>
          <m:r>
            <w:rPr>
              <w:rFonts w:ascii="Cambria Math" w:hAnsi="Cambria Math"/>
              <w:lang w:val="sr-Latn-RS"/>
            </w:rPr>
            <m:t>adv</m:t>
          </m:r>
          <m:d>
            <m:dPr>
              <m:ctrlPr>
                <w:rPr>
                  <w:rFonts w:ascii="Cambria Math" w:hAnsi="Cambria Math"/>
                  <w:i/>
                  <w:lang w:val="sr-Latn-RS"/>
                </w:rPr>
              </m:ctrlPr>
            </m:dPr>
            <m:e>
              <m:r>
                <w:rPr>
                  <w:rFonts w:ascii="Cambria Math" w:hAnsi="Cambria Math"/>
                  <w:lang w:val="sr-Latn-RS"/>
                </w:rPr>
                <m:t>x</m:t>
              </m:r>
            </m:e>
          </m:d>
          <m:r>
            <w:rPr>
              <w:rFonts w:ascii="Cambria Math" w:hAnsi="Cambria Math"/>
              <w:lang w:val="sr-Latn-RS"/>
            </w:rPr>
            <m:t>=x+ε∙sign(</m:t>
          </m:r>
          <m:sSub>
            <m:sSubPr>
              <m:ctrlPr>
                <w:rPr>
                  <w:rFonts w:ascii="Cambria Math" w:hAnsi="Cambria Math"/>
                  <w:lang w:val="sr-Latn-R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lang w:val="sr-Latn-RS"/>
                </w:rPr>
                <m:t>∇</m:t>
              </m:r>
            </m:e>
            <m:sub>
              <m:r>
                <w:rPr>
                  <w:rFonts w:ascii="Cambria Math" w:hAnsi="Cambria Math"/>
                  <w:lang w:val="sr-Latn-RS"/>
                </w:rPr>
                <m:t>x</m:t>
              </m:r>
            </m:sub>
          </m:sSub>
          <m:r>
            <w:rPr>
              <w:rFonts w:ascii="Cambria Math" w:hAnsi="Cambria Math"/>
              <w:lang w:val="sr-Latn-RS"/>
            </w:rPr>
            <m:t>J(θ,x,y))</m:t>
          </m:r>
        </m:oMath>
      </m:oMathPara>
    </w:p>
    <w:p w14:paraId="66F55D7D" w14:textId="33C61F5F" w:rsidR="0085436D" w:rsidRDefault="0085436D" w:rsidP="00AA166B">
      <w:pPr>
        <w:rPr>
          <w:rFonts w:eastAsiaTheme="minorEastAsia"/>
          <w:lang w:val="sr-Latn-RS"/>
        </w:rPr>
      </w:pPr>
      <w:r>
        <w:rPr>
          <w:rFonts w:eastAsiaTheme="minorEastAsia"/>
          <w:lang w:val="sr-Latn-RS"/>
        </w:rPr>
        <w:t xml:space="preserve">Gde je </w:t>
      </w:r>
      <m:oMath>
        <m:r>
          <w:rPr>
            <w:rFonts w:ascii="Cambria Math" w:eastAsiaTheme="minorEastAsia" w:hAnsi="Cambria Math"/>
            <w:lang w:val="sr-Latn-RS"/>
          </w:rPr>
          <m:t>adv(x)</m:t>
        </m:r>
      </m:oMath>
      <w:r w:rsidR="00FE210C">
        <w:rPr>
          <w:rFonts w:eastAsiaTheme="minorEastAsia"/>
          <w:lang w:val="sr-Latn-RS"/>
        </w:rPr>
        <w:t xml:space="preserve"> suparnički primerak, </w:t>
      </w:r>
      <m:oMath>
        <m:r>
          <w:rPr>
            <w:rFonts w:ascii="Cambria Math" w:eastAsiaTheme="minorEastAsia" w:hAnsi="Cambria Math"/>
            <w:lang w:val="sr-Latn-RS"/>
          </w:rPr>
          <m:t>x</m:t>
        </m:r>
      </m:oMath>
      <w:r w:rsidR="00FE210C">
        <w:rPr>
          <w:rFonts w:eastAsiaTheme="minorEastAsia"/>
          <w:lang w:val="sr-Latn-RS"/>
        </w:rPr>
        <w:t xml:space="preserve"> originalna slika, </w:t>
      </w:r>
      <m:oMath>
        <m:r>
          <w:rPr>
            <w:rFonts w:ascii="Cambria Math" w:eastAsiaTheme="minorEastAsia" w:hAnsi="Cambria Math"/>
            <w:lang w:val="sr-Latn-RS"/>
          </w:rPr>
          <m:t>y</m:t>
        </m:r>
      </m:oMath>
      <w:r w:rsidR="00FE210C">
        <w:rPr>
          <w:rFonts w:eastAsiaTheme="minorEastAsia"/>
          <w:lang w:val="sr-Latn-RS"/>
        </w:rPr>
        <w:t xml:space="preserve"> originalna oznaka (tačan ishod klasifikacije)</w:t>
      </w:r>
      <w:r w:rsidR="005316FB">
        <w:rPr>
          <w:rFonts w:eastAsiaTheme="minorEastAsia"/>
          <w:lang w:val="sr-Latn-RS"/>
        </w:rPr>
        <w:t xml:space="preserve">, </w:t>
      </w:r>
      <m:oMath>
        <m:r>
          <w:rPr>
            <w:rFonts w:ascii="Cambria Math" w:eastAsiaTheme="minorEastAsia" w:hAnsi="Cambria Math"/>
            <w:lang w:val="sr-Latn-RS"/>
          </w:rPr>
          <m:t>ε</m:t>
        </m:r>
      </m:oMath>
      <w:r w:rsidR="005316FB">
        <w:rPr>
          <w:rFonts w:eastAsiaTheme="minorEastAsia"/>
          <w:lang w:val="sr-Latn-RS"/>
        </w:rPr>
        <w:t xml:space="preserve"> faktor</w:t>
      </w:r>
      <w:r w:rsidR="004A045B">
        <w:rPr>
          <w:rFonts w:eastAsiaTheme="minorEastAsia"/>
          <w:lang w:val="sr-Latn-RS"/>
        </w:rPr>
        <w:t xml:space="preserve"> kojim se množe distorzije, </w:t>
      </w:r>
      <m:oMath>
        <m:r>
          <w:rPr>
            <w:rFonts w:ascii="Cambria Math" w:eastAsiaTheme="minorEastAsia" w:hAnsi="Cambria Math"/>
            <w:lang w:val="sr-Latn-RS"/>
          </w:rPr>
          <m:t>θ</m:t>
        </m:r>
      </m:oMath>
      <w:r w:rsidR="004A045B">
        <w:rPr>
          <w:rFonts w:eastAsiaTheme="minorEastAsia"/>
          <w:lang w:val="sr-Latn-RS"/>
        </w:rPr>
        <w:t xml:space="preserve"> parametri modela i </w:t>
      </w:r>
      <m:oMath>
        <m:r>
          <w:rPr>
            <w:rFonts w:ascii="Cambria Math" w:eastAsiaTheme="minorEastAsia" w:hAnsi="Cambria Math"/>
            <w:lang w:val="sr-Latn-RS"/>
          </w:rPr>
          <m:t>J</m:t>
        </m:r>
      </m:oMath>
      <w:r w:rsidR="004A045B">
        <w:rPr>
          <w:rFonts w:eastAsiaTheme="minorEastAsia"/>
          <w:lang w:val="sr-Latn-RS"/>
        </w:rPr>
        <w:t xml:space="preserve"> funkcija gubitka.</w:t>
      </w:r>
      <w:r w:rsidR="00FE210C">
        <w:rPr>
          <w:rFonts w:eastAsiaTheme="minorEastAsia"/>
          <w:lang w:val="sr-Latn-RS"/>
        </w:rPr>
        <w:t xml:space="preserve"> </w:t>
      </w:r>
      <w:r w:rsidR="009941E7">
        <w:rPr>
          <w:rFonts w:eastAsiaTheme="minorEastAsia"/>
          <w:lang w:val="sr-Latn-RS"/>
        </w:rPr>
        <w:t>FGSM funkcioniše tako što maksimizuje gubit</w:t>
      </w:r>
      <w:r w:rsidR="00CF288C">
        <w:rPr>
          <w:rFonts w:eastAsiaTheme="minorEastAsia"/>
          <w:lang w:val="sr-Latn-RS"/>
        </w:rPr>
        <w:t>ak za datu sliku. Ovo se postiže</w:t>
      </w:r>
      <w:r w:rsidR="00FA630D">
        <w:rPr>
          <w:rFonts w:eastAsiaTheme="minorEastAsia"/>
          <w:lang w:val="sr-Latn-RS"/>
        </w:rPr>
        <w:t xml:space="preserve"> tako što se za svaki piksel određuje koliko on utiče na gubitak klasifikacije</w:t>
      </w:r>
      <w:r w:rsidR="00134CFE">
        <w:rPr>
          <w:rFonts w:eastAsiaTheme="minorEastAsia"/>
          <w:lang w:val="sr-Latn-RS"/>
        </w:rPr>
        <w:t xml:space="preserve"> i u skladu sa tim se određuju odgovarajuće distorzije</w:t>
      </w:r>
      <w:r w:rsidR="00A40211">
        <w:rPr>
          <w:rFonts w:eastAsiaTheme="minorEastAsia"/>
          <w:lang w:val="sr-Latn-RS"/>
        </w:rPr>
        <w:t>. Ova metoda se primenjuje veoma brzo i jednostavno</w:t>
      </w:r>
      <w:r w:rsidR="00F76E69">
        <w:rPr>
          <w:rFonts w:eastAsiaTheme="minorEastAsia"/>
          <w:lang w:val="sr-Latn-RS"/>
        </w:rPr>
        <w:t xml:space="preserve"> i može </w:t>
      </w:r>
      <w:r w:rsidR="00EE13E8">
        <w:rPr>
          <w:rFonts w:eastAsiaTheme="minorEastAsia"/>
          <w:lang w:val="sr-Latn-RS"/>
        </w:rPr>
        <w:t xml:space="preserve">veoma dobro prevariti različite modele. </w:t>
      </w:r>
    </w:p>
    <w:p w14:paraId="71FA06EB" w14:textId="77777777" w:rsidR="00D84011" w:rsidRDefault="00A94E80" w:rsidP="00AA166B">
      <w:pPr>
        <w:rPr>
          <w:lang w:val="sr-Latn-RS"/>
        </w:rPr>
      </w:pPr>
      <w:r>
        <w:rPr>
          <w:lang w:val="sr-Latn-RS"/>
        </w:rPr>
        <w:t xml:space="preserve">Korišćenje </w:t>
      </w:r>
      <w:r w:rsidR="00044B13">
        <w:rPr>
          <w:lang w:val="sr-Latn-RS"/>
        </w:rPr>
        <w:t xml:space="preserve">FGSM za augmentaciju </w:t>
      </w:r>
      <w:r w:rsidR="004A7676">
        <w:rPr>
          <w:lang w:val="sr-Latn-RS"/>
        </w:rPr>
        <w:t xml:space="preserve">skupa podataka može poboljšati otpornost modela na ovakve napade. </w:t>
      </w:r>
      <w:r w:rsidR="00891299">
        <w:rPr>
          <w:lang w:val="sr-Latn-RS"/>
        </w:rPr>
        <w:t>Ovakav pristup ka augmentaciji podataka se dosta razlikuje od prethodno objašnjenih tehnika</w:t>
      </w:r>
      <w:r w:rsidR="009C0327">
        <w:rPr>
          <w:lang w:val="sr-Latn-RS"/>
        </w:rPr>
        <w:t>. M</w:t>
      </w:r>
      <w:r w:rsidR="001108FF">
        <w:rPr>
          <w:lang w:val="sr-Latn-RS"/>
        </w:rPr>
        <w:t>ogućnost nalaženja suparničkih primeraka</w:t>
      </w:r>
      <w:r w:rsidR="005F4FBF">
        <w:rPr>
          <w:lang w:val="sr-Latn-RS"/>
        </w:rPr>
        <w:t xml:space="preserve"> u test skupu podataka i prilikom eksploatacije modela </w:t>
      </w:r>
      <w:r w:rsidR="009C0327">
        <w:rPr>
          <w:lang w:val="sr-Latn-RS"/>
        </w:rPr>
        <w:t xml:space="preserve">gotovo nepostojeća, ali pored ovoga, </w:t>
      </w:r>
      <w:r w:rsidR="0068420F">
        <w:rPr>
          <w:lang w:val="sr-Latn-RS"/>
        </w:rPr>
        <w:t>korišćenje ovih tehnika može poboljšati</w:t>
      </w:r>
      <w:r w:rsidR="00E94CB2">
        <w:rPr>
          <w:lang w:val="sr-Latn-RS"/>
        </w:rPr>
        <w:t xml:space="preserve"> slabe tačke modela</w:t>
      </w:r>
      <w:r w:rsidR="00B11E8F">
        <w:rPr>
          <w:lang w:val="sr-Latn-RS"/>
        </w:rPr>
        <w:t xml:space="preserve"> prilikom donošenja odluka</w:t>
      </w:r>
      <w:r w:rsidR="00DA0F91">
        <w:rPr>
          <w:lang w:val="sr-Latn-RS"/>
        </w:rPr>
        <w:t xml:space="preserve">. </w:t>
      </w:r>
    </w:p>
    <w:p w14:paraId="42194E90" w14:textId="65358BD8" w:rsidR="00FA2F18" w:rsidRDefault="00DA0F91" w:rsidP="00AA166B">
      <w:pPr>
        <w:rPr>
          <w:lang w:val="sr-Latn-RS"/>
        </w:rPr>
      </w:pPr>
      <w:r>
        <w:rPr>
          <w:lang w:val="sr-Latn-RS"/>
        </w:rPr>
        <w:t>O</w:t>
      </w:r>
      <w:r w:rsidR="0022499D">
        <w:rPr>
          <w:lang w:val="sr-Latn-RS"/>
        </w:rPr>
        <w:t>va oblast za sada nije dovoljno ispitana i nije poznato da li dodavanje suparničkih primeraka u trening skupove podataka</w:t>
      </w:r>
      <w:r w:rsidR="007F6E0F">
        <w:rPr>
          <w:lang w:val="sr-Latn-RS"/>
        </w:rPr>
        <w:t xml:space="preserve"> smanjuje mogućnost za </w:t>
      </w:r>
      <w:r w:rsidR="007F6E0F">
        <w:rPr>
          <w:i/>
          <w:iCs/>
          <w:lang w:val="sr-Latn-RS"/>
        </w:rPr>
        <w:t>overfitting</w:t>
      </w:r>
      <w:r w:rsidR="007F6E0F">
        <w:rPr>
          <w:lang w:val="sr-Latn-RS"/>
        </w:rPr>
        <w:t xml:space="preserve">. Buduća istraživanja u ovoj oblasti bi trebalo da daju bolji uvid u to da li tehnike slične ovoj </w:t>
      </w:r>
      <w:r w:rsidR="00D84011">
        <w:rPr>
          <w:lang w:val="sr-Latn-RS"/>
        </w:rPr>
        <w:t>zapravo poboljšavaju performanse modela u realnim situacijama</w:t>
      </w:r>
      <w:r w:rsidR="00BB796D">
        <w:rPr>
          <w:lang w:val="sr-Latn-RS"/>
        </w:rPr>
        <w:t>.</w:t>
      </w:r>
    </w:p>
    <w:p w14:paraId="689E13E8" w14:textId="3967C6CA" w:rsidR="00BB796D" w:rsidRDefault="00BB796D" w:rsidP="00BB796D">
      <w:pPr>
        <w:pStyle w:val="Heading2"/>
        <w:rPr>
          <w:lang w:val="sr-Latn-RS"/>
        </w:rPr>
      </w:pPr>
      <w:bookmarkStart w:id="36" w:name="_Toc163503161"/>
      <w:r>
        <w:rPr>
          <w:lang w:val="sr-Latn-RS"/>
        </w:rPr>
        <w:t>4.3. Neuralni prenos stilova</w:t>
      </w:r>
      <w:bookmarkEnd w:id="36"/>
    </w:p>
    <w:p w14:paraId="4789B1D5" w14:textId="2CFA13E7" w:rsidR="00BB796D" w:rsidRDefault="007A5C1C" w:rsidP="00BB796D">
      <w:pPr>
        <w:rPr>
          <w:lang w:val="sr-Latn-RS"/>
        </w:rPr>
      </w:pPr>
      <w:r>
        <w:rPr>
          <w:lang w:val="sr-Latn-RS"/>
        </w:rPr>
        <w:t xml:space="preserve">Neuralni prenos stilova (engl. </w:t>
      </w:r>
      <w:r>
        <w:rPr>
          <w:i/>
          <w:iCs/>
          <w:lang w:val="sr-Latn-RS"/>
        </w:rPr>
        <w:t>Neural Style Transfer</w:t>
      </w:r>
      <w:r>
        <w:rPr>
          <w:lang w:val="sr-Latn-RS"/>
        </w:rPr>
        <w:t>)</w:t>
      </w:r>
      <w:r w:rsidR="008B6535">
        <w:rPr>
          <w:lang w:val="sr-Latn-RS"/>
        </w:rPr>
        <w:t xml:space="preserve"> </w:t>
      </w:r>
      <w:r w:rsidR="006A4BE2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zE14ki1T","properties":{"formattedCitation":"[20]","plainCitation":"[20]","noteIndex":0},"citationItems":[{"id":40,"uris":["http://zotero.org/users/13936564/items/EAUM8P5C"],"itemData":{"id":40,"type":"article-journal","container-title":"arXiv preprint arXiv:1508.06576","title":"A neural algorithm of artistic style","author":[{"family":"Gatys","given":"Leon A"},{"family":"Ecker","given":"Alexander S"},{"family":"Bethge","given":"Matthias"}],"issued":{"date-parts":[["2015"]]}}}],"schema":"https://github.com/citation-style-language/schema/raw/master/csl-citation.json"} </w:instrText>
      </w:r>
      <w:r w:rsidR="006A4BE2" w:rsidRPr="004A6DA4">
        <w:rPr>
          <w:lang w:val="sr-Latn-RS"/>
        </w:rPr>
        <w:fldChar w:fldCharType="separate"/>
      </w:r>
      <w:r w:rsidR="006A4BE2" w:rsidRPr="004A6DA4">
        <w:rPr>
          <w:rFonts w:ascii="Times New Roman" w:hAnsi="Times New Roman" w:cs="Times New Roman"/>
          <w:lang w:val="sr-Latn-RS"/>
        </w:rPr>
        <w:t>[20]</w:t>
      </w:r>
      <w:r w:rsidR="006A4BE2" w:rsidRPr="004A6DA4">
        <w:rPr>
          <w:lang w:val="sr-Latn-RS"/>
        </w:rPr>
        <w:fldChar w:fldCharType="end"/>
      </w:r>
      <w:r>
        <w:rPr>
          <w:lang w:val="sr-Latn-RS"/>
        </w:rPr>
        <w:t xml:space="preserve"> je jedna od veoma interesantnih primena dubokog učenja. Ideja kod ovog pris</w:t>
      </w:r>
      <w:r w:rsidR="0079284F">
        <w:rPr>
          <w:lang w:val="sr-Latn-RS"/>
        </w:rPr>
        <w:t xml:space="preserve">tupa jeste da se izvrši manipulacija nad reprezentacijama slika koje </w:t>
      </w:r>
      <w:r w:rsidR="0079284F">
        <w:rPr>
          <w:lang w:val="sr-Latn-RS"/>
        </w:rPr>
        <w:lastRenderedPageBreak/>
        <w:t>su</w:t>
      </w:r>
      <w:r w:rsidR="001B04F1">
        <w:rPr>
          <w:lang w:val="sr-Latn-RS"/>
        </w:rPr>
        <w:t xml:space="preserve"> kreirane u okviru CNN. Ova tehnika je najpoznatija po svojoj primeni</w:t>
      </w:r>
      <w:r w:rsidR="008B6535">
        <w:rPr>
          <w:lang w:val="sr-Latn-RS"/>
        </w:rPr>
        <w:t xml:space="preserve"> u dodavanju različitih umetničkih stilova</w:t>
      </w:r>
      <w:r w:rsidR="00336850">
        <w:rPr>
          <w:lang w:val="sr-Latn-RS"/>
        </w:rPr>
        <w:t xml:space="preserve"> slikama</w:t>
      </w:r>
      <w:r w:rsidR="00E1626A">
        <w:rPr>
          <w:lang w:val="sr-Latn-RS"/>
        </w:rPr>
        <w:t>, a može se koristiti i u oblasti augmentacije slika za različite namene.</w:t>
      </w:r>
    </w:p>
    <w:p w14:paraId="20ED196A" w14:textId="2932AB4A" w:rsidR="00FF4290" w:rsidRPr="00B8246D" w:rsidRDefault="00FF4290" w:rsidP="00BB796D">
      <w:pPr>
        <w:rPr>
          <w:lang w:val="sr-Latn-RS"/>
        </w:rPr>
      </w:pPr>
      <w:r>
        <w:rPr>
          <w:lang w:val="sr-Latn-RS"/>
        </w:rPr>
        <w:t xml:space="preserve">Princip funkcionisanja metode predložene u </w:t>
      </w:r>
      <w:r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wtaPv3tk","properties":{"formattedCitation":"[20]","plainCitation":"[20]","noteIndex":0},"citationItems":[{"id":40,"uris":["http://zotero.org/users/13936564/items/EAUM8P5C"],"itemData":{"id":40,"type":"article-journal","container-title":"arXiv preprint arXiv:1508.06576","title":"A neural algorithm of artistic style","author":[{"family":"Gatys","given":"Leon A"},{"family":"Ecker","given":"Alexander S"},{"family":"Bethge","given":"Matthias"}],"issued":{"date-parts":[["2015"]]}}}],"schema":"https://github.com/citation-style-language/schema/raw/master/csl-citation.json"} </w:instrText>
      </w:r>
      <w:r w:rsidRPr="004A6DA4">
        <w:rPr>
          <w:lang w:val="sr-Latn-RS"/>
        </w:rPr>
        <w:fldChar w:fldCharType="separate"/>
      </w:r>
      <w:r w:rsidRPr="004A6DA4">
        <w:rPr>
          <w:rFonts w:ascii="Times New Roman" w:hAnsi="Times New Roman" w:cs="Times New Roman"/>
          <w:lang w:val="sr-Latn-RS"/>
        </w:rPr>
        <w:t>[20]</w:t>
      </w:r>
      <w:r w:rsidRPr="004A6DA4">
        <w:rPr>
          <w:lang w:val="sr-Latn-RS"/>
        </w:rPr>
        <w:fldChar w:fldCharType="end"/>
      </w:r>
      <w:r w:rsidR="00C9063E">
        <w:rPr>
          <w:lang w:val="sr-Latn-RS"/>
        </w:rPr>
        <w:t xml:space="preserve"> je prikazan na slici </w:t>
      </w:r>
      <w:r w:rsidR="003539AA" w:rsidRPr="004A6DA4">
        <w:rPr>
          <w:lang w:val="sr-Latn-RS"/>
        </w:rPr>
        <w:t>44</w:t>
      </w:r>
      <w:r w:rsidR="00C9063E">
        <w:rPr>
          <w:lang w:val="sr-Latn-RS"/>
        </w:rPr>
        <w:t xml:space="preserve">. Ideja kod ovog pristupa jeste korišćenje činjenice da </w:t>
      </w:r>
      <w:r w:rsidR="00275CD6">
        <w:rPr>
          <w:lang w:val="sr-Latn-RS"/>
        </w:rPr>
        <w:t>je ulazna slika unutar CNN u različitim slojevima predstavljena kao skup</w:t>
      </w:r>
      <w:r w:rsidR="003F045D">
        <w:rPr>
          <w:lang w:val="sr-Latn-RS"/>
        </w:rPr>
        <w:t xml:space="preserve"> </w:t>
      </w:r>
      <w:r w:rsidR="00D240B8">
        <w:rPr>
          <w:lang w:val="sr-Latn-RS"/>
        </w:rPr>
        <w:t xml:space="preserve">slika (nad kojim je primenjen odgovarajući konvolucioni filter), pri čemu u svakom sloju broj </w:t>
      </w:r>
      <w:r w:rsidR="002A5201">
        <w:rPr>
          <w:lang w:val="sr-Latn-RS"/>
        </w:rPr>
        <w:t xml:space="preserve">filtara raste, ali se prostorne dimenzije slika smanjuju </w:t>
      </w:r>
      <w:r w:rsidR="00B8246D">
        <w:rPr>
          <w:lang w:val="sr-Latn-RS"/>
        </w:rPr>
        <w:t xml:space="preserve">nekim </w:t>
      </w:r>
      <w:r w:rsidR="00B8246D">
        <w:rPr>
          <w:i/>
          <w:iCs/>
          <w:lang w:val="sr-Latn-RS"/>
        </w:rPr>
        <w:t>downsampling</w:t>
      </w:r>
      <w:r w:rsidR="00B8246D">
        <w:rPr>
          <w:lang w:val="sr-Latn-RS"/>
        </w:rPr>
        <w:t xml:space="preserve"> mehanizmom (poput max-pooling-a). </w:t>
      </w:r>
      <w:r w:rsidR="003F3FD0">
        <w:rPr>
          <w:lang w:val="sr-Latn-RS"/>
        </w:rPr>
        <w:t>Na osnovu izlaza svakog sloja CNN može se izvršiti rekonstrukcija</w:t>
      </w:r>
      <w:r w:rsidR="00F1403C">
        <w:rPr>
          <w:lang w:val="sr-Latn-RS"/>
        </w:rPr>
        <w:t xml:space="preserve"> sadržaja</w:t>
      </w:r>
      <w:r w:rsidR="003F3FD0">
        <w:rPr>
          <w:lang w:val="sr-Latn-RS"/>
        </w:rPr>
        <w:t xml:space="preserve"> ulazne slike</w:t>
      </w:r>
      <w:r w:rsidR="002F1018">
        <w:rPr>
          <w:lang w:val="sr-Latn-RS"/>
        </w:rPr>
        <w:t xml:space="preserve"> za dati sloj. Ono što se može primetiti jeste da rekonstrukcije </w:t>
      </w:r>
      <w:r w:rsidR="00F1403C">
        <w:rPr>
          <w:lang w:val="sr-Latn-RS"/>
        </w:rPr>
        <w:t xml:space="preserve">sadržaja </w:t>
      </w:r>
      <w:r w:rsidR="002F1018">
        <w:rPr>
          <w:lang w:val="sr-Latn-RS"/>
        </w:rPr>
        <w:t xml:space="preserve">slike na osnovu izlaza početnih slojeva (a, b, c na slici </w:t>
      </w:r>
      <w:r w:rsidR="003539AA" w:rsidRPr="004A6DA4">
        <w:rPr>
          <w:lang w:val="sr-Latn-RS"/>
        </w:rPr>
        <w:t>44</w:t>
      </w:r>
      <w:r w:rsidR="002F1018">
        <w:rPr>
          <w:lang w:val="sr-Latn-RS"/>
        </w:rPr>
        <w:t>)</w:t>
      </w:r>
      <w:r w:rsidR="009D74C0">
        <w:rPr>
          <w:lang w:val="sr-Latn-RS"/>
        </w:rPr>
        <w:t xml:space="preserve"> izgledaju gotovo identično kao i ulazna slika, dok rekonstrukcije na osnovu izlaza dubljih slojeva (</w:t>
      </w:r>
      <w:r w:rsidR="00895E52">
        <w:rPr>
          <w:lang w:val="sr-Latn-RS"/>
        </w:rPr>
        <w:t>d, e) zadržavaju informacije visokog nivoa, međutim</w:t>
      </w:r>
      <w:r w:rsidR="002F3074">
        <w:rPr>
          <w:lang w:val="sr-Latn-RS"/>
        </w:rPr>
        <w:t>, fini detalji su izgubljeni</w:t>
      </w:r>
      <w:r w:rsidR="00C46218">
        <w:rPr>
          <w:lang w:val="sr-Latn-RS"/>
        </w:rPr>
        <w:t>. Reprezentacije stilova se određuju kao korelaci</w:t>
      </w:r>
      <w:r w:rsidR="00562893">
        <w:rPr>
          <w:lang w:val="sr-Latn-RS"/>
        </w:rPr>
        <w:t>ona mat</w:t>
      </w:r>
      <w:r w:rsidR="00D85D60">
        <w:rPr>
          <w:lang w:val="sr-Latn-RS"/>
        </w:rPr>
        <w:t>rica</w:t>
      </w:r>
      <w:r w:rsidR="00C46218">
        <w:rPr>
          <w:lang w:val="sr-Latn-RS"/>
        </w:rPr>
        <w:t xml:space="preserve"> između</w:t>
      </w:r>
      <w:r w:rsidR="00CD1FE4">
        <w:rPr>
          <w:lang w:val="sr-Latn-RS"/>
        </w:rPr>
        <w:t xml:space="preserve"> </w:t>
      </w:r>
      <w:r w:rsidR="007446BC">
        <w:rPr>
          <w:lang w:val="sr-Latn-RS"/>
        </w:rPr>
        <w:t xml:space="preserve">pojedinačnih odziva na različite filtere u okviru </w:t>
      </w:r>
      <w:r w:rsidR="009C11D4">
        <w:rPr>
          <w:lang w:val="sr-Latn-RS"/>
        </w:rPr>
        <w:t xml:space="preserve">sloja CNN. </w:t>
      </w:r>
      <w:r w:rsidR="00CC3F33">
        <w:rPr>
          <w:lang w:val="sr-Latn-RS"/>
        </w:rPr>
        <w:t xml:space="preserve">Na osnovu reprezentacija stilova se vrži </w:t>
      </w:r>
      <w:r w:rsidR="0049174F">
        <w:rPr>
          <w:lang w:val="sr-Latn-RS"/>
        </w:rPr>
        <w:t>generisanje rekonstrukcije stil</w:t>
      </w:r>
      <w:r w:rsidR="00354CC0">
        <w:rPr>
          <w:lang w:val="sr-Latn-RS"/>
        </w:rPr>
        <w:t>ova</w:t>
      </w:r>
      <w:r w:rsidR="00C94177">
        <w:rPr>
          <w:lang w:val="sr-Latn-RS"/>
        </w:rPr>
        <w:t xml:space="preserve"> (minimizacijom distance između ovako dobijenih reprezentacija </w:t>
      </w:r>
      <w:r w:rsidR="00B34BB1">
        <w:rPr>
          <w:lang w:val="sr-Latn-RS"/>
        </w:rPr>
        <w:t xml:space="preserve">originalnog stila i </w:t>
      </w:r>
      <w:r w:rsidR="00920AC2">
        <w:rPr>
          <w:lang w:val="sr-Latn-RS"/>
        </w:rPr>
        <w:t xml:space="preserve">reprezentacije </w:t>
      </w:r>
      <w:r w:rsidR="00B34BB1">
        <w:rPr>
          <w:lang w:val="sr-Latn-RS"/>
        </w:rPr>
        <w:t>belog šuma</w:t>
      </w:r>
      <w:r w:rsidR="00C94177">
        <w:rPr>
          <w:lang w:val="sr-Latn-RS"/>
        </w:rPr>
        <w:t>).</w:t>
      </w:r>
      <w:r w:rsidR="00920AC2">
        <w:rPr>
          <w:lang w:val="sr-Latn-RS"/>
        </w:rPr>
        <w:t xml:space="preserve"> </w:t>
      </w:r>
      <w:r w:rsidR="00E03312">
        <w:rPr>
          <w:lang w:val="sr-Latn-RS"/>
        </w:rPr>
        <w:t xml:space="preserve">Dodavanje </w:t>
      </w:r>
      <w:r w:rsidR="003D70C1">
        <w:rPr>
          <w:lang w:val="sr-Latn-RS"/>
        </w:rPr>
        <w:t xml:space="preserve">stila jedne slike nekoj </w:t>
      </w:r>
      <w:r w:rsidR="00993857">
        <w:rPr>
          <w:lang w:val="sr-Latn-RS"/>
        </w:rPr>
        <w:t>originalne</w:t>
      </w:r>
      <w:r w:rsidR="003D70C1">
        <w:rPr>
          <w:lang w:val="sr-Latn-RS"/>
        </w:rPr>
        <w:t xml:space="preserve"> slici se obavlja tako što se</w:t>
      </w:r>
      <w:r w:rsidR="000E5CF4">
        <w:rPr>
          <w:lang w:val="sr-Latn-RS"/>
        </w:rPr>
        <w:t xml:space="preserve"> polaskom od šuma</w:t>
      </w:r>
      <w:r w:rsidR="00076F9E">
        <w:rPr>
          <w:lang w:val="sr-Latn-RS"/>
        </w:rPr>
        <w:t xml:space="preserve"> paralelno minimizuj</w:t>
      </w:r>
      <w:r w:rsidR="00CA6FB3">
        <w:rPr>
          <w:lang w:val="sr-Latn-RS"/>
        </w:rPr>
        <w:t xml:space="preserve">u distance od reprezentacije sadržaja </w:t>
      </w:r>
      <w:r w:rsidR="00993857">
        <w:rPr>
          <w:lang w:val="sr-Latn-RS"/>
        </w:rPr>
        <w:t>originalne slike</w:t>
      </w:r>
      <w:r w:rsidR="00CA6FB3">
        <w:rPr>
          <w:lang w:val="sr-Latn-RS"/>
        </w:rPr>
        <w:t xml:space="preserve"> i reprezentacije stilova</w:t>
      </w:r>
      <w:r w:rsidR="00993857">
        <w:rPr>
          <w:lang w:val="sr-Latn-RS"/>
        </w:rPr>
        <w:t xml:space="preserve"> slike čiji stil</w:t>
      </w:r>
      <w:r w:rsidR="003E5197">
        <w:rPr>
          <w:lang w:val="sr-Latn-RS"/>
        </w:rPr>
        <w:t>.</w:t>
      </w:r>
    </w:p>
    <w:p w14:paraId="5EF88357" w14:textId="77777777" w:rsidR="009324C1" w:rsidRPr="004A6DA4" w:rsidRDefault="00FF4290" w:rsidP="00A07ECF">
      <w:pPr>
        <w:keepNext/>
        <w:spacing w:after="0"/>
        <w:jc w:val="center"/>
        <w:rPr>
          <w:lang w:val="sr-Latn-RS"/>
        </w:rPr>
      </w:pPr>
      <w:r w:rsidRPr="00FF4290">
        <w:rPr>
          <w:noProof/>
          <w:lang w:val="sr-Latn-RS"/>
        </w:rPr>
        <w:drawing>
          <wp:inline distT="0" distB="0" distL="0" distR="0" wp14:anchorId="0FE33A5E" wp14:editId="1FBBF673">
            <wp:extent cx="5731510" cy="3949700"/>
            <wp:effectExtent l="0" t="0" r="254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49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4C575F" w14:textId="76295F56" w:rsidR="00E1626A" w:rsidRDefault="009324C1" w:rsidP="00A07ECF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Pr="004A6DA4">
        <w:rPr>
          <w:lang w:val="sr-Latn-RS"/>
        </w:rPr>
        <w:fldChar w:fldCharType="begin"/>
      </w:r>
      <w:r w:rsidRPr="004A6DA4">
        <w:rPr>
          <w:lang w:val="sr-Latn-RS"/>
        </w:rPr>
        <w:instrText xml:space="preserve"> SEQ Slika \* ARABIC </w:instrText>
      </w:r>
      <w:r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4</w:t>
      </w:r>
      <w:r w:rsidRPr="004A6DA4">
        <w:rPr>
          <w:lang w:val="sr-Latn-RS"/>
        </w:rPr>
        <w:fldChar w:fldCharType="end"/>
      </w:r>
      <w:r w:rsidRPr="004A6DA4">
        <w:rPr>
          <w:lang w:val="sr-Latn-RS"/>
        </w:rPr>
        <w:t>: Princip funkcionisanja neuralnog transfera stilova</w:t>
      </w:r>
      <w:r w:rsidR="003439E3" w:rsidRPr="004A6DA4">
        <w:rPr>
          <w:lang w:val="sr-Latn-RS"/>
        </w:rPr>
        <w:t xml:space="preserve">. </w:t>
      </w:r>
      <w:r w:rsidR="00AF6AE9" w:rsidRPr="004A6DA4">
        <w:rPr>
          <w:lang w:val="sr-Latn-RS"/>
        </w:rPr>
        <w:fldChar w:fldCharType="begin"/>
      </w:r>
      <w:r w:rsidR="00AF6AE9" w:rsidRPr="004A6DA4">
        <w:rPr>
          <w:lang w:val="sr-Latn-RS"/>
        </w:rPr>
        <w:instrText xml:space="preserve"> ADDIN ZOTERO_ITEM CSL_CITATION {"citationID":"elnoPkKp","properties":{"formattedCitation":"[20]","plainCitation":"[20]","noteIndex":0},"citationItems":[{"id":40,"uris":["http://zotero.org/users/13936564/items/EAUM8P5C"],"itemData":{"id":40,"type":"article-journal","container-title":"arXiv preprint arXiv:1508.06576","title":"A neural algorithm of artistic style","author":[{"family":"Gatys","given":"Leon A"},{"family":"Ecker","given":"Alexander S"},{"family":"Bethge","given":"Matthias"}],"issued":{"date-parts":[["2015"]]}}}],"schema":"https://github.com/citation-style-language/schema/raw/master/csl-citation.json"} </w:instrText>
      </w:r>
      <w:r w:rsidR="00AF6AE9" w:rsidRPr="004A6DA4">
        <w:rPr>
          <w:lang w:val="sr-Latn-RS"/>
        </w:rPr>
        <w:fldChar w:fldCharType="separate"/>
      </w:r>
      <w:r w:rsidR="00AF6AE9" w:rsidRPr="004A6DA4">
        <w:rPr>
          <w:rFonts w:ascii="Times New Roman" w:hAnsi="Times New Roman" w:cs="Times New Roman"/>
          <w:lang w:val="sr-Latn-RS"/>
        </w:rPr>
        <w:t>[20]</w:t>
      </w:r>
      <w:r w:rsidR="00AF6AE9" w:rsidRPr="004A6DA4">
        <w:rPr>
          <w:lang w:val="sr-Latn-RS"/>
        </w:rPr>
        <w:fldChar w:fldCharType="end"/>
      </w:r>
    </w:p>
    <w:p w14:paraId="69650910" w14:textId="1E0EA77F" w:rsidR="00CE32DD" w:rsidRDefault="00CE32DD" w:rsidP="00BB796D">
      <w:pPr>
        <w:rPr>
          <w:lang w:val="sr-Latn-RS"/>
        </w:rPr>
      </w:pPr>
      <w:r w:rsidRPr="004A6DA4">
        <w:rPr>
          <w:lang w:val="sr-Latn-RS"/>
        </w:rPr>
        <w:t xml:space="preserve">Nedostatak prethodno opisane tehnike </w:t>
      </w:r>
      <w:r w:rsidR="006D3779" w:rsidRPr="004A6DA4">
        <w:rPr>
          <w:lang w:val="sr-Latn-RS"/>
        </w:rPr>
        <w:t xml:space="preserve">leži pre svega u njenoj brzini. Zbog ovoga, u okviru </w:t>
      </w:r>
      <w:r w:rsidR="00BC6BEE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OmnFKF1j","properties":{"formattedCitation":"[27]","plainCitation":"[27]","noteIndex":0},"citationItems":[{"id":46,"uris":["http://zotero.org/users/13936564/items/P2IX9MII"],"itemData":{"id":46,"type":"document","note":"_eprint: 1705.06830","title":"Exploring the structure of a real-time, arbitrary neural artistic stylization network","author":[{"family":"Ghiasi","given":"Golnaz"},{"family":"Lee","given":"Honglak"},{"family":"Kudlur","given":"Manjunath"},{"family":"Dumoulin","given":"Vincent"},{"family":"Shlens","given":"Jonathon"}],"issued":{"date-parts":[["2017"]]}}}],"schema":"https://github.com/citation-style-language/schema/raw/master/csl-citation.json"} </w:instrText>
      </w:r>
      <w:r w:rsidR="00BC6BEE" w:rsidRPr="004A6DA4">
        <w:rPr>
          <w:lang w:val="sr-Latn-RS"/>
        </w:rPr>
        <w:fldChar w:fldCharType="separate"/>
      </w:r>
      <w:r w:rsidR="00BC6BEE" w:rsidRPr="004A6DA4">
        <w:rPr>
          <w:rFonts w:ascii="Times New Roman" w:hAnsi="Times New Roman" w:cs="Times New Roman"/>
          <w:lang w:val="sr-Latn-RS"/>
        </w:rPr>
        <w:t>[27]</w:t>
      </w:r>
      <w:r w:rsidR="00BC6BEE" w:rsidRPr="004A6DA4">
        <w:rPr>
          <w:lang w:val="sr-Latn-RS"/>
        </w:rPr>
        <w:fldChar w:fldCharType="end"/>
      </w:r>
      <w:r w:rsidR="00BC6BEE" w:rsidRPr="004A6DA4">
        <w:rPr>
          <w:lang w:val="sr-Latn-RS"/>
        </w:rPr>
        <w:t xml:space="preserve"> je predložen</w:t>
      </w:r>
      <w:r w:rsidR="006222DC" w:rsidRPr="004A6DA4">
        <w:rPr>
          <w:lang w:val="sr-Latn-RS"/>
        </w:rPr>
        <w:t xml:space="preserve"> još jedan pristup ka neuralnom prenosu stilova, koji radi značajno brže</w:t>
      </w:r>
      <w:r w:rsidR="00477475" w:rsidRPr="004A6DA4">
        <w:rPr>
          <w:lang w:val="sr-Latn-RS"/>
        </w:rPr>
        <w:t>.</w:t>
      </w:r>
    </w:p>
    <w:p w14:paraId="1C2ADF43" w14:textId="08348E0F" w:rsidR="003B1279" w:rsidRPr="004A6DA4" w:rsidRDefault="0068247D" w:rsidP="00AA166B">
      <w:pPr>
        <w:rPr>
          <w:lang w:val="sr-Latn-RS"/>
        </w:rPr>
      </w:pPr>
      <w:r>
        <w:rPr>
          <w:lang w:val="sr-Latn-RS"/>
        </w:rPr>
        <w:t xml:space="preserve">U kontekstu augmentacije slika, ova tehnika </w:t>
      </w:r>
      <w:r w:rsidR="006E6C38">
        <w:rPr>
          <w:lang w:val="sr-Latn-RS"/>
        </w:rPr>
        <w:t>se može shvatiti kao proširenje</w:t>
      </w:r>
      <w:r w:rsidR="002F76C6">
        <w:rPr>
          <w:lang w:val="sr-Latn-RS"/>
        </w:rPr>
        <w:t xml:space="preserve"> transformacijama nad prostorom boja koje menjaju uslove osvetljenja</w:t>
      </w:r>
      <w:r w:rsidR="00761201">
        <w:rPr>
          <w:lang w:val="sr-Latn-RS"/>
        </w:rPr>
        <w:t>. Neuralni prenos stilova, pored samog osvetljenja, može preneti i teksture i umetničke stil</w:t>
      </w:r>
      <w:r w:rsidR="002A6772">
        <w:rPr>
          <w:lang w:val="sr-Latn-RS"/>
        </w:rPr>
        <w:t xml:space="preserve">ove ulazne slike. </w:t>
      </w:r>
      <w:r w:rsidR="00526B1A">
        <w:rPr>
          <w:lang w:val="sr-Latn-RS"/>
        </w:rPr>
        <w:t>Ova tehnika je najveću primenu našla u dodavanju umetničkih stilova nekoj slici (najpoznatiji primer je generisanje slika čiji stil odgovara stilu Van Gogove slike „Zvezdana noć</w:t>
      </w:r>
      <w:r w:rsidR="00526B1A" w:rsidRPr="004A6DA4">
        <w:rPr>
          <w:lang w:val="sr-Latn-RS"/>
        </w:rPr>
        <w:t>“)</w:t>
      </w:r>
      <w:r w:rsidR="00C6771E" w:rsidRPr="004A6DA4">
        <w:rPr>
          <w:lang w:val="sr-Latn-RS"/>
        </w:rPr>
        <w:t xml:space="preserve">, kao što je prikazano na slici </w:t>
      </w:r>
      <w:r w:rsidR="00B6265B" w:rsidRPr="004A6DA4">
        <w:rPr>
          <w:lang w:val="sr-Latn-RS"/>
        </w:rPr>
        <w:t>45</w:t>
      </w:r>
      <w:r w:rsidR="00526B1A" w:rsidRPr="004A6DA4">
        <w:rPr>
          <w:lang w:val="sr-Latn-RS"/>
        </w:rPr>
        <w:t xml:space="preserve">. </w:t>
      </w:r>
    </w:p>
    <w:p w14:paraId="6CFD3074" w14:textId="77777777" w:rsidR="00321E5C" w:rsidRPr="004A6DA4" w:rsidRDefault="00B6265B" w:rsidP="00321E5C">
      <w:pPr>
        <w:keepNext/>
        <w:spacing w:after="0"/>
        <w:jc w:val="center"/>
        <w:rPr>
          <w:lang w:val="sr-Latn-RS"/>
        </w:rPr>
      </w:pPr>
      <w:r w:rsidRPr="004A6DA4">
        <w:rPr>
          <w:noProof/>
          <w:lang w:val="sr-Latn-RS"/>
        </w:rPr>
        <w:lastRenderedPageBreak/>
        <w:drawing>
          <wp:inline distT="0" distB="0" distL="0" distR="0" wp14:anchorId="0489C32F" wp14:editId="140002EE">
            <wp:extent cx="2259533" cy="850392"/>
            <wp:effectExtent l="0" t="0" r="7620" b="6985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2259533" cy="850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83D33" w:rsidRPr="004A6DA4">
        <w:rPr>
          <w:noProof/>
          <w:lang w:val="sr-Latn-RS"/>
        </w:rPr>
        <w:drawing>
          <wp:inline distT="0" distB="0" distL="0" distR="0" wp14:anchorId="6910ADAC" wp14:editId="5367EB3B">
            <wp:extent cx="2327362" cy="850392"/>
            <wp:effectExtent l="0" t="0" r="0" b="6985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2327362" cy="850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5679B" w:rsidRPr="004A6DA4">
        <w:rPr>
          <w:noProof/>
          <w:lang w:val="sr-Latn-RS"/>
        </w:rPr>
        <w:drawing>
          <wp:inline distT="0" distB="0" distL="0" distR="0" wp14:anchorId="0A2D3BC1" wp14:editId="1CE59B68">
            <wp:extent cx="1122005" cy="850392"/>
            <wp:effectExtent l="0" t="0" r="2540" b="6985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1122005" cy="850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E5DACB" w14:textId="7015F81C" w:rsidR="00B6265B" w:rsidRPr="004A6DA4" w:rsidRDefault="00321E5C" w:rsidP="00321E5C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Pr="004A6DA4">
        <w:rPr>
          <w:lang w:val="sr-Latn-RS"/>
        </w:rPr>
        <w:fldChar w:fldCharType="begin"/>
      </w:r>
      <w:r w:rsidRPr="004A6DA4">
        <w:rPr>
          <w:lang w:val="sr-Latn-RS"/>
        </w:rPr>
        <w:instrText xml:space="preserve"> SEQ Slika \* ARABIC </w:instrText>
      </w:r>
      <w:r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5</w:t>
      </w:r>
      <w:r w:rsidRPr="004A6DA4">
        <w:rPr>
          <w:lang w:val="sr-Latn-RS"/>
        </w:rPr>
        <w:fldChar w:fldCharType="end"/>
      </w:r>
      <w:r w:rsidRPr="004A6DA4">
        <w:rPr>
          <w:lang w:val="sr-Latn-RS"/>
        </w:rPr>
        <w:t>:</w:t>
      </w:r>
      <w:r w:rsidR="00C45D0D" w:rsidRPr="004A6DA4">
        <w:rPr>
          <w:lang w:val="sr-Latn-RS"/>
        </w:rPr>
        <w:t xml:space="preserve">Primeri transfera različitih umetničkih stilova iz </w:t>
      </w:r>
      <w:r w:rsidR="00C45D0D" w:rsidRPr="004A6DA4">
        <w:rPr>
          <w:lang w:val="sr-Latn-RS"/>
        </w:rPr>
        <w:fldChar w:fldCharType="begin"/>
      </w:r>
      <w:r w:rsidR="00C45D0D" w:rsidRPr="004A6DA4">
        <w:rPr>
          <w:lang w:val="sr-Latn-RS"/>
        </w:rPr>
        <w:instrText xml:space="preserve"> ADDIN ZOTERO_ITEM CSL_CITATION {"citationID":"ccUxtjIU","properties":{"formattedCitation":"[20]","plainCitation":"[20]","noteIndex":0},"citationItems":[{"id":40,"uris":["http://zotero.org/users/13936564/items/EAUM8P5C"],"itemData":{"id":40,"type":"article-journal","container-title":"arXiv preprint arXiv:1508.06576","title":"A neural algorithm of artistic style","author":[{"family":"Gatys","given":"Leon A"},{"family":"Ecker","given":"Alexander S"},{"family":"Bethge","given":"Matthias"}],"issued":{"date-parts":[["2015"]]}}}],"schema":"https://github.com/citation-style-language/schema/raw/master/csl-citation.json"} </w:instrText>
      </w:r>
      <w:r w:rsidR="00C45D0D" w:rsidRPr="004A6DA4">
        <w:rPr>
          <w:lang w:val="sr-Latn-RS"/>
        </w:rPr>
        <w:fldChar w:fldCharType="separate"/>
      </w:r>
      <w:r w:rsidR="00C45D0D" w:rsidRPr="004A6DA4">
        <w:rPr>
          <w:rFonts w:ascii="Times New Roman" w:hAnsi="Times New Roman" w:cs="Times New Roman"/>
          <w:lang w:val="sr-Latn-RS"/>
        </w:rPr>
        <w:t>[20]</w:t>
      </w:r>
      <w:r w:rsidR="00C45D0D" w:rsidRPr="004A6DA4">
        <w:rPr>
          <w:lang w:val="sr-Latn-RS"/>
        </w:rPr>
        <w:fldChar w:fldCharType="end"/>
      </w:r>
      <w:r w:rsidR="00C45D0D" w:rsidRPr="004A6DA4">
        <w:rPr>
          <w:lang w:val="sr-Latn-RS"/>
        </w:rPr>
        <w:t>.</w:t>
      </w:r>
    </w:p>
    <w:p w14:paraId="4FA3D0DF" w14:textId="7FEF10AE" w:rsidR="004D0BA8" w:rsidRDefault="002A6772" w:rsidP="00AA166B">
      <w:pPr>
        <w:rPr>
          <w:lang w:val="sr-Latn-RS"/>
        </w:rPr>
      </w:pPr>
      <w:r>
        <w:rPr>
          <w:lang w:val="sr-Latn-RS"/>
        </w:rPr>
        <w:t>Korišćenje ove tehnike u oblasti augmentacije slika se svodi na izbor slike čiji stil prenosimo na originalnu sliku</w:t>
      </w:r>
      <w:r w:rsidR="00BE4CE1">
        <w:rPr>
          <w:lang w:val="sr-Latn-RS"/>
        </w:rPr>
        <w:t>. Ako je reč o autonomnoj vožnji</w:t>
      </w:r>
      <w:r w:rsidR="00981E4E">
        <w:rPr>
          <w:lang w:val="sr-Latn-RS"/>
        </w:rPr>
        <w:t xml:space="preserve"> neke od korisnih primena ove tehnike jesu promena stila iz dnevnog u noćni, </w:t>
      </w:r>
      <w:r w:rsidR="00D64EDA">
        <w:rPr>
          <w:lang w:val="sr-Latn-RS"/>
        </w:rPr>
        <w:t>letnjeg u zimski sunčani u kišni itd.</w:t>
      </w:r>
      <w:r w:rsidR="00432B42">
        <w:rPr>
          <w:lang w:val="sr-Latn-RS"/>
        </w:rPr>
        <w:t xml:space="preserve"> O ovakvim transformacijama je bilo reči i u prethodnim poglavljima, međutim, ova tehnika ima potencijala da da</w:t>
      </w:r>
      <w:r w:rsidR="00DF4C30">
        <w:rPr>
          <w:lang w:val="sr-Latn-RS"/>
        </w:rPr>
        <w:t xml:space="preserve"> značajno prirodnije rezultate</w:t>
      </w:r>
      <w:r w:rsidR="00EF7953">
        <w:rPr>
          <w:lang w:val="sr-Latn-RS"/>
        </w:rPr>
        <w:t xml:space="preserve"> i samim tim poboljša generalizaciju modela koji se obučava.</w:t>
      </w:r>
      <w:r w:rsidR="003B1279" w:rsidRPr="004A6DA4">
        <w:rPr>
          <w:lang w:val="sr-Latn-RS"/>
        </w:rPr>
        <w:t xml:space="preserve"> </w:t>
      </w:r>
      <w:r w:rsidR="003D349A" w:rsidRPr="004A6DA4">
        <w:rPr>
          <w:lang w:val="sr-Latn-RS"/>
        </w:rPr>
        <w:t xml:space="preserve">Na slici </w:t>
      </w:r>
      <w:r w:rsidR="00C6771E" w:rsidRPr="004A6DA4">
        <w:rPr>
          <w:lang w:val="sr-Latn-RS"/>
        </w:rPr>
        <w:t>6</w:t>
      </w:r>
      <w:r w:rsidR="003D349A" w:rsidRPr="004A6DA4">
        <w:rPr>
          <w:lang w:val="sr-Latn-RS"/>
        </w:rPr>
        <w:t>su dati primeri ulaza za neuralni transfer stilova</w:t>
      </w:r>
      <w:r w:rsidR="00110A18" w:rsidRPr="004A6DA4">
        <w:rPr>
          <w:lang w:val="sr-Latn-RS"/>
        </w:rPr>
        <w:t>. Cilj je preneti stil noćne slike (</w:t>
      </w:r>
      <w:r w:rsidR="00412D5D" w:rsidRPr="004A6DA4">
        <w:rPr>
          <w:lang w:val="sr-Latn-RS"/>
        </w:rPr>
        <w:t>sredina</w:t>
      </w:r>
      <w:r w:rsidR="00110A18" w:rsidRPr="004A6DA4">
        <w:rPr>
          <w:lang w:val="sr-Latn-RS"/>
        </w:rPr>
        <w:t>)</w:t>
      </w:r>
      <w:r w:rsidR="00412D5D" w:rsidRPr="004A6DA4">
        <w:rPr>
          <w:lang w:val="sr-Latn-RS"/>
        </w:rPr>
        <w:t xml:space="preserve"> i zimske slike (desno)</w:t>
      </w:r>
      <w:r w:rsidR="00110A18" w:rsidRPr="004A6DA4">
        <w:rPr>
          <w:lang w:val="sr-Latn-RS"/>
        </w:rPr>
        <w:t xml:space="preserve"> na originalnu sliku (lev</w:t>
      </w:r>
      <w:r w:rsidR="003F6930" w:rsidRPr="004A6DA4">
        <w:rPr>
          <w:lang w:val="sr-Latn-RS"/>
        </w:rPr>
        <w:t>o).</w:t>
      </w:r>
    </w:p>
    <w:p w14:paraId="522EE471" w14:textId="415B4885" w:rsidR="006C43FD" w:rsidRPr="004A6DA4" w:rsidRDefault="003F6930" w:rsidP="006C43FD">
      <w:pPr>
        <w:keepNext/>
        <w:spacing w:after="0"/>
        <w:jc w:val="center"/>
        <w:rPr>
          <w:lang w:val="sr-Latn-RS"/>
        </w:rPr>
      </w:pPr>
      <w:r w:rsidRPr="004A6DA4">
        <w:rPr>
          <w:noProof/>
          <w:lang w:val="sr-Latn-RS"/>
        </w:rPr>
        <w:drawing>
          <wp:inline distT="0" distB="0" distL="0" distR="0" wp14:anchorId="4EDBA4EF" wp14:editId="204FD220">
            <wp:extent cx="2113332" cy="1188720"/>
            <wp:effectExtent l="0" t="0" r="1270" b="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13332" cy="1188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C43FD" w:rsidRPr="004A6DA4">
        <w:rPr>
          <w:noProof/>
          <w:lang w:val="sr-Latn-RS"/>
        </w:rPr>
        <w:drawing>
          <wp:inline distT="0" distB="0" distL="0" distR="0" wp14:anchorId="5502292D" wp14:editId="57CC2A1D">
            <wp:extent cx="1786148" cy="1188720"/>
            <wp:effectExtent l="0" t="0" r="5080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86148" cy="1188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4C5E1D" w:rsidRPr="004A6DA4">
        <w:rPr>
          <w:noProof/>
          <w:lang w:val="sr-Latn-RS"/>
        </w:rPr>
        <w:drawing>
          <wp:inline distT="0" distB="0" distL="0" distR="0" wp14:anchorId="1F3D3F0B" wp14:editId="7A021459">
            <wp:extent cx="1783080" cy="1188720"/>
            <wp:effectExtent l="0" t="0" r="7620" b="0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83080" cy="1188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E2ECA0" w14:textId="531DB7EB" w:rsidR="003F6930" w:rsidRPr="004A6DA4" w:rsidRDefault="006C43FD" w:rsidP="006C43FD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Pr="004A6DA4">
        <w:rPr>
          <w:lang w:val="sr-Latn-RS"/>
        </w:rPr>
        <w:fldChar w:fldCharType="begin"/>
      </w:r>
      <w:r w:rsidRPr="004A6DA4">
        <w:rPr>
          <w:lang w:val="sr-Latn-RS"/>
        </w:rPr>
        <w:instrText xml:space="preserve"> SEQ Slika \* ARABIC </w:instrText>
      </w:r>
      <w:r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6</w:t>
      </w:r>
      <w:r w:rsidRPr="004A6DA4">
        <w:rPr>
          <w:lang w:val="sr-Latn-RS"/>
        </w:rPr>
        <w:fldChar w:fldCharType="end"/>
      </w:r>
      <w:r w:rsidRPr="004A6DA4">
        <w:rPr>
          <w:lang w:val="sr-Latn-RS"/>
        </w:rPr>
        <w:t>:</w:t>
      </w:r>
      <w:r w:rsidR="004C5E1D" w:rsidRPr="004A6DA4">
        <w:rPr>
          <w:lang w:val="sr-Latn-RS"/>
        </w:rPr>
        <w:t xml:space="preserve"> </w:t>
      </w:r>
      <w:r w:rsidR="008502BA" w:rsidRPr="004A6DA4">
        <w:rPr>
          <w:lang w:val="sr-Latn-RS"/>
        </w:rPr>
        <w:t xml:space="preserve">Primeri ulaza neuralnog transfera stilova. </w:t>
      </w:r>
    </w:p>
    <w:p w14:paraId="2D388F99" w14:textId="17379136" w:rsidR="00A654C9" w:rsidRPr="004A6DA4" w:rsidRDefault="00A654C9" w:rsidP="00AA166B">
      <w:pPr>
        <w:rPr>
          <w:lang w:val="sr-Latn-RS"/>
        </w:rPr>
      </w:pPr>
      <w:r w:rsidRPr="004A6DA4">
        <w:rPr>
          <w:lang w:val="sr-Latn-RS"/>
        </w:rPr>
        <w:t>Na slici 4</w:t>
      </w:r>
      <w:r w:rsidR="00C6771E" w:rsidRPr="004A6DA4">
        <w:rPr>
          <w:lang w:val="sr-Latn-RS"/>
        </w:rPr>
        <w:t>7</w:t>
      </w:r>
      <w:r w:rsidRPr="004A6DA4">
        <w:rPr>
          <w:lang w:val="sr-Latn-RS"/>
        </w:rPr>
        <w:t xml:space="preserve"> su prikazani izlazi neuralnog transfera stilova za </w:t>
      </w:r>
      <w:r w:rsidR="003E4B6A" w:rsidRPr="004A6DA4">
        <w:rPr>
          <w:lang w:val="sr-Latn-RS"/>
        </w:rPr>
        <w:t>primere ulaza sa slike 4</w:t>
      </w:r>
      <w:r w:rsidR="00C6771E" w:rsidRPr="004A6DA4">
        <w:rPr>
          <w:lang w:val="sr-Latn-RS"/>
        </w:rPr>
        <w:t>6</w:t>
      </w:r>
      <w:r w:rsidR="003E4B6A" w:rsidRPr="004A6DA4">
        <w:rPr>
          <w:lang w:val="sr-Latn-RS"/>
        </w:rPr>
        <w:t>.</w:t>
      </w:r>
    </w:p>
    <w:p w14:paraId="4415E2E1" w14:textId="77777777" w:rsidR="00746F19" w:rsidRPr="004A6DA4" w:rsidRDefault="00340CBD" w:rsidP="00746F19">
      <w:pPr>
        <w:keepNext/>
        <w:spacing w:after="0"/>
        <w:jc w:val="center"/>
        <w:rPr>
          <w:lang w:val="sr-Latn-RS"/>
        </w:rPr>
      </w:pPr>
      <w:r w:rsidRPr="004A6DA4">
        <w:rPr>
          <w:noProof/>
          <w:lang w:val="sr-Latn-RS"/>
        </w:rPr>
        <w:drawing>
          <wp:inline distT="0" distB="0" distL="0" distR="0" wp14:anchorId="70F21497" wp14:editId="4DFDA590">
            <wp:extent cx="2763520" cy="1554480"/>
            <wp:effectExtent l="0" t="0" r="0" b="762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3520" cy="1554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A6DA4">
        <w:rPr>
          <w:noProof/>
          <w:lang w:val="sr-Latn-RS"/>
        </w:rPr>
        <w:drawing>
          <wp:inline distT="0" distB="0" distL="0" distR="0" wp14:anchorId="5EE52A4C" wp14:editId="594B4471">
            <wp:extent cx="2763520" cy="1554480"/>
            <wp:effectExtent l="0" t="0" r="0" b="762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3520" cy="1554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BBE859" w14:textId="6487F0D2" w:rsidR="003E4B6A" w:rsidRPr="004A6DA4" w:rsidRDefault="00746F19" w:rsidP="00746F19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Pr="004A6DA4">
        <w:rPr>
          <w:lang w:val="sr-Latn-RS"/>
        </w:rPr>
        <w:fldChar w:fldCharType="begin"/>
      </w:r>
      <w:r w:rsidRPr="004A6DA4">
        <w:rPr>
          <w:lang w:val="sr-Latn-RS"/>
        </w:rPr>
        <w:instrText xml:space="preserve"> SEQ Slika \* ARABIC </w:instrText>
      </w:r>
      <w:r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7</w:t>
      </w:r>
      <w:r w:rsidRPr="004A6DA4">
        <w:rPr>
          <w:lang w:val="sr-Latn-RS"/>
        </w:rPr>
        <w:fldChar w:fldCharType="end"/>
      </w:r>
      <w:r w:rsidRPr="004A6DA4">
        <w:rPr>
          <w:lang w:val="sr-Latn-RS"/>
        </w:rPr>
        <w:t>: Primeri izlaza neuralnog transfera stilova. Transfer noćnog je prikazan levo, a zimskog stila desno.</w:t>
      </w:r>
    </w:p>
    <w:p w14:paraId="7583B881" w14:textId="6DECB715" w:rsidR="008C3210" w:rsidRPr="00243F36" w:rsidRDefault="003E6E0D" w:rsidP="00AA166B">
      <w:pPr>
        <w:rPr>
          <w:lang w:val="sr-Latn-RS"/>
        </w:rPr>
      </w:pPr>
      <w:r w:rsidRPr="004A6DA4">
        <w:rPr>
          <w:lang w:val="sr-Latn-RS"/>
        </w:rPr>
        <w:t>Treba imati u vidu da je v</w:t>
      </w:r>
      <w:r w:rsidR="008C3210" w:rsidRPr="004A6DA4">
        <w:rPr>
          <w:lang w:val="sr-Latn-RS"/>
        </w:rPr>
        <w:t xml:space="preserve">ećina dostupnih modela koji se bave neuralnim prenosom stilova </w:t>
      </w:r>
      <w:r w:rsidR="006F6331" w:rsidRPr="004A6DA4">
        <w:rPr>
          <w:lang w:val="sr-Latn-RS"/>
        </w:rPr>
        <w:t>pre svega namenjen</w:t>
      </w:r>
      <w:r w:rsidRPr="004A6DA4">
        <w:rPr>
          <w:lang w:val="sr-Latn-RS"/>
        </w:rPr>
        <w:t>o za prenos umetničkih stilova</w:t>
      </w:r>
      <w:r w:rsidR="001F2C69" w:rsidRPr="004A6DA4">
        <w:rPr>
          <w:lang w:val="sr-Latn-RS"/>
        </w:rPr>
        <w:t xml:space="preserve">. </w:t>
      </w:r>
      <w:r w:rsidR="00345052" w:rsidRPr="004A6DA4">
        <w:rPr>
          <w:lang w:val="sr-Latn-RS"/>
        </w:rPr>
        <w:t xml:space="preserve">Jedno od istraživanja koje nudi model specijalizovan za prenos stilova koji odgovaraju različitim periodima dana je predloženo u </w:t>
      </w:r>
      <w:r w:rsidR="00771C22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Tg9LFZ20","properties":{"formattedCitation":"[28]","plainCitation":"[28]","noteIndex":0},"citationItems":[{"id":47,"uris":["http://zotero.org/users/13936564/items/JPN8ECH5"],"itemData":{"id":47,"type":"paper-conference","container-title":"2022 IEEE International Conference on Computational Photography (ICCP)","publisher":"IEEE","title":"Time-of-Day Neural Style Transfer for Architectural Photographs","author":[{"family":"Chen","given":"Yingshu"},{"family":"Vu","given":"Tuan-Anh"},{"family":"Shum","given":"Ka-Chun"},{"family":"Hua","given":"Binh-Son"},{"family":"Yeung","given":"Sai-Kit"}],"issued":{"date-parts":[["2022"]]}}}],"schema":"https://github.com/citation-style-language/schema/raw/master/csl-citation.json"} </w:instrText>
      </w:r>
      <w:r w:rsidR="00771C22" w:rsidRPr="004A6DA4">
        <w:rPr>
          <w:lang w:val="sr-Latn-RS"/>
        </w:rPr>
        <w:fldChar w:fldCharType="separate"/>
      </w:r>
      <w:r w:rsidR="00771C22" w:rsidRPr="004A6DA4">
        <w:rPr>
          <w:rFonts w:ascii="Times New Roman" w:hAnsi="Times New Roman" w:cs="Times New Roman"/>
          <w:lang w:val="sr-Latn-RS"/>
        </w:rPr>
        <w:t>[28]</w:t>
      </w:r>
      <w:r w:rsidR="00771C22" w:rsidRPr="004A6DA4">
        <w:rPr>
          <w:lang w:val="sr-Latn-RS"/>
        </w:rPr>
        <w:fldChar w:fldCharType="end"/>
      </w:r>
      <w:r w:rsidR="009A4FCF" w:rsidRPr="004A6DA4">
        <w:rPr>
          <w:lang w:val="sr-Latn-RS"/>
        </w:rPr>
        <w:t>.</w:t>
      </w:r>
    </w:p>
    <w:p w14:paraId="29BB74FD" w14:textId="70C5CA32" w:rsidR="00BC50DF" w:rsidRPr="007F577A" w:rsidRDefault="003C139B" w:rsidP="003C139B">
      <w:pPr>
        <w:pStyle w:val="Heading2"/>
        <w:rPr>
          <w:lang w:val="sr-Latn-RS"/>
        </w:rPr>
      </w:pPr>
      <w:bookmarkStart w:id="37" w:name="_Toc163503162"/>
      <w:r>
        <w:rPr>
          <w:lang w:val="sr-Latn-RS"/>
        </w:rPr>
        <w:t xml:space="preserve">4.4. </w:t>
      </w:r>
      <w:r w:rsidR="007F577A">
        <w:rPr>
          <w:i/>
          <w:iCs/>
          <w:lang w:val="sr-Latn-RS"/>
        </w:rPr>
        <w:t>Stable Diffusion</w:t>
      </w:r>
      <w:r w:rsidR="007F577A">
        <w:rPr>
          <w:lang w:val="sr-Latn-RS"/>
        </w:rPr>
        <w:t xml:space="preserve"> </w:t>
      </w:r>
      <w:r w:rsidR="008D56AA">
        <w:rPr>
          <w:lang w:val="sr-Latn-RS"/>
        </w:rPr>
        <w:t>– moderni generativni modeli</w:t>
      </w:r>
      <w:bookmarkEnd w:id="37"/>
    </w:p>
    <w:p w14:paraId="6B7306E2" w14:textId="57AC9B1B" w:rsidR="00EA5FCB" w:rsidRDefault="000B17CC" w:rsidP="00EA5FCB">
      <w:pPr>
        <w:rPr>
          <w:lang w:val="sr-Latn-RS"/>
        </w:rPr>
      </w:pPr>
      <w:r>
        <w:rPr>
          <w:lang w:val="sr-Latn-RS"/>
        </w:rPr>
        <w:t xml:space="preserve">U današnje vreme posebnu </w:t>
      </w:r>
      <w:r w:rsidR="007A562D">
        <w:rPr>
          <w:lang w:val="sr-Latn-RS"/>
        </w:rPr>
        <w:t>pažnju</w:t>
      </w:r>
      <w:r>
        <w:rPr>
          <w:lang w:val="sr-Latn-RS"/>
        </w:rPr>
        <w:t xml:space="preserve"> dobijaju </w:t>
      </w:r>
      <w:r w:rsidR="007A562D">
        <w:rPr>
          <w:lang w:val="sr-Latn-RS"/>
        </w:rPr>
        <w:t>modeli koji na osnovu teksta (opis slike) vrše generisanje slika</w:t>
      </w:r>
      <w:r w:rsidR="00341DD3">
        <w:rPr>
          <w:lang w:val="sr-Latn-RS"/>
        </w:rPr>
        <w:t xml:space="preserve">. Neki od ovakvih modela obuhvataju </w:t>
      </w:r>
      <w:r w:rsidR="00341DD3" w:rsidRPr="00F97E7A">
        <w:rPr>
          <w:i/>
          <w:iCs/>
          <w:lang w:val="sr-Latn-RS"/>
        </w:rPr>
        <w:t>DALL-E</w:t>
      </w:r>
      <w:r w:rsidR="00341DD3">
        <w:rPr>
          <w:lang w:val="sr-Latn-RS"/>
        </w:rPr>
        <w:t xml:space="preserve"> (2 i 3), </w:t>
      </w:r>
      <w:r w:rsidR="00F97E7A">
        <w:rPr>
          <w:i/>
          <w:iCs/>
          <w:lang w:val="sr-Latn-RS"/>
        </w:rPr>
        <w:t>Midjourney</w:t>
      </w:r>
      <w:r w:rsidR="00F97E7A">
        <w:rPr>
          <w:lang w:val="sr-Latn-RS"/>
        </w:rPr>
        <w:t xml:space="preserve"> i </w:t>
      </w:r>
      <w:r w:rsidR="00F97E7A">
        <w:rPr>
          <w:i/>
          <w:iCs/>
          <w:lang w:val="sr-Latn-RS"/>
        </w:rPr>
        <w:t>Stable Diffusion</w:t>
      </w:r>
      <w:r w:rsidR="00F97E7A">
        <w:rPr>
          <w:lang w:val="sr-Latn-RS"/>
        </w:rPr>
        <w:t xml:space="preserve">. Ovi modeli </w:t>
      </w:r>
      <w:r w:rsidR="00BF0C98">
        <w:rPr>
          <w:lang w:val="sr-Latn-RS"/>
        </w:rPr>
        <w:t>imaju sposobnost da generišu slike koje mogu biti veoma realistične</w:t>
      </w:r>
      <w:r w:rsidR="00372D96">
        <w:rPr>
          <w:lang w:val="sr-Latn-RS"/>
        </w:rPr>
        <w:t xml:space="preserve"> i </w:t>
      </w:r>
      <w:r w:rsidR="00090DBC">
        <w:rPr>
          <w:lang w:val="sr-Latn-RS"/>
        </w:rPr>
        <w:t>mogu da generišu</w:t>
      </w:r>
      <w:r w:rsidR="00EE0E97">
        <w:rPr>
          <w:lang w:val="sr-Latn-RS"/>
        </w:rPr>
        <w:t xml:space="preserve"> slike scena koje su u potpunosti izmišljene. Većina ovih modela</w:t>
      </w:r>
      <w:r w:rsidR="00D66B67">
        <w:rPr>
          <w:lang w:val="sr-Latn-RS"/>
        </w:rPr>
        <w:t xml:space="preserve"> ima mogućnost i zadavanja</w:t>
      </w:r>
      <w:r w:rsidR="004E65D7">
        <w:rPr>
          <w:lang w:val="sr-Latn-RS"/>
        </w:rPr>
        <w:t xml:space="preserve"> ulazne slike (npr</w:t>
      </w:r>
      <w:r w:rsidR="008F67E8">
        <w:rPr>
          <w:lang w:val="sr-Latn-RS"/>
        </w:rPr>
        <w:t>.</w:t>
      </w:r>
      <w:r w:rsidR="004E65D7">
        <w:rPr>
          <w:lang w:val="sr-Latn-RS"/>
        </w:rPr>
        <w:t xml:space="preserve"> skica</w:t>
      </w:r>
      <w:r w:rsidR="008F67E8">
        <w:rPr>
          <w:lang w:val="sr-Latn-RS"/>
        </w:rPr>
        <w:t>) na osnovu koje će model generisati izlaz.</w:t>
      </w:r>
    </w:p>
    <w:p w14:paraId="6018697D" w14:textId="39719A74" w:rsidR="008F67E8" w:rsidRDefault="008F67E8" w:rsidP="00EA5FCB">
      <w:pPr>
        <w:rPr>
          <w:lang w:val="sr-Latn-RS"/>
        </w:rPr>
      </w:pPr>
      <w:r>
        <w:rPr>
          <w:lang w:val="sr-Latn-RS"/>
        </w:rPr>
        <w:t xml:space="preserve">Mnogi od danas dostupnih modela nisu </w:t>
      </w:r>
      <w:r w:rsidR="00107CB4">
        <w:rPr>
          <w:i/>
          <w:iCs/>
          <w:lang w:val="sr-Latn-RS"/>
        </w:rPr>
        <w:t>open source</w:t>
      </w:r>
      <w:r w:rsidR="00107CB4">
        <w:rPr>
          <w:lang w:val="sr-Latn-RS"/>
        </w:rPr>
        <w:t xml:space="preserve"> i mogu se koristiti </w:t>
      </w:r>
      <w:r w:rsidR="005D6232">
        <w:rPr>
          <w:lang w:val="sr-Latn-RS"/>
        </w:rPr>
        <w:t xml:space="preserve">uz plaćanje. Jedan od modela koji je </w:t>
      </w:r>
      <w:r w:rsidR="005D6232">
        <w:rPr>
          <w:i/>
          <w:iCs/>
          <w:lang w:val="sr-Latn-RS"/>
        </w:rPr>
        <w:t>open source</w:t>
      </w:r>
      <w:r w:rsidR="005D6232">
        <w:rPr>
          <w:lang w:val="sr-Latn-RS"/>
        </w:rPr>
        <w:t xml:space="preserve"> i može se koristiti besplatno jeste </w:t>
      </w:r>
      <w:r w:rsidR="005D6232">
        <w:rPr>
          <w:i/>
          <w:iCs/>
          <w:lang w:val="sr-Latn-RS"/>
        </w:rPr>
        <w:t>Stable Diffusion</w:t>
      </w:r>
      <w:r w:rsidR="005D6232">
        <w:rPr>
          <w:lang w:val="sr-Latn-RS"/>
        </w:rPr>
        <w:t>.</w:t>
      </w:r>
      <w:r w:rsidR="00600571">
        <w:rPr>
          <w:lang w:val="sr-Latn-RS"/>
        </w:rPr>
        <w:t xml:space="preserve"> </w:t>
      </w:r>
      <w:r w:rsidR="00600571" w:rsidRPr="004A6DA4">
        <w:rPr>
          <w:lang w:val="sr-Latn-RS"/>
        </w:rPr>
        <w:t xml:space="preserve">Ovaj model je predložen u okviru </w:t>
      </w:r>
      <w:r w:rsidR="0045235F" w:rsidRPr="004A6DA4">
        <w:rPr>
          <w:lang w:val="sr-Latn-RS"/>
        </w:rPr>
        <w:fldChar w:fldCharType="begin"/>
      </w:r>
      <w:r w:rsidR="008B5AED" w:rsidRPr="004A6DA4">
        <w:rPr>
          <w:lang w:val="sr-Latn-RS"/>
        </w:rPr>
        <w:instrText xml:space="preserve"> ADDIN ZOTERO_ITEM CSL_CITATION {"citationID":"Pz5o9ZAY","properties":{"formattedCitation":"[4]","plainCitation":"[4]","noteIndex":0},"citationItems":[{"id":5,"uris":["http://zotero.org/users/13936564/items/4IFCKQZE"],"itemData":{"id":5,"type":"paper-conference","container-title":"Proceedings of the IEEE/CVF conference on computer vision and pattern recognition","page":"10684–10695","title":"High-resolution image synthesis with latent diffusion models","author":[{"family":"Rombach","given":"Robin"},{"family":"Blattmann","given":"Andreas"},{"family":"Lorenz","given":"Dominik"},{"family":"Esser","given":"Patrick"},{"family":"Ommer","given":"Björn"}],"issued":{"date-parts":[["2022"]]}}}],"schema":"https://github.com/citation-style-language/schema/raw/master/csl-citation.json"} </w:instrText>
      </w:r>
      <w:r w:rsidR="0045235F" w:rsidRPr="004A6DA4">
        <w:rPr>
          <w:lang w:val="sr-Latn-RS"/>
        </w:rPr>
        <w:fldChar w:fldCharType="separate"/>
      </w:r>
      <w:r w:rsidR="0045235F" w:rsidRPr="004A6DA4">
        <w:rPr>
          <w:rFonts w:ascii="Times New Roman" w:hAnsi="Times New Roman" w:cs="Times New Roman"/>
          <w:lang w:val="sr-Latn-RS"/>
        </w:rPr>
        <w:t>[4]</w:t>
      </w:r>
      <w:r w:rsidR="0045235F" w:rsidRPr="004A6DA4">
        <w:rPr>
          <w:lang w:val="sr-Latn-RS"/>
        </w:rPr>
        <w:fldChar w:fldCharType="end"/>
      </w:r>
      <w:r w:rsidR="008E2680" w:rsidRPr="004A6DA4">
        <w:rPr>
          <w:lang w:val="sr-Latn-RS"/>
        </w:rPr>
        <w:t xml:space="preserve"> </w:t>
      </w:r>
      <w:r w:rsidR="00C8093D" w:rsidRPr="004A6DA4">
        <w:rPr>
          <w:lang w:val="sr-Latn-RS"/>
        </w:rPr>
        <w:t xml:space="preserve">i predstavlja model latentne difuzije. </w:t>
      </w:r>
      <w:r w:rsidR="00D547F2" w:rsidRPr="004A6DA4">
        <w:rPr>
          <w:lang w:val="sr-Latn-RS"/>
        </w:rPr>
        <w:t>Princip</w:t>
      </w:r>
      <w:r w:rsidR="00D547F2">
        <w:rPr>
          <w:lang w:val="sr-Latn-RS"/>
        </w:rPr>
        <w:t xml:space="preserve"> rada ovog modela se zasniva na </w:t>
      </w:r>
      <w:r w:rsidR="00B17FC2">
        <w:rPr>
          <w:lang w:val="sr-Latn-RS"/>
        </w:rPr>
        <w:t xml:space="preserve">neuronskim mrežama čija je uloga da izvrše </w:t>
      </w:r>
      <w:r w:rsidR="00B17FC2">
        <w:rPr>
          <w:i/>
          <w:iCs/>
          <w:lang w:val="sr-Latn-RS"/>
        </w:rPr>
        <w:t>denoising</w:t>
      </w:r>
      <w:r w:rsidR="004F609A">
        <w:rPr>
          <w:i/>
          <w:iCs/>
          <w:lang w:val="sr-Latn-RS"/>
        </w:rPr>
        <w:t xml:space="preserve"> </w:t>
      </w:r>
      <w:r w:rsidR="004F609A">
        <w:rPr>
          <w:lang w:val="sr-Latn-RS"/>
        </w:rPr>
        <w:t xml:space="preserve">i povećanje rezolucije slike. Modeli koji obavljaju ovaj zadatak ne mogu </w:t>
      </w:r>
      <w:r w:rsidR="00553E3A">
        <w:rPr>
          <w:lang w:val="sr-Latn-RS"/>
        </w:rPr>
        <w:t xml:space="preserve">izvući informacije koje ne postoje iz slike niske rezolucije, već ovo rade tako što detalje koji nisu prisutni u originalnoj slici </w:t>
      </w:r>
      <w:r w:rsidR="00611DD4">
        <w:rPr>
          <w:lang w:val="sr-Latn-RS"/>
        </w:rPr>
        <w:t>„haluciniraju“ na osnovu trening skupa podataka</w:t>
      </w:r>
      <w:r w:rsidR="00102299">
        <w:rPr>
          <w:lang w:val="sr-Latn-RS"/>
        </w:rPr>
        <w:t xml:space="preserve">. Ako bismo </w:t>
      </w:r>
      <w:r w:rsidR="000E5B67">
        <w:rPr>
          <w:lang w:val="sr-Latn-RS"/>
        </w:rPr>
        <w:t>ovakav model primenili nad čistim šumom</w:t>
      </w:r>
      <w:r w:rsidR="000E717C">
        <w:rPr>
          <w:lang w:val="sr-Latn-RS"/>
        </w:rPr>
        <w:t>, model bi „halucinirao“</w:t>
      </w:r>
      <w:r w:rsidR="003C7D8D">
        <w:rPr>
          <w:lang w:val="sr-Latn-RS"/>
        </w:rPr>
        <w:t xml:space="preserve"> ceo sadržaj slike i time generisao novu sliku</w:t>
      </w:r>
      <w:r w:rsidR="00F22C3F">
        <w:rPr>
          <w:lang w:val="sr-Latn-RS"/>
        </w:rPr>
        <w:t xml:space="preserve">, </w:t>
      </w:r>
      <w:r w:rsidR="00F22C3F">
        <w:rPr>
          <w:lang w:val="sr-Latn-RS"/>
        </w:rPr>
        <w:lastRenderedPageBreak/>
        <w:t xml:space="preserve">ponavljanjem postupka </w:t>
      </w:r>
      <w:r w:rsidR="00F22C3F">
        <w:rPr>
          <w:i/>
          <w:iCs/>
          <w:lang w:val="sr-Latn-RS"/>
        </w:rPr>
        <w:t>denoising</w:t>
      </w:r>
      <w:r w:rsidR="00F22C3F">
        <w:rPr>
          <w:lang w:val="sr-Latn-RS"/>
        </w:rPr>
        <w:t>-a.</w:t>
      </w:r>
      <w:r w:rsidR="009D76DA">
        <w:rPr>
          <w:lang w:val="sr-Latn-RS"/>
        </w:rPr>
        <w:t xml:space="preserve"> Modeli latentne difuzije</w:t>
      </w:r>
      <w:r w:rsidR="0079395A">
        <w:rPr>
          <w:lang w:val="sr-Latn-RS"/>
        </w:rPr>
        <w:t xml:space="preserve"> u ovakav sistem uv</w:t>
      </w:r>
      <w:r w:rsidR="00C745CA">
        <w:rPr>
          <w:lang w:val="sr-Latn-RS"/>
        </w:rPr>
        <w:t>o</w:t>
      </w:r>
      <w:r w:rsidR="0079395A">
        <w:rPr>
          <w:lang w:val="sr-Latn-RS"/>
        </w:rPr>
        <w:t>de kontrol</w:t>
      </w:r>
      <w:r w:rsidR="00C745CA">
        <w:rPr>
          <w:lang w:val="sr-Latn-RS"/>
        </w:rPr>
        <w:t xml:space="preserve">u putem </w:t>
      </w:r>
      <w:r w:rsidR="00D41ABC">
        <w:rPr>
          <w:lang w:val="sr-Latn-RS"/>
        </w:rPr>
        <w:t>tekstualnog ulaza</w:t>
      </w:r>
      <w:r w:rsidR="00FC17AA">
        <w:rPr>
          <w:lang w:val="sr-Latn-RS"/>
        </w:rPr>
        <w:t>. Komponente ovog sistema su prikazane na slici</w:t>
      </w:r>
      <w:r w:rsidR="00AB7698">
        <w:rPr>
          <w:lang w:val="sr-Latn-RS"/>
        </w:rPr>
        <w:t xml:space="preserve"> </w:t>
      </w:r>
      <w:r w:rsidR="00A23AB8" w:rsidRPr="004A6DA4">
        <w:rPr>
          <w:lang w:val="sr-Latn-RS"/>
        </w:rPr>
        <w:t>48</w:t>
      </w:r>
      <w:r w:rsidR="00AB7698">
        <w:rPr>
          <w:lang w:val="sr-Latn-RS"/>
        </w:rPr>
        <w:t>. Enkoder teksta pretvara tekstualni ulaz u vektor</w:t>
      </w:r>
      <w:r w:rsidR="00DF54DE">
        <w:rPr>
          <w:lang w:val="sr-Latn-RS"/>
        </w:rPr>
        <w:t xml:space="preserve"> unutar odgovarajućeg latentnog vektorskog prostora. Zatim, </w:t>
      </w:r>
      <w:r w:rsidR="00121C2D">
        <w:rPr>
          <w:lang w:val="sr-Latn-RS"/>
        </w:rPr>
        <w:t>na ovaj vektor se konkatenira nasumično generisano parče šu</w:t>
      </w:r>
      <w:r w:rsidR="00EB1C7B">
        <w:rPr>
          <w:lang w:val="sr-Latn-RS"/>
        </w:rPr>
        <w:t>ma, nad kojim se više puta p</w:t>
      </w:r>
      <w:r w:rsidR="005B6602">
        <w:rPr>
          <w:lang w:val="sr-Latn-RS"/>
        </w:rPr>
        <w:t xml:space="preserve">rimenjuje </w:t>
      </w:r>
      <w:r w:rsidR="005B6602">
        <w:rPr>
          <w:i/>
          <w:iCs/>
          <w:lang w:val="sr-Latn-RS"/>
        </w:rPr>
        <w:t>denoising</w:t>
      </w:r>
      <w:r w:rsidR="005B6602">
        <w:rPr>
          <w:lang w:val="sr-Latn-RS"/>
        </w:rPr>
        <w:t xml:space="preserve"> postupak koji obavlja model difuzije. Na kraju, dekoder</w:t>
      </w:r>
      <w:r w:rsidR="001E00E0">
        <w:rPr>
          <w:lang w:val="sr-Latn-RS"/>
        </w:rPr>
        <w:t xml:space="preserve"> </w:t>
      </w:r>
      <w:r w:rsidR="00865B8F">
        <w:rPr>
          <w:lang w:val="sr-Latn-RS"/>
        </w:rPr>
        <w:t>renderuje latentnu sliku na izlazu modela difuzije u visokoj rezoluciji.</w:t>
      </w:r>
    </w:p>
    <w:p w14:paraId="5B9DA253" w14:textId="77777777" w:rsidR="00A23AB8" w:rsidRPr="004A6DA4" w:rsidRDefault="00CD3AF8" w:rsidP="00E86600">
      <w:pPr>
        <w:keepNext/>
        <w:spacing w:after="0"/>
        <w:jc w:val="center"/>
        <w:rPr>
          <w:lang w:val="sr-Latn-RS"/>
        </w:rPr>
      </w:pPr>
      <w:r w:rsidRPr="00CD3AF8">
        <w:rPr>
          <w:noProof/>
          <w:lang w:val="sr-Latn-RS"/>
        </w:rPr>
        <w:drawing>
          <wp:inline distT="0" distB="0" distL="0" distR="0" wp14:anchorId="64490D2F" wp14:editId="766D1805">
            <wp:extent cx="3954483" cy="1910209"/>
            <wp:effectExtent l="0" t="0" r="8255" b="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3976010" cy="19206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BB7572" w14:textId="5A3F7389" w:rsidR="00CD3AF8" w:rsidRDefault="00A23AB8" w:rsidP="00A23AB8">
      <w:pPr>
        <w:pStyle w:val="Caption"/>
        <w:jc w:val="center"/>
        <w:rPr>
          <w:lang w:val="sr-Latn-RS"/>
        </w:rPr>
      </w:pPr>
      <w:r w:rsidRPr="004A6DA4">
        <w:rPr>
          <w:lang w:val="sr-Latn-RS"/>
        </w:rPr>
        <w:t xml:space="preserve">Slika </w:t>
      </w:r>
      <w:r w:rsidRPr="004A6DA4">
        <w:rPr>
          <w:lang w:val="sr-Latn-RS"/>
        </w:rPr>
        <w:fldChar w:fldCharType="begin"/>
      </w:r>
      <w:r w:rsidRPr="004A6DA4">
        <w:rPr>
          <w:lang w:val="sr-Latn-RS"/>
        </w:rPr>
        <w:instrText xml:space="preserve"> SEQ Slika \* ARABIC </w:instrText>
      </w:r>
      <w:r w:rsidRPr="004A6DA4">
        <w:rPr>
          <w:lang w:val="sr-Latn-RS"/>
        </w:rPr>
        <w:fldChar w:fldCharType="separate"/>
      </w:r>
      <w:r w:rsidR="00667E62">
        <w:rPr>
          <w:noProof/>
          <w:lang w:val="sr-Latn-RS"/>
        </w:rPr>
        <w:t>48</w:t>
      </w:r>
      <w:r w:rsidRPr="004A6DA4">
        <w:rPr>
          <w:lang w:val="sr-Latn-RS"/>
        </w:rPr>
        <w:fldChar w:fldCharType="end"/>
      </w:r>
      <w:r w:rsidRPr="004A6DA4">
        <w:rPr>
          <w:lang w:val="sr-Latn-RS"/>
        </w:rPr>
        <w:t xml:space="preserve">: </w:t>
      </w:r>
      <w:r w:rsidR="00E86600" w:rsidRPr="004A6DA4">
        <w:rPr>
          <w:lang w:val="sr-Latn-RS"/>
        </w:rPr>
        <w:t>Arhitektura Stable Diffusion modela za generisanje slika.</w:t>
      </w:r>
    </w:p>
    <w:p w14:paraId="1B1DA684" w14:textId="3420EA6E" w:rsidR="00CD3AF8" w:rsidRDefault="00CD3AF8" w:rsidP="00CD3AF8">
      <w:pPr>
        <w:rPr>
          <w:lang w:val="sr-Latn-RS"/>
        </w:rPr>
      </w:pPr>
      <w:r>
        <w:rPr>
          <w:lang w:val="sr-Latn-RS"/>
        </w:rPr>
        <w:t>U oblasti</w:t>
      </w:r>
      <w:r w:rsidR="00F73202">
        <w:rPr>
          <w:lang w:val="sr-Latn-RS"/>
        </w:rPr>
        <w:t xml:space="preserve"> augmentacije podataka, ovakvi modeli se mogu koristiti za generisanje novih podataka za obučavanje</w:t>
      </w:r>
      <w:r w:rsidR="00895EE0">
        <w:rPr>
          <w:lang w:val="sr-Latn-RS"/>
        </w:rPr>
        <w:t xml:space="preserve">, a mogu se </w:t>
      </w:r>
      <w:r w:rsidR="00B12445">
        <w:rPr>
          <w:lang w:val="sr-Latn-RS"/>
        </w:rPr>
        <w:t xml:space="preserve">i koristiti za izmenu postojećih slika na osnovu tekstualnog ulaza. </w:t>
      </w:r>
      <w:r w:rsidR="00EB0D1B">
        <w:rPr>
          <w:lang w:val="sr-Latn-RS"/>
        </w:rPr>
        <w:t xml:space="preserve">Primeri sintetički generisanih slika scena iz saobraćaja korišćenjem </w:t>
      </w:r>
      <w:r w:rsidR="00EB0D1B">
        <w:rPr>
          <w:i/>
          <w:iCs/>
          <w:lang w:val="sr-Latn-RS"/>
        </w:rPr>
        <w:t xml:space="preserve">Stable Diffusion </w:t>
      </w:r>
      <w:r w:rsidR="00EB0D1B">
        <w:rPr>
          <w:lang w:val="sr-Latn-RS"/>
        </w:rPr>
        <w:t>modela su prikazani na sl</w:t>
      </w:r>
      <w:r w:rsidR="00190D77">
        <w:rPr>
          <w:lang w:val="sr-Latn-RS"/>
        </w:rPr>
        <w:t>i</w:t>
      </w:r>
      <w:r w:rsidR="00E67FA0">
        <w:rPr>
          <w:lang w:val="sr-Latn-RS"/>
        </w:rPr>
        <w:t>kama 49 i</w:t>
      </w:r>
      <w:r w:rsidR="00190D77">
        <w:rPr>
          <w:lang w:val="sr-Latn-RS"/>
        </w:rPr>
        <w:t xml:space="preserve"> </w:t>
      </w:r>
      <w:r w:rsidR="00E67FA0">
        <w:rPr>
          <w:lang w:val="sr-Latn-RS"/>
        </w:rPr>
        <w:t>50</w:t>
      </w:r>
      <w:r w:rsidR="00190D77">
        <w:rPr>
          <w:lang w:val="sr-Latn-RS"/>
        </w:rPr>
        <w:t>.</w:t>
      </w:r>
      <w:r w:rsidR="00EB0D1B">
        <w:rPr>
          <w:lang w:val="sr-Latn-RS"/>
        </w:rPr>
        <w:t xml:space="preserve"> </w:t>
      </w:r>
      <w:r w:rsidR="005E3B98">
        <w:rPr>
          <w:lang w:val="sr-Latn-RS"/>
        </w:rPr>
        <w:t xml:space="preserve">Ovi modeli, za razliku od GAN-ova imaju </w:t>
      </w:r>
      <w:r w:rsidR="00B72D74">
        <w:rPr>
          <w:lang w:val="sr-Latn-RS"/>
        </w:rPr>
        <w:t xml:space="preserve">mogućnost da generišu </w:t>
      </w:r>
      <w:r w:rsidR="00A562C2">
        <w:rPr>
          <w:lang w:val="sr-Latn-RS"/>
        </w:rPr>
        <w:t xml:space="preserve">dosta realističnije i </w:t>
      </w:r>
      <w:r w:rsidR="00A562C2" w:rsidRPr="004A6DA4">
        <w:rPr>
          <w:lang w:val="sr-Latn-RS"/>
        </w:rPr>
        <w:t>komp</w:t>
      </w:r>
      <w:r w:rsidR="004A6DA4">
        <w:rPr>
          <w:lang w:val="sr-Latn-RS"/>
        </w:rPr>
        <w:t>l</w:t>
      </w:r>
      <w:r w:rsidR="00A562C2" w:rsidRPr="004A6DA4">
        <w:rPr>
          <w:lang w:val="sr-Latn-RS"/>
        </w:rPr>
        <w:t>eksnije</w:t>
      </w:r>
      <w:r w:rsidR="00A562C2">
        <w:rPr>
          <w:lang w:val="sr-Latn-RS"/>
        </w:rPr>
        <w:t xml:space="preserve"> scene i </w:t>
      </w:r>
      <w:r w:rsidR="003D78B6">
        <w:rPr>
          <w:lang w:val="sr-Latn-RS"/>
        </w:rPr>
        <w:t xml:space="preserve">istraživanje njihove primene u oblasti </w:t>
      </w:r>
      <w:r w:rsidR="003407BC">
        <w:rPr>
          <w:lang w:val="sr-Latn-RS"/>
        </w:rPr>
        <w:t>augmentacije podataka može biti interesantna tema u budućim istraživanjima.</w:t>
      </w:r>
    </w:p>
    <w:p w14:paraId="5DB0E7D7" w14:textId="77777777" w:rsidR="004B0A4E" w:rsidRDefault="00235D13" w:rsidP="00E661F5">
      <w:pPr>
        <w:keepNext/>
        <w:spacing w:after="0"/>
        <w:jc w:val="center"/>
      </w:pPr>
      <w:bookmarkStart w:id="38" w:name="_Toc163503163"/>
      <w:r w:rsidRPr="00235D13">
        <w:rPr>
          <w:noProof/>
          <w:lang w:val="sr-Latn-RS"/>
        </w:rPr>
        <w:drawing>
          <wp:inline distT="0" distB="0" distL="0" distR="0" wp14:anchorId="7C3AD968" wp14:editId="2F38D6B6">
            <wp:extent cx="5731510" cy="901700"/>
            <wp:effectExtent l="0" t="0" r="254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901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D1F7FC" w14:textId="40D6F630" w:rsidR="004B0A4E" w:rsidRPr="004B0A4E" w:rsidRDefault="004B0A4E" w:rsidP="004B0A4E">
      <w:pPr>
        <w:pStyle w:val="Caption"/>
        <w:jc w:val="center"/>
        <w:rPr>
          <w:lang w:val="sr-Latn-RS"/>
        </w:rPr>
      </w:pPr>
      <w:proofErr w:type="spellStart"/>
      <w:r>
        <w:t>Slika</w:t>
      </w:r>
      <w:proofErr w:type="spellEnd"/>
      <w:r>
        <w:t xml:space="preserve"> </w:t>
      </w:r>
      <w:fldSimple w:instr=" SEQ Slika \* ARABIC ">
        <w:r w:rsidR="00667E62">
          <w:rPr>
            <w:noProof/>
          </w:rPr>
          <w:t>49</w:t>
        </w:r>
      </w:fldSimple>
      <w:r>
        <w:rPr>
          <w:lang w:val="sr-Latn-RS"/>
        </w:rPr>
        <w:t xml:space="preserve">: </w:t>
      </w:r>
      <w:r w:rsidR="00CB047E">
        <w:rPr>
          <w:lang w:val="sr-Latn-RS"/>
        </w:rPr>
        <w:t>Primeri</w:t>
      </w:r>
      <w:r w:rsidR="00B551EB">
        <w:rPr>
          <w:lang w:val="sr-Latn-RS"/>
        </w:rPr>
        <w:t xml:space="preserve"> izlaza Stable Diffusion modela za tekstualni ulaz „</w:t>
      </w:r>
      <w:r w:rsidR="00CB047E" w:rsidRPr="00CB047E">
        <w:rPr>
          <w:lang w:val="sr-Latn-RS"/>
        </w:rPr>
        <w:t>photograph of an empty road in nature</w:t>
      </w:r>
      <w:r w:rsidR="00A6086D">
        <w:rPr>
          <w:lang w:val="sr-Latn-RS"/>
        </w:rPr>
        <w:t xml:space="preserve"> </w:t>
      </w:r>
      <w:r w:rsidR="00B551EB">
        <w:rPr>
          <w:lang w:val="sr-Latn-RS"/>
        </w:rPr>
        <w:t>“.</w:t>
      </w:r>
    </w:p>
    <w:p w14:paraId="064C952D" w14:textId="77777777" w:rsidR="00CB047E" w:rsidRDefault="004B0A4E" w:rsidP="00E661F5">
      <w:pPr>
        <w:keepNext/>
        <w:spacing w:after="0"/>
        <w:jc w:val="center"/>
      </w:pPr>
      <w:r w:rsidRPr="004B0A4E">
        <w:rPr>
          <w:noProof/>
          <w:lang w:val="sr-Latn-RS"/>
        </w:rPr>
        <w:drawing>
          <wp:inline distT="0" distB="0" distL="0" distR="0" wp14:anchorId="146E9054" wp14:editId="69DD3053">
            <wp:extent cx="5731510" cy="901700"/>
            <wp:effectExtent l="0" t="0" r="2540" b="0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901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03833D" w14:textId="201A9E60" w:rsidR="00CB047E" w:rsidRDefault="00CB047E" w:rsidP="00A6086D">
      <w:pPr>
        <w:pStyle w:val="Caption"/>
        <w:jc w:val="center"/>
        <w:rPr>
          <w:lang w:val="sr-Latn-RS"/>
        </w:rPr>
      </w:pPr>
      <w:proofErr w:type="spellStart"/>
      <w:r>
        <w:t>Slika</w:t>
      </w:r>
      <w:proofErr w:type="spellEnd"/>
      <w:r>
        <w:t xml:space="preserve"> </w:t>
      </w:r>
      <w:fldSimple w:instr=" SEQ Slika \* ARABIC ">
        <w:r w:rsidR="00667E62">
          <w:rPr>
            <w:noProof/>
          </w:rPr>
          <w:t>50</w:t>
        </w:r>
      </w:fldSimple>
      <w:r>
        <w:t xml:space="preserve">: </w:t>
      </w:r>
      <w:r>
        <w:rPr>
          <w:lang w:val="sr-Latn-RS"/>
        </w:rPr>
        <w:t>Primeri izlaza Stable Diffusion modela za tekstualni ulaz „</w:t>
      </w:r>
      <w:r w:rsidR="00A6086D" w:rsidRPr="00A6086D">
        <w:rPr>
          <w:lang w:val="sr-Latn-RS"/>
        </w:rPr>
        <w:t>a photograph of a street in the city, with many cars waiting in line in front of a red light,</w:t>
      </w:r>
      <w:r w:rsidR="00A6086D">
        <w:rPr>
          <w:lang w:val="sr-Latn-RS"/>
        </w:rPr>
        <w:t xml:space="preserve"> </w:t>
      </w:r>
      <w:r w:rsidR="00A6086D" w:rsidRPr="00A6086D">
        <w:rPr>
          <w:lang w:val="sr-Latn-RS"/>
        </w:rPr>
        <w:t>noon time, high quality, highly detailed, realistic, sharp focus</w:t>
      </w:r>
      <w:r w:rsidR="00A6086D">
        <w:rPr>
          <w:lang w:val="sr-Latn-RS"/>
        </w:rPr>
        <w:t xml:space="preserve"> </w:t>
      </w:r>
      <w:r>
        <w:rPr>
          <w:lang w:val="sr-Latn-RS"/>
        </w:rPr>
        <w:t>“.</w:t>
      </w:r>
    </w:p>
    <w:p w14:paraId="478FCBB1" w14:textId="2F731EE3" w:rsidR="00E661F5" w:rsidRPr="009C2ECA" w:rsidRDefault="00E661F5" w:rsidP="00E661F5">
      <w:pPr>
        <w:keepNext/>
        <w:spacing w:after="0"/>
      </w:pPr>
      <w:r>
        <w:rPr>
          <w:lang w:val="sr-Latn-RS"/>
        </w:rPr>
        <w:t xml:space="preserve">Ukoliko se </w:t>
      </w:r>
      <w:r w:rsidR="00FB424C">
        <w:rPr>
          <w:lang w:val="sr-Latn-RS"/>
        </w:rPr>
        <w:t xml:space="preserve">prilikom generisanje slike pomoću ovog modela </w:t>
      </w:r>
      <w:r w:rsidR="00720660">
        <w:rPr>
          <w:lang w:val="sr-Latn-RS"/>
        </w:rPr>
        <w:t xml:space="preserve">generisanje slike ne počinje od nasumičnog šuma, već od neke slike, moguće je </w:t>
      </w:r>
      <w:r w:rsidR="009C2ECA">
        <w:rPr>
          <w:lang w:val="sr-Latn-RS"/>
        </w:rPr>
        <w:t xml:space="preserve">izvršiti </w:t>
      </w:r>
      <w:r w:rsidR="009C2ECA">
        <w:rPr>
          <w:i/>
          <w:iCs/>
          <w:lang w:val="sr-Latn-RS"/>
        </w:rPr>
        <w:t>image-to-image</w:t>
      </w:r>
      <w:r w:rsidR="009C2ECA">
        <w:rPr>
          <w:lang w:val="sr-Latn-RS"/>
        </w:rPr>
        <w:t xml:space="preserve"> translaciju </w:t>
      </w:r>
      <w:r w:rsidR="004101FE">
        <w:rPr>
          <w:lang w:val="sr-Latn-RS"/>
        </w:rPr>
        <w:t>(slika 51)</w:t>
      </w:r>
      <w:r w:rsidR="009C2ECA">
        <w:rPr>
          <w:lang w:val="sr-Latn-RS"/>
        </w:rPr>
        <w:t>.</w:t>
      </w:r>
    </w:p>
    <w:p w14:paraId="4274F62F" w14:textId="409FA528" w:rsidR="00667E62" w:rsidRDefault="00501829" w:rsidP="009C2ECA">
      <w:pPr>
        <w:keepNext/>
        <w:spacing w:before="240" w:after="0"/>
        <w:jc w:val="center"/>
      </w:pPr>
      <w:r>
        <w:rPr>
          <w:noProof/>
          <w:lang w:val="sr-Latn-RS"/>
        </w:rPr>
        <w:drawing>
          <wp:inline distT="0" distB="0" distL="0" distR="0" wp14:anchorId="05CF5DC5" wp14:editId="5E9A0149">
            <wp:extent cx="1328251" cy="1005840"/>
            <wp:effectExtent l="0" t="0" r="5715" b="3810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28251" cy="1005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53430" w:rsidRPr="00153430">
        <w:rPr>
          <w:noProof/>
          <w:lang w:val="sr-Latn-RS"/>
        </w:rPr>
        <w:drawing>
          <wp:inline distT="0" distB="0" distL="0" distR="0" wp14:anchorId="4124674A" wp14:editId="596CBDCE">
            <wp:extent cx="1430567" cy="1005205"/>
            <wp:effectExtent l="0" t="0" r="0" b="4445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4"/>
                    <a:srcRect l="1974" r="2901"/>
                    <a:stretch/>
                  </pic:blipFill>
                  <pic:spPr bwMode="auto">
                    <a:xfrm>
                      <a:off x="0" y="0"/>
                      <a:ext cx="1431471" cy="1005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4677BE" w:rsidRPr="004677BE">
        <w:rPr>
          <w:noProof/>
          <w:lang w:val="sr-Latn-RS"/>
        </w:rPr>
        <w:drawing>
          <wp:inline distT="0" distB="0" distL="0" distR="0" wp14:anchorId="547058E2" wp14:editId="74907456">
            <wp:extent cx="1430589" cy="1005194"/>
            <wp:effectExtent l="0" t="0" r="0" b="5080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5"/>
                    <a:srcRect l="2359" r="2877"/>
                    <a:stretch/>
                  </pic:blipFill>
                  <pic:spPr bwMode="auto">
                    <a:xfrm>
                      <a:off x="0" y="0"/>
                      <a:ext cx="1431508" cy="1005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667E62" w:rsidRPr="00667E62">
        <w:rPr>
          <w:noProof/>
          <w:lang w:val="sr-Latn-RS"/>
        </w:rPr>
        <w:drawing>
          <wp:inline distT="0" distB="0" distL="0" distR="0" wp14:anchorId="39D5CC2B" wp14:editId="17E4CE7B">
            <wp:extent cx="1466603" cy="1005742"/>
            <wp:effectExtent l="0" t="0" r="635" b="4445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6"/>
                    <a:srcRect r="3404"/>
                    <a:stretch/>
                  </pic:blipFill>
                  <pic:spPr bwMode="auto">
                    <a:xfrm>
                      <a:off x="0" y="0"/>
                      <a:ext cx="1466746" cy="1005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1A7810" w14:textId="29013834" w:rsidR="004A6DA4" w:rsidRPr="00893BE9" w:rsidRDefault="00667E62" w:rsidP="00893BE9">
      <w:pPr>
        <w:pStyle w:val="Caption"/>
        <w:jc w:val="center"/>
        <w:rPr>
          <w:lang w:val="sr-Latn-RS"/>
        </w:rPr>
      </w:pPr>
      <w:proofErr w:type="spellStart"/>
      <w:r>
        <w:t>Slika</w:t>
      </w:r>
      <w:proofErr w:type="spellEnd"/>
      <w:r>
        <w:t xml:space="preserve"> </w:t>
      </w:r>
      <w:fldSimple w:instr=" SEQ Slika \* ARABIC ">
        <w:r>
          <w:rPr>
            <w:noProof/>
          </w:rPr>
          <w:t>51</w:t>
        </w:r>
      </w:fldSimple>
      <w:r>
        <w:t xml:space="preserve">: </w:t>
      </w:r>
      <w:proofErr w:type="spellStart"/>
      <w:r>
        <w:t>Primeri</w:t>
      </w:r>
      <w:proofErr w:type="spellEnd"/>
      <w:r>
        <w:t xml:space="preserve"> </w:t>
      </w:r>
      <w:proofErr w:type="spellStart"/>
      <w:r>
        <w:t>izlaza</w:t>
      </w:r>
      <w:proofErr w:type="spellEnd"/>
      <w:r>
        <w:t xml:space="preserve"> Stable Diffusion </w:t>
      </w:r>
      <w:proofErr w:type="spellStart"/>
      <w:r>
        <w:t>modela</w:t>
      </w:r>
      <w:proofErr w:type="spellEnd"/>
      <w:r>
        <w:t xml:space="preserve"> za</w:t>
      </w:r>
      <w:r w:rsidR="00C510F6">
        <w:t xml:space="preserve"> image-to-image </w:t>
      </w:r>
      <w:proofErr w:type="spellStart"/>
      <w:r w:rsidR="00C510F6">
        <w:t>generisanje</w:t>
      </w:r>
      <w:proofErr w:type="spellEnd"/>
      <w:r w:rsidR="00C510F6">
        <w:t xml:space="preserve"> </w:t>
      </w:r>
      <w:proofErr w:type="spellStart"/>
      <w:r w:rsidR="00C510F6">
        <w:t>slika</w:t>
      </w:r>
      <w:proofErr w:type="spellEnd"/>
      <w:r w:rsidR="00C510F6">
        <w:t xml:space="preserve"> (</w:t>
      </w:r>
      <w:proofErr w:type="spellStart"/>
      <w:r w:rsidR="00C510F6">
        <w:t>ulazna</w:t>
      </w:r>
      <w:proofErr w:type="spellEnd"/>
      <w:r w:rsidR="00C510F6">
        <w:t xml:space="preserve"> </w:t>
      </w:r>
      <w:proofErr w:type="spellStart"/>
      <w:r w:rsidR="00C510F6">
        <w:t>slika</w:t>
      </w:r>
      <w:proofErr w:type="spellEnd"/>
      <w:r w:rsidR="00C510F6">
        <w:t xml:space="preserve"> je data </w:t>
      </w:r>
      <w:proofErr w:type="spellStart"/>
      <w:r w:rsidR="00C510F6">
        <w:t>levo</w:t>
      </w:r>
      <w:proofErr w:type="spellEnd"/>
      <w:r w:rsidR="00E661F5">
        <w:t xml:space="preserve">, a </w:t>
      </w:r>
      <w:proofErr w:type="spellStart"/>
      <w:r w:rsidR="00E661F5">
        <w:t>primeri</w:t>
      </w:r>
      <w:proofErr w:type="spellEnd"/>
      <w:r w:rsidR="00E661F5">
        <w:t xml:space="preserve"> </w:t>
      </w:r>
      <w:proofErr w:type="spellStart"/>
      <w:r w:rsidR="00E661F5">
        <w:t>izlaza</w:t>
      </w:r>
      <w:proofErr w:type="spellEnd"/>
      <w:r w:rsidR="00E661F5">
        <w:t xml:space="preserve"> </w:t>
      </w:r>
      <w:proofErr w:type="spellStart"/>
      <w:r w:rsidR="00E661F5">
        <w:t>su</w:t>
      </w:r>
      <w:proofErr w:type="spellEnd"/>
      <w:r w:rsidR="00E661F5">
        <w:t xml:space="preserve"> </w:t>
      </w:r>
      <w:proofErr w:type="spellStart"/>
      <w:r w:rsidR="00E661F5">
        <w:t>sledeće</w:t>
      </w:r>
      <w:proofErr w:type="spellEnd"/>
      <w:r w:rsidR="00E661F5">
        <w:t xml:space="preserve"> 3 </w:t>
      </w:r>
      <w:proofErr w:type="spellStart"/>
      <w:r w:rsidR="00E661F5">
        <w:t>slike</w:t>
      </w:r>
      <w:proofErr w:type="spellEnd"/>
      <w:r w:rsidR="00E661F5">
        <w:t>).</w:t>
      </w:r>
      <w:r w:rsidR="004A6DA4">
        <w:rPr>
          <w:lang w:val="sr-Latn-RS"/>
        </w:rPr>
        <w:br w:type="page"/>
      </w:r>
    </w:p>
    <w:p w14:paraId="3D58EDB3" w14:textId="0FCCA674" w:rsidR="008B7F4F" w:rsidRDefault="008B7F4F" w:rsidP="008B7F4F">
      <w:pPr>
        <w:pStyle w:val="Heading1"/>
        <w:rPr>
          <w:lang w:val="sr-Latn-RS"/>
        </w:rPr>
      </w:pPr>
      <w:r>
        <w:rPr>
          <w:lang w:val="sr-Latn-RS"/>
        </w:rPr>
        <w:lastRenderedPageBreak/>
        <w:t>5. Zaključak</w:t>
      </w:r>
      <w:bookmarkEnd w:id="38"/>
    </w:p>
    <w:p w14:paraId="3D6EF86B" w14:textId="5EBD936B" w:rsidR="00467781" w:rsidRPr="004A6DA4" w:rsidRDefault="006422CC" w:rsidP="008B7F4F">
      <w:pPr>
        <w:rPr>
          <w:lang w:val="sr-Latn-RS"/>
        </w:rPr>
      </w:pPr>
      <w:r w:rsidRPr="004A6DA4">
        <w:rPr>
          <w:lang w:val="sr-Latn-RS"/>
        </w:rPr>
        <w:t xml:space="preserve">Autonomna vožnja je jedna od tema koje su danas </w:t>
      </w:r>
      <w:r w:rsidR="005A1E8D" w:rsidRPr="004A6DA4">
        <w:rPr>
          <w:lang w:val="sr-Latn-RS"/>
        </w:rPr>
        <w:t xml:space="preserve">veoma aktuelne. Jedan od problema koji se može javiti u </w:t>
      </w:r>
      <w:r w:rsidR="0034334A" w:rsidRPr="004A6DA4">
        <w:rPr>
          <w:lang w:val="sr-Latn-RS"/>
        </w:rPr>
        <w:t>o</w:t>
      </w:r>
      <w:r w:rsidR="00A402E4" w:rsidRPr="004A6DA4">
        <w:rPr>
          <w:lang w:val="sr-Latn-RS"/>
        </w:rPr>
        <w:t xml:space="preserve">voj oblasti prilikom obučavanja modela </w:t>
      </w:r>
      <w:r w:rsidR="00B37E60" w:rsidRPr="004A6DA4">
        <w:rPr>
          <w:lang w:val="sr-Latn-RS"/>
        </w:rPr>
        <w:t>koji obavljaju zadatke kao što su segmentacija ulica, oznaka, pešaka, zatim</w:t>
      </w:r>
      <w:r w:rsidR="00200F7F" w:rsidRPr="004A6DA4">
        <w:rPr>
          <w:lang w:val="sr-Latn-RS"/>
        </w:rPr>
        <w:t xml:space="preserve"> klasifikacija saobraćajnih znakova, </w:t>
      </w:r>
      <w:r w:rsidR="00395412" w:rsidRPr="004A6DA4">
        <w:rPr>
          <w:lang w:val="sr-Latn-RS"/>
        </w:rPr>
        <w:t>detekcija prepreka itd.</w:t>
      </w:r>
      <w:r w:rsidR="00EC200E" w:rsidRPr="004A6DA4">
        <w:rPr>
          <w:lang w:val="sr-Latn-RS"/>
        </w:rPr>
        <w:t xml:space="preserve"> jeste priprema skupa za obučavanje modela. Iako se </w:t>
      </w:r>
      <w:r w:rsidR="00E926F8" w:rsidRPr="004A6DA4">
        <w:rPr>
          <w:lang w:val="sr-Latn-RS"/>
        </w:rPr>
        <w:t>slike iz saobraćaja mogu pribaviti relativno jednostavno (za razliku od podataka u oblasti medicine)</w:t>
      </w:r>
      <w:r w:rsidR="00572EC9" w:rsidRPr="004A6DA4">
        <w:rPr>
          <w:lang w:val="sr-Latn-RS"/>
        </w:rPr>
        <w:t xml:space="preserve">, može biti korisno proširiti skup podataka koji </w:t>
      </w:r>
      <w:r w:rsidR="000C5019" w:rsidRPr="004A6DA4">
        <w:rPr>
          <w:lang w:val="sr-Latn-RS"/>
        </w:rPr>
        <w:t>imamo korišćenjem različitih tehnika za augmentaciju podataka</w:t>
      </w:r>
      <w:r w:rsidR="00261765" w:rsidRPr="004A6DA4">
        <w:rPr>
          <w:lang w:val="sr-Latn-RS"/>
        </w:rPr>
        <w:t xml:space="preserve">. </w:t>
      </w:r>
    </w:p>
    <w:p w14:paraId="2E88DE87" w14:textId="17D8905D" w:rsidR="00CE31A1" w:rsidRPr="004A6DA4" w:rsidRDefault="00CE31A1" w:rsidP="008B7F4F">
      <w:pPr>
        <w:rPr>
          <w:lang w:val="sr-Latn-RS"/>
        </w:rPr>
      </w:pPr>
      <w:r w:rsidRPr="004A6DA4">
        <w:rPr>
          <w:lang w:val="sr-Latn-RS"/>
        </w:rPr>
        <w:t xml:space="preserve">Augmentacija podataka omogućava da </w:t>
      </w:r>
      <w:r w:rsidR="00E81226" w:rsidRPr="004A6DA4">
        <w:rPr>
          <w:lang w:val="sr-Latn-RS"/>
        </w:rPr>
        <w:t xml:space="preserve">nad podacima koje imamo, u ovom slučaju nad slikama, primenimo različite transformacije </w:t>
      </w:r>
      <w:r w:rsidR="00556F89" w:rsidRPr="004A6DA4">
        <w:rPr>
          <w:lang w:val="sr-Latn-RS"/>
        </w:rPr>
        <w:t>čija je uloga da simuliraju različite uslove prilikom eksploatacije modela u realnosti</w:t>
      </w:r>
      <w:r w:rsidR="00D304BB" w:rsidRPr="004A6DA4">
        <w:rPr>
          <w:lang w:val="sr-Latn-RS"/>
        </w:rPr>
        <w:t>. U ovom radu su opisane različite geometrijske transformacije, koje mogu služiti da simuliranje različitih položaja kamere, fotometrijske transformacije, koje simuliraju različite uslove osvetljenja,</w:t>
      </w:r>
      <w:r w:rsidR="00CF1B55" w:rsidRPr="004A6DA4">
        <w:rPr>
          <w:lang w:val="sr-Latn-RS"/>
        </w:rPr>
        <w:t xml:space="preserve"> transformacije koje mogu simulirati različite vremenske uslove poput snega ili kiše, što </w:t>
      </w:r>
      <w:r w:rsidR="001B6E81" w:rsidRPr="004A6DA4">
        <w:rPr>
          <w:lang w:val="sr-Latn-RS"/>
        </w:rPr>
        <w:t>je od posebnog značaja u domenu autonomne vožnje, obzirom da pribavljanje podataka pod ovakvim vremenskim uslovima nije uvek moguće</w:t>
      </w:r>
      <w:r w:rsidR="00056CD9" w:rsidRPr="004A6DA4">
        <w:rPr>
          <w:lang w:val="sr-Latn-RS"/>
        </w:rPr>
        <w:t>, i razne druge transformacije. Sve ove tehnike se mogu kombinovano iskoristiti za sintetičko proširivanje postojećeg</w:t>
      </w:r>
      <w:r w:rsidR="00F51C3A" w:rsidRPr="004A6DA4">
        <w:rPr>
          <w:lang w:val="sr-Latn-RS"/>
        </w:rPr>
        <w:t xml:space="preserve"> skupa podataka u cilju povećanja robusnosti modela</w:t>
      </w:r>
    </w:p>
    <w:p w14:paraId="094D24B1" w14:textId="25BB54AC" w:rsidR="00535975" w:rsidRPr="004A6DA4" w:rsidRDefault="00535975" w:rsidP="008B7F4F">
      <w:pPr>
        <w:rPr>
          <w:lang w:val="sr-Latn-RS"/>
        </w:rPr>
      </w:pPr>
      <w:r w:rsidRPr="004A6DA4">
        <w:rPr>
          <w:lang w:val="sr-Latn-RS"/>
        </w:rPr>
        <w:t xml:space="preserve">Pored </w:t>
      </w:r>
      <w:r w:rsidR="00FB1572" w:rsidRPr="004A6DA4">
        <w:rPr>
          <w:lang w:val="sr-Latn-RS"/>
        </w:rPr>
        <w:t>tradicionalnih tehnika augmentacije slika, u ovom radu su objašnjene i neke od modernih pristupa u ovoj oblasti</w:t>
      </w:r>
      <w:r w:rsidR="0055413F" w:rsidRPr="004A6DA4">
        <w:rPr>
          <w:lang w:val="sr-Latn-RS"/>
        </w:rPr>
        <w:t>.</w:t>
      </w:r>
      <w:r w:rsidR="00AD5209" w:rsidRPr="004A6DA4">
        <w:rPr>
          <w:lang w:val="sr-Latn-RS"/>
        </w:rPr>
        <w:t xml:space="preserve"> Korišćenje generativnih modela u domenu augmentacije slika </w:t>
      </w:r>
      <w:r w:rsidR="00F852F5" w:rsidRPr="004A6DA4">
        <w:rPr>
          <w:lang w:val="sr-Latn-RS"/>
        </w:rPr>
        <w:t xml:space="preserve">za generisanje sintetičkih primeraka </w:t>
      </w:r>
      <w:r w:rsidR="0019201B" w:rsidRPr="004A6DA4">
        <w:rPr>
          <w:lang w:val="sr-Latn-RS"/>
        </w:rPr>
        <w:t>stiče veoma veliku popularnost, obzirom da u novija vremena</w:t>
      </w:r>
      <w:r w:rsidR="00F852F5" w:rsidRPr="004A6DA4">
        <w:rPr>
          <w:lang w:val="sr-Latn-RS"/>
        </w:rPr>
        <w:t xml:space="preserve"> najveći problem postaje pribavljanje dovoljno velikog i kvalitetnog skupa podataka</w:t>
      </w:r>
      <w:r w:rsidR="00E0455C" w:rsidRPr="004A6DA4">
        <w:rPr>
          <w:lang w:val="sr-Latn-RS"/>
        </w:rPr>
        <w:t>.</w:t>
      </w:r>
    </w:p>
    <w:p w14:paraId="6CD50DDF" w14:textId="6E0C9D50" w:rsidR="008B5AED" w:rsidRPr="004A6DA4" w:rsidRDefault="00F96D16" w:rsidP="008B7F4F">
      <w:pPr>
        <w:rPr>
          <w:lang w:val="sr-Latn-RS"/>
        </w:rPr>
      </w:pPr>
      <w:r w:rsidRPr="004A6DA4">
        <w:rPr>
          <w:lang w:val="sr-Latn-RS"/>
        </w:rPr>
        <w:t>Kao i kod većine zadataka iz oblasti</w:t>
      </w:r>
      <w:r w:rsidR="002C679B" w:rsidRPr="004A6DA4">
        <w:rPr>
          <w:lang w:val="sr-Latn-RS"/>
        </w:rPr>
        <w:t xml:space="preserve"> mašinskog učenja, proces kreiranja modela </w:t>
      </w:r>
      <w:r w:rsidR="00F93E4E" w:rsidRPr="004A6DA4">
        <w:rPr>
          <w:lang w:val="sr-Latn-RS"/>
        </w:rPr>
        <w:t xml:space="preserve">koji obavlja neki zadatak od koristi uvek počinje od iste stvari – od podataka. Upravo je iz ovog razloga od velikog značaja </w:t>
      </w:r>
      <w:r w:rsidR="00E81968" w:rsidRPr="004A6DA4">
        <w:rPr>
          <w:lang w:val="sr-Latn-RS"/>
        </w:rPr>
        <w:t>izabrati adekvatan način za pripremu podataka koji će biti korišćeni. Augmentacija slika u slučaju</w:t>
      </w:r>
      <w:r w:rsidR="004642D9" w:rsidRPr="004A6DA4">
        <w:rPr>
          <w:lang w:val="sr-Latn-RS"/>
        </w:rPr>
        <w:t xml:space="preserve"> modela koji se bave problemima računarskog vida je u većini slučajeva nezaobilazni korak</w:t>
      </w:r>
      <w:r w:rsidR="00791C71" w:rsidRPr="004A6DA4">
        <w:rPr>
          <w:lang w:val="sr-Latn-RS"/>
        </w:rPr>
        <w:t xml:space="preserve"> prilikom pripreme podataka</w:t>
      </w:r>
      <w:r w:rsidR="0027541F" w:rsidRPr="004A6DA4">
        <w:rPr>
          <w:lang w:val="sr-Latn-RS"/>
        </w:rPr>
        <w:t xml:space="preserve">. Kako bismo pripremili podatke na ispravan način, </w:t>
      </w:r>
      <w:r w:rsidR="004045F2" w:rsidRPr="004A6DA4">
        <w:rPr>
          <w:lang w:val="sr-Latn-RS"/>
        </w:rPr>
        <w:t>neophodno je poznavati tehnike koje se u ovu svrhu mogu koristiti, ali je i neophodno poznavati domen problema</w:t>
      </w:r>
      <w:r w:rsidR="007C2C69" w:rsidRPr="004A6DA4">
        <w:rPr>
          <w:lang w:val="sr-Latn-RS"/>
        </w:rPr>
        <w:t xml:space="preserve">, kako bismo </w:t>
      </w:r>
      <w:r w:rsidR="00E84692" w:rsidRPr="004A6DA4">
        <w:rPr>
          <w:lang w:val="sr-Latn-RS"/>
        </w:rPr>
        <w:t>primenili one tehnike koje imaju smisla za dat domen (npr. rotacija slike za 90 stepeni</w:t>
      </w:r>
      <w:r w:rsidR="005B6231" w:rsidRPr="004A6DA4">
        <w:rPr>
          <w:lang w:val="sr-Latn-RS"/>
        </w:rPr>
        <w:t xml:space="preserve"> nema mnogo smisla u domenu autonomne vožnje, dok u domenu medicinskih slika značajno može poboljšati generalizaciju modela</w:t>
      </w:r>
      <w:r w:rsidR="00202088" w:rsidRPr="004A6DA4">
        <w:rPr>
          <w:lang w:val="sr-Latn-RS"/>
        </w:rPr>
        <w:t xml:space="preserve">, </w:t>
      </w:r>
      <w:r w:rsidR="00030AA7" w:rsidRPr="004A6DA4">
        <w:rPr>
          <w:lang w:val="sr-Latn-RS"/>
        </w:rPr>
        <w:t>d</w:t>
      </w:r>
      <w:r w:rsidR="00202088" w:rsidRPr="004A6DA4">
        <w:rPr>
          <w:lang w:val="sr-Latn-RS"/>
        </w:rPr>
        <w:t>ok je s druge strane, promena osvetljenja</w:t>
      </w:r>
      <w:r w:rsidR="00030AA7" w:rsidRPr="004A6DA4">
        <w:rPr>
          <w:lang w:val="sr-Latn-RS"/>
        </w:rPr>
        <w:t xml:space="preserve"> u domenu autonomne vožnje od ključnog značaja, iako </w:t>
      </w:r>
      <w:r w:rsidR="000B7B0D" w:rsidRPr="004A6DA4">
        <w:rPr>
          <w:lang w:val="sr-Latn-RS"/>
        </w:rPr>
        <w:t>kod medicinskih slika nema uvek mnogo smisla).</w:t>
      </w:r>
      <w:r w:rsidR="00DA0FED" w:rsidRPr="004A6DA4">
        <w:rPr>
          <w:lang w:val="sr-Latn-RS"/>
        </w:rPr>
        <w:t xml:space="preserve"> Zbog svega ovoga, poznavanje i analiza tehnika za augmentaciju slika može biti od velike koristi.</w:t>
      </w:r>
    </w:p>
    <w:p w14:paraId="74FC07B0" w14:textId="77777777" w:rsidR="008B5AED" w:rsidRPr="004A6DA4" w:rsidRDefault="008B5AED">
      <w:pPr>
        <w:jc w:val="left"/>
        <w:rPr>
          <w:lang w:val="sr-Latn-RS"/>
        </w:rPr>
      </w:pPr>
      <w:r w:rsidRPr="004A6DA4">
        <w:rPr>
          <w:lang w:val="sr-Latn-RS"/>
        </w:rPr>
        <w:br w:type="page"/>
      </w:r>
    </w:p>
    <w:p w14:paraId="2EF8247E" w14:textId="32124EE8" w:rsidR="0002356B" w:rsidRPr="004A6DA4" w:rsidRDefault="00FC43E7" w:rsidP="0002356B">
      <w:pPr>
        <w:pStyle w:val="Heading1"/>
        <w:rPr>
          <w:lang w:val="sr-Latn-RS"/>
        </w:rPr>
      </w:pPr>
      <w:bookmarkStart w:id="39" w:name="_Toc163503164"/>
      <w:r w:rsidRPr="004A6DA4">
        <w:rPr>
          <w:lang w:val="sr-Latn-RS"/>
        </w:rPr>
        <w:lastRenderedPageBreak/>
        <w:t>6</w:t>
      </w:r>
      <w:r w:rsidR="0002356B" w:rsidRPr="004A6DA4">
        <w:rPr>
          <w:lang w:val="sr-Latn-RS"/>
        </w:rPr>
        <w:t>. Reference</w:t>
      </w:r>
      <w:bookmarkEnd w:id="39"/>
    </w:p>
    <w:p w14:paraId="28192B84" w14:textId="77777777" w:rsidR="00C45D0D" w:rsidRPr="004A6DA4" w:rsidRDefault="008B5AE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lang w:val="sr-Latn-RS"/>
        </w:rPr>
        <w:fldChar w:fldCharType="begin"/>
      </w:r>
      <w:r w:rsidRPr="004A6DA4">
        <w:rPr>
          <w:lang w:val="sr-Latn-RS"/>
        </w:rPr>
        <w:instrText xml:space="preserve"> ADDIN ZOTERO_BIBL {"uncited":[],"omitted":[],"custom":[]} CSL_BIBLIOGRAPHY </w:instrText>
      </w:r>
      <w:r w:rsidRPr="004A6DA4">
        <w:rPr>
          <w:lang w:val="sr-Latn-RS"/>
        </w:rPr>
        <w:fldChar w:fldCharType="separate"/>
      </w:r>
      <w:r w:rsidR="00C45D0D" w:rsidRPr="004A6DA4">
        <w:rPr>
          <w:rFonts w:ascii="Times New Roman" w:hAnsi="Times New Roman" w:cs="Times New Roman"/>
          <w:lang w:val="sr-Latn-RS"/>
        </w:rPr>
        <w:t>[1]</w:t>
      </w:r>
      <w:r w:rsidR="00C45D0D" w:rsidRPr="004A6DA4">
        <w:rPr>
          <w:rFonts w:ascii="Times New Roman" w:hAnsi="Times New Roman" w:cs="Times New Roman"/>
          <w:lang w:val="sr-Latn-RS"/>
        </w:rPr>
        <w:tab/>
        <w:t xml:space="preserve">L. Nanni, M. Paci, S. Brahnam, and A. Lumini, “Comparison of different image data augmentation approaches,” </w:t>
      </w:r>
      <w:r w:rsidR="00C45D0D" w:rsidRPr="004A6DA4">
        <w:rPr>
          <w:rFonts w:ascii="Times New Roman" w:hAnsi="Times New Roman" w:cs="Times New Roman"/>
          <w:i/>
          <w:iCs/>
          <w:lang w:val="sr-Latn-RS"/>
        </w:rPr>
        <w:t>J. Imaging</w:t>
      </w:r>
      <w:r w:rsidR="00C45D0D" w:rsidRPr="004A6DA4">
        <w:rPr>
          <w:rFonts w:ascii="Times New Roman" w:hAnsi="Times New Roman" w:cs="Times New Roman"/>
          <w:lang w:val="sr-Latn-RS"/>
        </w:rPr>
        <w:t>, vol. 7, no. 12, p. 254, 2021.</w:t>
      </w:r>
    </w:p>
    <w:p w14:paraId="68A74210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]</w:t>
      </w:r>
      <w:r w:rsidRPr="004A6DA4">
        <w:rPr>
          <w:rFonts w:ascii="Times New Roman" w:hAnsi="Times New Roman" w:cs="Times New Roman"/>
          <w:lang w:val="sr-Latn-RS"/>
        </w:rPr>
        <w:tab/>
        <w:t xml:space="preserve">K. Weiss, T. M. Khoshgoftaar, and D. Wang, “A survey of transfer learning,” </w:t>
      </w:r>
      <w:r w:rsidRPr="004A6DA4">
        <w:rPr>
          <w:rFonts w:ascii="Times New Roman" w:hAnsi="Times New Roman" w:cs="Times New Roman"/>
          <w:i/>
          <w:iCs/>
          <w:lang w:val="sr-Latn-RS"/>
        </w:rPr>
        <w:t>J. Big Data</w:t>
      </w:r>
      <w:r w:rsidRPr="004A6DA4">
        <w:rPr>
          <w:rFonts w:ascii="Times New Roman" w:hAnsi="Times New Roman" w:cs="Times New Roman"/>
          <w:lang w:val="sr-Latn-RS"/>
        </w:rPr>
        <w:t>, vol. 3, pp. 1–40, 2016.</w:t>
      </w:r>
    </w:p>
    <w:p w14:paraId="739E5B37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3]</w:t>
      </w:r>
      <w:r w:rsidRPr="004A6DA4">
        <w:rPr>
          <w:rFonts w:ascii="Times New Roman" w:hAnsi="Times New Roman" w:cs="Times New Roman"/>
          <w:lang w:val="sr-Latn-RS"/>
        </w:rPr>
        <w:tab/>
        <w:t xml:space="preserve">C. Shorten and T. M. Khoshgoftaar, “A survey on image data augmentation for deep learning,” </w:t>
      </w:r>
      <w:r w:rsidRPr="004A6DA4">
        <w:rPr>
          <w:rFonts w:ascii="Times New Roman" w:hAnsi="Times New Roman" w:cs="Times New Roman"/>
          <w:i/>
          <w:iCs/>
          <w:lang w:val="sr-Latn-RS"/>
        </w:rPr>
        <w:t>J. Big Data</w:t>
      </w:r>
      <w:r w:rsidRPr="004A6DA4">
        <w:rPr>
          <w:rFonts w:ascii="Times New Roman" w:hAnsi="Times New Roman" w:cs="Times New Roman"/>
          <w:lang w:val="sr-Latn-RS"/>
        </w:rPr>
        <w:t>, vol. 6, no. 1, pp. 1–48, 2019.</w:t>
      </w:r>
    </w:p>
    <w:p w14:paraId="1D1E5367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4]</w:t>
      </w:r>
      <w:r w:rsidRPr="004A6DA4">
        <w:rPr>
          <w:rFonts w:ascii="Times New Roman" w:hAnsi="Times New Roman" w:cs="Times New Roman"/>
          <w:lang w:val="sr-Latn-RS"/>
        </w:rPr>
        <w:tab/>
        <w:t xml:space="preserve">R. Rombach, A. Blattmann, D. Lorenz, P. Esser, and B. Ommer, “High-resolution image synthesis with latent diffusion models,” in </w:t>
      </w:r>
      <w:r w:rsidRPr="004A6DA4">
        <w:rPr>
          <w:rFonts w:ascii="Times New Roman" w:hAnsi="Times New Roman" w:cs="Times New Roman"/>
          <w:i/>
          <w:iCs/>
          <w:lang w:val="sr-Latn-RS"/>
        </w:rPr>
        <w:t>Proceedings of the IEEE/CVF conference on computer vision and pattern recognition</w:t>
      </w:r>
      <w:r w:rsidRPr="004A6DA4">
        <w:rPr>
          <w:rFonts w:ascii="Times New Roman" w:hAnsi="Times New Roman" w:cs="Times New Roman"/>
          <w:lang w:val="sr-Latn-RS"/>
        </w:rPr>
        <w:t>, 2022, pp. 10684–10695.</w:t>
      </w:r>
    </w:p>
    <w:p w14:paraId="2F726B2A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5]</w:t>
      </w:r>
      <w:r w:rsidRPr="004A6DA4">
        <w:rPr>
          <w:rFonts w:ascii="Times New Roman" w:hAnsi="Times New Roman" w:cs="Times New Roman"/>
          <w:lang w:val="sr-Latn-RS"/>
        </w:rPr>
        <w:tab/>
        <w:t xml:space="preserve">F. Mueller </w:t>
      </w:r>
      <w:r w:rsidRPr="004A6DA4">
        <w:rPr>
          <w:rFonts w:ascii="Times New Roman" w:hAnsi="Times New Roman" w:cs="Times New Roman"/>
          <w:i/>
          <w:iCs/>
          <w:lang w:val="sr-Latn-RS"/>
        </w:rPr>
        <w:t>et al.</w:t>
      </w:r>
      <w:r w:rsidRPr="004A6DA4">
        <w:rPr>
          <w:rFonts w:ascii="Times New Roman" w:hAnsi="Times New Roman" w:cs="Times New Roman"/>
          <w:lang w:val="sr-Latn-RS"/>
        </w:rPr>
        <w:t xml:space="preserve">, “Ganerated hands for real-time 3d hand tracking from monocular rgb,” in </w:t>
      </w:r>
      <w:r w:rsidRPr="004A6DA4">
        <w:rPr>
          <w:rFonts w:ascii="Times New Roman" w:hAnsi="Times New Roman" w:cs="Times New Roman"/>
          <w:i/>
          <w:iCs/>
          <w:lang w:val="sr-Latn-RS"/>
        </w:rPr>
        <w:t>Proceedings of the IEEE conference on computer vision and pattern recognition</w:t>
      </w:r>
      <w:r w:rsidRPr="004A6DA4">
        <w:rPr>
          <w:rFonts w:ascii="Times New Roman" w:hAnsi="Times New Roman" w:cs="Times New Roman"/>
          <w:lang w:val="sr-Latn-RS"/>
        </w:rPr>
        <w:t>, 2018, pp. 49–59.</w:t>
      </w:r>
    </w:p>
    <w:p w14:paraId="5385EE71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6]</w:t>
      </w:r>
      <w:r w:rsidRPr="004A6DA4">
        <w:rPr>
          <w:rFonts w:ascii="Times New Roman" w:hAnsi="Times New Roman" w:cs="Times New Roman"/>
          <w:lang w:val="sr-Latn-RS"/>
        </w:rPr>
        <w:tab/>
        <w:t xml:space="preserve">H. Bagherinezhad, M. Horton, M. Rastegari, and A. Farhadi, “Label refinery: Improving imagenet classification through label progression,” </w:t>
      </w:r>
      <w:r w:rsidRPr="004A6DA4">
        <w:rPr>
          <w:rFonts w:ascii="Times New Roman" w:hAnsi="Times New Roman" w:cs="Times New Roman"/>
          <w:i/>
          <w:iCs/>
          <w:lang w:val="sr-Latn-RS"/>
        </w:rPr>
        <w:t>ArXiv Prepr. ArXiv180502641</w:t>
      </w:r>
      <w:r w:rsidRPr="004A6DA4">
        <w:rPr>
          <w:rFonts w:ascii="Times New Roman" w:hAnsi="Times New Roman" w:cs="Times New Roman"/>
          <w:lang w:val="sr-Latn-RS"/>
        </w:rPr>
        <w:t>, 2018.</w:t>
      </w:r>
    </w:p>
    <w:p w14:paraId="54194A21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7]</w:t>
      </w:r>
      <w:r w:rsidRPr="004A6DA4">
        <w:rPr>
          <w:rFonts w:ascii="Times New Roman" w:hAnsi="Times New Roman" w:cs="Times New Roman"/>
          <w:lang w:val="sr-Latn-RS"/>
        </w:rPr>
        <w:tab/>
        <w:t xml:space="preserve">L. Taylor and G. Nitschke, “Improving deep learning with generic data augmentation,” in </w:t>
      </w:r>
      <w:r w:rsidRPr="004A6DA4">
        <w:rPr>
          <w:rFonts w:ascii="Times New Roman" w:hAnsi="Times New Roman" w:cs="Times New Roman"/>
          <w:i/>
          <w:iCs/>
          <w:lang w:val="sr-Latn-RS"/>
        </w:rPr>
        <w:t>2018 IEEE symposium series on computational intelligence (SSCI)</w:t>
      </w:r>
      <w:r w:rsidRPr="004A6DA4">
        <w:rPr>
          <w:rFonts w:ascii="Times New Roman" w:hAnsi="Times New Roman" w:cs="Times New Roman"/>
          <w:lang w:val="sr-Latn-RS"/>
        </w:rPr>
        <w:t>, IEEE, 2018, pp. 1542–1547.</w:t>
      </w:r>
    </w:p>
    <w:p w14:paraId="693DAF19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8]</w:t>
      </w:r>
      <w:r w:rsidRPr="004A6DA4">
        <w:rPr>
          <w:rFonts w:ascii="Times New Roman" w:hAnsi="Times New Roman" w:cs="Times New Roman"/>
          <w:lang w:val="sr-Latn-RS"/>
        </w:rPr>
        <w:tab/>
        <w:t xml:space="preserve">K. Chatfield, K. Simonyan, A. Vedaldi, and A. Zisserman, “Return of the devil in the details: Delving deep into convolutional nets,” </w:t>
      </w:r>
      <w:r w:rsidRPr="004A6DA4">
        <w:rPr>
          <w:rFonts w:ascii="Times New Roman" w:hAnsi="Times New Roman" w:cs="Times New Roman"/>
          <w:i/>
          <w:iCs/>
          <w:lang w:val="sr-Latn-RS"/>
        </w:rPr>
        <w:t>ArXiv Prepr. ArXiv14053531</w:t>
      </w:r>
      <w:r w:rsidRPr="004A6DA4">
        <w:rPr>
          <w:rFonts w:ascii="Times New Roman" w:hAnsi="Times New Roman" w:cs="Times New Roman"/>
          <w:lang w:val="sr-Latn-RS"/>
        </w:rPr>
        <w:t>, 2014.</w:t>
      </w:r>
    </w:p>
    <w:p w14:paraId="7E734D7C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9]</w:t>
      </w:r>
      <w:r w:rsidRPr="004A6DA4">
        <w:rPr>
          <w:rFonts w:ascii="Times New Roman" w:hAnsi="Times New Roman" w:cs="Times New Roman"/>
          <w:lang w:val="sr-Latn-RS"/>
        </w:rPr>
        <w:tab/>
        <w:t xml:space="preserve">Z. Zhong, L. Zheng, G. Kang, S. Li, and Y. Yang, “Random erasing data augmentation,” in </w:t>
      </w:r>
      <w:r w:rsidRPr="004A6DA4">
        <w:rPr>
          <w:rFonts w:ascii="Times New Roman" w:hAnsi="Times New Roman" w:cs="Times New Roman"/>
          <w:i/>
          <w:iCs/>
          <w:lang w:val="sr-Latn-RS"/>
        </w:rPr>
        <w:t>Proceedings of the AAAI conference on artificial intelligence</w:t>
      </w:r>
      <w:r w:rsidRPr="004A6DA4">
        <w:rPr>
          <w:rFonts w:ascii="Times New Roman" w:hAnsi="Times New Roman" w:cs="Times New Roman"/>
          <w:lang w:val="sr-Latn-RS"/>
        </w:rPr>
        <w:t>, 2020, pp. 13001–13008.</w:t>
      </w:r>
    </w:p>
    <w:p w14:paraId="28709478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0]</w:t>
      </w:r>
      <w:r w:rsidRPr="004A6DA4">
        <w:rPr>
          <w:rFonts w:ascii="Times New Roman" w:hAnsi="Times New Roman" w:cs="Times New Roman"/>
          <w:lang w:val="sr-Latn-RS"/>
        </w:rPr>
        <w:tab/>
        <w:t xml:space="preserve">N. Srivastava, G. Hinton, A. Krizhevsky, I. Sutskever, and R. Salakhutdinov, “Dropout: a simple way to prevent neural networks from overfitting,” </w:t>
      </w:r>
      <w:r w:rsidRPr="004A6DA4">
        <w:rPr>
          <w:rFonts w:ascii="Times New Roman" w:hAnsi="Times New Roman" w:cs="Times New Roman"/>
          <w:i/>
          <w:iCs/>
          <w:lang w:val="sr-Latn-RS"/>
        </w:rPr>
        <w:t>J. Mach. Learn. Res.</w:t>
      </w:r>
      <w:r w:rsidRPr="004A6DA4">
        <w:rPr>
          <w:rFonts w:ascii="Times New Roman" w:hAnsi="Times New Roman" w:cs="Times New Roman"/>
          <w:lang w:val="sr-Latn-RS"/>
        </w:rPr>
        <w:t>, vol. 15, no. 1, pp. 1929–1958, 2014.</w:t>
      </w:r>
    </w:p>
    <w:p w14:paraId="01FC9457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1]</w:t>
      </w:r>
      <w:r w:rsidRPr="004A6DA4">
        <w:rPr>
          <w:rFonts w:ascii="Times New Roman" w:hAnsi="Times New Roman" w:cs="Times New Roman"/>
          <w:lang w:val="sr-Latn-RS"/>
        </w:rPr>
        <w:tab/>
        <w:t xml:space="preserve">S. Yang, W. Xiao, M. Zhang, S. Guo, J. Zhao, and F. Shen, “Image data augmentation for deep learning: A survey,” </w:t>
      </w:r>
      <w:r w:rsidRPr="004A6DA4">
        <w:rPr>
          <w:rFonts w:ascii="Times New Roman" w:hAnsi="Times New Roman" w:cs="Times New Roman"/>
          <w:i/>
          <w:iCs/>
          <w:lang w:val="sr-Latn-RS"/>
        </w:rPr>
        <w:t>ArXiv Prepr. ArXiv220408610</w:t>
      </w:r>
      <w:r w:rsidRPr="004A6DA4">
        <w:rPr>
          <w:rFonts w:ascii="Times New Roman" w:hAnsi="Times New Roman" w:cs="Times New Roman"/>
          <w:lang w:val="sr-Latn-RS"/>
        </w:rPr>
        <w:t>, 2022.</w:t>
      </w:r>
    </w:p>
    <w:p w14:paraId="51D391CA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2]</w:t>
      </w:r>
      <w:r w:rsidRPr="004A6DA4">
        <w:rPr>
          <w:rFonts w:ascii="Times New Roman" w:hAnsi="Times New Roman" w:cs="Times New Roman"/>
          <w:lang w:val="sr-Latn-RS"/>
        </w:rPr>
        <w:tab/>
        <w:t xml:space="preserve">T. DeVries and G. W. Taylor, “Improved regularization of convolutional neural networks with cutout,” </w:t>
      </w:r>
      <w:r w:rsidRPr="004A6DA4">
        <w:rPr>
          <w:rFonts w:ascii="Times New Roman" w:hAnsi="Times New Roman" w:cs="Times New Roman"/>
          <w:i/>
          <w:iCs/>
          <w:lang w:val="sr-Latn-RS"/>
        </w:rPr>
        <w:t>ArXiv Prepr. ArXiv170804552</w:t>
      </w:r>
      <w:r w:rsidRPr="004A6DA4">
        <w:rPr>
          <w:rFonts w:ascii="Times New Roman" w:hAnsi="Times New Roman" w:cs="Times New Roman"/>
          <w:lang w:val="sr-Latn-RS"/>
        </w:rPr>
        <w:t>, 2017.</w:t>
      </w:r>
    </w:p>
    <w:p w14:paraId="3C8CD777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3]</w:t>
      </w:r>
      <w:r w:rsidRPr="004A6DA4">
        <w:rPr>
          <w:rFonts w:ascii="Times New Roman" w:hAnsi="Times New Roman" w:cs="Times New Roman"/>
          <w:lang w:val="sr-Latn-RS"/>
        </w:rPr>
        <w:tab/>
        <w:t xml:space="preserve">A. Mikołajczyk and M. Grochowski, “Data augmentation for improving deep learning in image classification problem,” in </w:t>
      </w:r>
      <w:r w:rsidRPr="004A6DA4">
        <w:rPr>
          <w:rFonts w:ascii="Times New Roman" w:hAnsi="Times New Roman" w:cs="Times New Roman"/>
          <w:i/>
          <w:iCs/>
          <w:lang w:val="sr-Latn-RS"/>
        </w:rPr>
        <w:t>2018 international interdisciplinary PhD workshop (IIPhDW)</w:t>
      </w:r>
      <w:r w:rsidRPr="004A6DA4">
        <w:rPr>
          <w:rFonts w:ascii="Times New Roman" w:hAnsi="Times New Roman" w:cs="Times New Roman"/>
          <w:lang w:val="sr-Latn-RS"/>
        </w:rPr>
        <w:t>, IEEE, 2018, pp. 117–122.</w:t>
      </w:r>
    </w:p>
    <w:p w14:paraId="0232BBFD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4]</w:t>
      </w:r>
      <w:r w:rsidRPr="004A6DA4">
        <w:rPr>
          <w:rFonts w:ascii="Times New Roman" w:hAnsi="Times New Roman" w:cs="Times New Roman"/>
          <w:lang w:val="sr-Latn-RS"/>
        </w:rPr>
        <w:tab/>
        <w:t xml:space="preserve">H. Inoue, “Data augmentation by pairing samples for images classification,” </w:t>
      </w:r>
      <w:r w:rsidRPr="004A6DA4">
        <w:rPr>
          <w:rFonts w:ascii="Times New Roman" w:hAnsi="Times New Roman" w:cs="Times New Roman"/>
          <w:i/>
          <w:iCs/>
          <w:lang w:val="sr-Latn-RS"/>
        </w:rPr>
        <w:t>ArXiv Prepr. ArXiv180102929</w:t>
      </w:r>
      <w:r w:rsidRPr="004A6DA4">
        <w:rPr>
          <w:rFonts w:ascii="Times New Roman" w:hAnsi="Times New Roman" w:cs="Times New Roman"/>
          <w:lang w:val="sr-Latn-RS"/>
        </w:rPr>
        <w:t>, 2018.</w:t>
      </w:r>
    </w:p>
    <w:p w14:paraId="6F627E86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5]</w:t>
      </w:r>
      <w:r w:rsidRPr="004A6DA4">
        <w:rPr>
          <w:rFonts w:ascii="Times New Roman" w:hAnsi="Times New Roman" w:cs="Times New Roman"/>
          <w:lang w:val="sr-Latn-RS"/>
        </w:rPr>
        <w:tab/>
        <w:t xml:space="preserve">C. Summers and M. J. Dinneen, “Improved mixed-example data augmentation,” in </w:t>
      </w:r>
      <w:r w:rsidRPr="004A6DA4">
        <w:rPr>
          <w:rFonts w:ascii="Times New Roman" w:hAnsi="Times New Roman" w:cs="Times New Roman"/>
          <w:i/>
          <w:iCs/>
          <w:lang w:val="sr-Latn-RS"/>
        </w:rPr>
        <w:t>2019 IEEE winter conference on applications of computer vision (WACV)</w:t>
      </w:r>
      <w:r w:rsidRPr="004A6DA4">
        <w:rPr>
          <w:rFonts w:ascii="Times New Roman" w:hAnsi="Times New Roman" w:cs="Times New Roman"/>
          <w:lang w:val="sr-Latn-RS"/>
        </w:rPr>
        <w:t>, IEEE, 2019, pp. 1262–1270.</w:t>
      </w:r>
    </w:p>
    <w:p w14:paraId="309CBB91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6]</w:t>
      </w:r>
      <w:r w:rsidRPr="004A6DA4">
        <w:rPr>
          <w:rFonts w:ascii="Times New Roman" w:hAnsi="Times New Roman" w:cs="Times New Roman"/>
          <w:lang w:val="sr-Latn-RS"/>
        </w:rPr>
        <w:tab/>
        <w:t xml:space="preserve">C. Michaelis </w:t>
      </w:r>
      <w:r w:rsidRPr="004A6DA4">
        <w:rPr>
          <w:rFonts w:ascii="Times New Roman" w:hAnsi="Times New Roman" w:cs="Times New Roman"/>
          <w:i/>
          <w:iCs/>
          <w:lang w:val="sr-Latn-RS"/>
        </w:rPr>
        <w:t>et al.</w:t>
      </w:r>
      <w:r w:rsidRPr="004A6DA4">
        <w:rPr>
          <w:rFonts w:ascii="Times New Roman" w:hAnsi="Times New Roman" w:cs="Times New Roman"/>
          <w:lang w:val="sr-Latn-RS"/>
        </w:rPr>
        <w:t xml:space="preserve">, “Benchmarking Robustness in Object Detection: Autonomous Driving when Winter is Coming,” </w:t>
      </w:r>
      <w:r w:rsidRPr="004A6DA4">
        <w:rPr>
          <w:rFonts w:ascii="Times New Roman" w:hAnsi="Times New Roman" w:cs="Times New Roman"/>
          <w:i/>
          <w:iCs/>
          <w:lang w:val="sr-Latn-RS"/>
        </w:rPr>
        <w:t>ArXiv Prepr. ArXiv190707484</w:t>
      </w:r>
      <w:r w:rsidRPr="004A6DA4">
        <w:rPr>
          <w:rFonts w:ascii="Times New Roman" w:hAnsi="Times New Roman" w:cs="Times New Roman"/>
          <w:lang w:val="sr-Latn-RS"/>
        </w:rPr>
        <w:t>, 2019.</w:t>
      </w:r>
    </w:p>
    <w:p w14:paraId="07D46ED7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7]</w:t>
      </w:r>
      <w:r w:rsidRPr="004A6DA4">
        <w:rPr>
          <w:rFonts w:ascii="Times New Roman" w:hAnsi="Times New Roman" w:cs="Times New Roman"/>
          <w:lang w:val="sr-Latn-RS"/>
        </w:rPr>
        <w:tab/>
        <w:t>U. Saxena, “Image Augmentation: Make it rain, make it snow. How to modify photos to train self-driving cars,” freeCodeCamp.org. Accessed: Mar. 28, 2024. [Online]. Available: https://www.freecodecamp.org/news/image-augmentation-make-it-rain-make-it-snow-how-to-modify-a-photo-with-machine-learning-163c0cb3843f/</w:t>
      </w:r>
    </w:p>
    <w:p w14:paraId="7BACD451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lastRenderedPageBreak/>
        <w:t>[18]</w:t>
      </w:r>
      <w:r w:rsidRPr="004A6DA4">
        <w:rPr>
          <w:rFonts w:ascii="Times New Roman" w:hAnsi="Times New Roman" w:cs="Times New Roman"/>
          <w:lang w:val="sr-Latn-RS"/>
        </w:rPr>
        <w:tab/>
        <w:t xml:space="preserve">A. B. Jung </w:t>
      </w:r>
      <w:r w:rsidRPr="004A6DA4">
        <w:rPr>
          <w:rFonts w:ascii="Times New Roman" w:hAnsi="Times New Roman" w:cs="Times New Roman"/>
          <w:i/>
          <w:iCs/>
          <w:lang w:val="sr-Latn-RS"/>
        </w:rPr>
        <w:t>et al.</w:t>
      </w:r>
      <w:r w:rsidRPr="004A6DA4">
        <w:rPr>
          <w:rFonts w:ascii="Times New Roman" w:hAnsi="Times New Roman" w:cs="Times New Roman"/>
          <w:lang w:val="sr-Latn-RS"/>
        </w:rPr>
        <w:t>, “imgaug.” 2020. [Online]. Available: https://github.com/aleju/imgaug</w:t>
      </w:r>
    </w:p>
    <w:p w14:paraId="305A19B1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19]</w:t>
      </w:r>
      <w:r w:rsidRPr="004A6DA4">
        <w:rPr>
          <w:rFonts w:ascii="Times New Roman" w:hAnsi="Times New Roman" w:cs="Times New Roman"/>
          <w:lang w:val="sr-Latn-RS"/>
        </w:rPr>
        <w:tab/>
        <w:t xml:space="preserve">I. Goodfellow </w:t>
      </w:r>
      <w:r w:rsidRPr="004A6DA4">
        <w:rPr>
          <w:rFonts w:ascii="Times New Roman" w:hAnsi="Times New Roman" w:cs="Times New Roman"/>
          <w:i/>
          <w:iCs/>
          <w:lang w:val="sr-Latn-RS"/>
        </w:rPr>
        <w:t>et al.</w:t>
      </w:r>
      <w:r w:rsidRPr="004A6DA4">
        <w:rPr>
          <w:rFonts w:ascii="Times New Roman" w:hAnsi="Times New Roman" w:cs="Times New Roman"/>
          <w:lang w:val="sr-Latn-RS"/>
        </w:rPr>
        <w:t xml:space="preserve">, “Generative adversarial nets,” </w:t>
      </w:r>
      <w:r w:rsidRPr="004A6DA4">
        <w:rPr>
          <w:rFonts w:ascii="Times New Roman" w:hAnsi="Times New Roman" w:cs="Times New Roman"/>
          <w:i/>
          <w:iCs/>
          <w:lang w:val="sr-Latn-RS"/>
        </w:rPr>
        <w:t>Adv. Neural Inf. Process. Syst.</w:t>
      </w:r>
      <w:r w:rsidRPr="004A6DA4">
        <w:rPr>
          <w:rFonts w:ascii="Times New Roman" w:hAnsi="Times New Roman" w:cs="Times New Roman"/>
          <w:lang w:val="sr-Latn-RS"/>
        </w:rPr>
        <w:t>, vol. 27, 2014.</w:t>
      </w:r>
    </w:p>
    <w:p w14:paraId="0B98754B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0]</w:t>
      </w:r>
      <w:r w:rsidRPr="004A6DA4">
        <w:rPr>
          <w:rFonts w:ascii="Times New Roman" w:hAnsi="Times New Roman" w:cs="Times New Roman"/>
          <w:lang w:val="sr-Latn-RS"/>
        </w:rPr>
        <w:tab/>
        <w:t xml:space="preserve">L. A. Gatys, A. S. Ecker, and M. Bethge, “A neural algorithm of artistic style,” </w:t>
      </w:r>
      <w:r w:rsidRPr="004A6DA4">
        <w:rPr>
          <w:rFonts w:ascii="Times New Roman" w:hAnsi="Times New Roman" w:cs="Times New Roman"/>
          <w:i/>
          <w:iCs/>
          <w:lang w:val="sr-Latn-RS"/>
        </w:rPr>
        <w:t>ArXiv Prepr. ArXiv150806576</w:t>
      </w:r>
      <w:r w:rsidRPr="004A6DA4">
        <w:rPr>
          <w:rFonts w:ascii="Times New Roman" w:hAnsi="Times New Roman" w:cs="Times New Roman"/>
          <w:lang w:val="sr-Latn-RS"/>
        </w:rPr>
        <w:t>, 2015.</w:t>
      </w:r>
    </w:p>
    <w:p w14:paraId="72D8777D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1]</w:t>
      </w:r>
      <w:r w:rsidRPr="004A6DA4">
        <w:rPr>
          <w:rFonts w:ascii="Times New Roman" w:hAnsi="Times New Roman" w:cs="Times New Roman"/>
          <w:lang w:val="sr-Latn-RS"/>
        </w:rPr>
        <w:tab/>
        <w:t xml:space="preserve">I. J. Goodfellow, J. Shlens, and C. Szegedy, “Explaining and harnessing adversarial examples,” </w:t>
      </w:r>
      <w:r w:rsidRPr="004A6DA4">
        <w:rPr>
          <w:rFonts w:ascii="Times New Roman" w:hAnsi="Times New Roman" w:cs="Times New Roman"/>
          <w:i/>
          <w:iCs/>
          <w:lang w:val="sr-Latn-RS"/>
        </w:rPr>
        <w:t>ArXiv Prepr. ArXiv14126572</w:t>
      </w:r>
      <w:r w:rsidRPr="004A6DA4">
        <w:rPr>
          <w:rFonts w:ascii="Times New Roman" w:hAnsi="Times New Roman" w:cs="Times New Roman"/>
          <w:lang w:val="sr-Latn-RS"/>
        </w:rPr>
        <w:t>, 2014.</w:t>
      </w:r>
    </w:p>
    <w:p w14:paraId="756CEDEB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2]</w:t>
      </w:r>
      <w:r w:rsidRPr="004A6DA4">
        <w:rPr>
          <w:rFonts w:ascii="Times New Roman" w:hAnsi="Times New Roman" w:cs="Times New Roman"/>
          <w:lang w:val="sr-Latn-RS"/>
        </w:rPr>
        <w:tab/>
        <w:t>P. Isola, J.-Y. Zhu, T. Zhou, and A. A. Efros, “Image-to-Image Translation with Conditional Adversarial Networks.” 2018.</w:t>
      </w:r>
    </w:p>
    <w:p w14:paraId="6EF045C8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3]</w:t>
      </w:r>
      <w:r w:rsidRPr="004A6DA4">
        <w:rPr>
          <w:rFonts w:ascii="Times New Roman" w:hAnsi="Times New Roman" w:cs="Times New Roman"/>
          <w:lang w:val="sr-Latn-RS"/>
        </w:rPr>
        <w:tab/>
        <w:t xml:space="preserve">M. Cordts </w:t>
      </w:r>
      <w:r w:rsidRPr="004A6DA4">
        <w:rPr>
          <w:rFonts w:ascii="Times New Roman" w:hAnsi="Times New Roman" w:cs="Times New Roman"/>
          <w:i/>
          <w:iCs/>
          <w:lang w:val="sr-Latn-RS"/>
        </w:rPr>
        <w:t>et al.</w:t>
      </w:r>
      <w:r w:rsidRPr="004A6DA4">
        <w:rPr>
          <w:rFonts w:ascii="Times New Roman" w:hAnsi="Times New Roman" w:cs="Times New Roman"/>
          <w:lang w:val="sr-Latn-RS"/>
        </w:rPr>
        <w:t xml:space="preserve">, “The cityscapes dataset,” in </w:t>
      </w:r>
      <w:r w:rsidRPr="004A6DA4">
        <w:rPr>
          <w:rFonts w:ascii="Times New Roman" w:hAnsi="Times New Roman" w:cs="Times New Roman"/>
          <w:i/>
          <w:iCs/>
          <w:lang w:val="sr-Latn-RS"/>
        </w:rPr>
        <w:t>CVPR Workshop on the Future of Datasets in Vision</w:t>
      </w:r>
      <w:r w:rsidRPr="004A6DA4">
        <w:rPr>
          <w:rFonts w:ascii="Times New Roman" w:hAnsi="Times New Roman" w:cs="Times New Roman"/>
          <w:lang w:val="sr-Latn-RS"/>
        </w:rPr>
        <w:t>, 2015, p. 1.</w:t>
      </w:r>
    </w:p>
    <w:p w14:paraId="12B1FBC6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4]</w:t>
      </w:r>
      <w:r w:rsidRPr="004A6DA4">
        <w:rPr>
          <w:rFonts w:ascii="Times New Roman" w:hAnsi="Times New Roman" w:cs="Times New Roman"/>
          <w:lang w:val="sr-Latn-RS"/>
        </w:rPr>
        <w:tab/>
        <w:t>O. Ronneberger, P. Fischer, and T. Brox, “U-Net: Convolutional Networks for Biomedical Image Segmentation.” 2015.</w:t>
      </w:r>
    </w:p>
    <w:p w14:paraId="5114A6FB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5]</w:t>
      </w:r>
      <w:r w:rsidRPr="004A6DA4">
        <w:rPr>
          <w:rFonts w:ascii="Times New Roman" w:hAnsi="Times New Roman" w:cs="Times New Roman"/>
          <w:lang w:val="sr-Latn-RS"/>
        </w:rPr>
        <w:tab/>
        <w:t>I. J. Goodfellow, J. Shlens, and C. Szegedy, “Explaining and Harnessing Adversarial Examples.” 2015.</w:t>
      </w:r>
    </w:p>
    <w:p w14:paraId="2056D309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6]</w:t>
      </w:r>
      <w:r w:rsidRPr="004A6DA4">
        <w:rPr>
          <w:rFonts w:ascii="Times New Roman" w:hAnsi="Times New Roman" w:cs="Times New Roman"/>
          <w:lang w:val="sr-Latn-RS"/>
        </w:rPr>
        <w:tab/>
        <w:t xml:space="preserve">M. Sandler, A. Howard, M. Zhu, A. Zhmoginov, and L.-C. Chen, “Mobilenetv2: Inverted residuals and linear bottlenecks,” in </w:t>
      </w:r>
      <w:r w:rsidRPr="004A6DA4">
        <w:rPr>
          <w:rFonts w:ascii="Times New Roman" w:hAnsi="Times New Roman" w:cs="Times New Roman"/>
          <w:i/>
          <w:iCs/>
          <w:lang w:val="sr-Latn-RS"/>
        </w:rPr>
        <w:t>Proceedings of the IEEE conference on computer vision and pattern recognition</w:t>
      </w:r>
      <w:r w:rsidRPr="004A6DA4">
        <w:rPr>
          <w:rFonts w:ascii="Times New Roman" w:hAnsi="Times New Roman" w:cs="Times New Roman"/>
          <w:lang w:val="sr-Latn-RS"/>
        </w:rPr>
        <w:t>, 2018, pp. 4510–4520.</w:t>
      </w:r>
    </w:p>
    <w:p w14:paraId="3DEAD0AB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7]</w:t>
      </w:r>
      <w:r w:rsidRPr="004A6DA4">
        <w:rPr>
          <w:rFonts w:ascii="Times New Roman" w:hAnsi="Times New Roman" w:cs="Times New Roman"/>
          <w:lang w:val="sr-Latn-RS"/>
        </w:rPr>
        <w:tab/>
        <w:t>G. Ghiasi, H. Lee, M. Kudlur, V. Dumoulin, and J. Shlens, “Exploring the structure of a real-time, arbitrary neural artistic stylization network.” 2017.</w:t>
      </w:r>
    </w:p>
    <w:p w14:paraId="74540623" w14:textId="77777777" w:rsidR="00C45D0D" w:rsidRPr="004A6DA4" w:rsidRDefault="00C45D0D" w:rsidP="00C45D0D">
      <w:pPr>
        <w:pStyle w:val="Bibliography"/>
        <w:rPr>
          <w:rFonts w:ascii="Times New Roman" w:hAnsi="Times New Roman" w:cs="Times New Roman"/>
          <w:lang w:val="sr-Latn-RS"/>
        </w:rPr>
      </w:pPr>
      <w:r w:rsidRPr="004A6DA4">
        <w:rPr>
          <w:rFonts w:ascii="Times New Roman" w:hAnsi="Times New Roman" w:cs="Times New Roman"/>
          <w:lang w:val="sr-Latn-RS"/>
        </w:rPr>
        <w:t>[28]</w:t>
      </w:r>
      <w:r w:rsidRPr="004A6DA4">
        <w:rPr>
          <w:rFonts w:ascii="Times New Roman" w:hAnsi="Times New Roman" w:cs="Times New Roman"/>
          <w:lang w:val="sr-Latn-RS"/>
        </w:rPr>
        <w:tab/>
        <w:t xml:space="preserve">Y. Chen, T.-A. Vu, K.-C. Shum, B.-S. Hua, and S.-K. Yeung, “Time-of-Day Neural Style Transfer for Architectural Photographs,” in </w:t>
      </w:r>
      <w:r w:rsidRPr="004A6DA4">
        <w:rPr>
          <w:rFonts w:ascii="Times New Roman" w:hAnsi="Times New Roman" w:cs="Times New Roman"/>
          <w:i/>
          <w:iCs/>
          <w:lang w:val="sr-Latn-RS"/>
        </w:rPr>
        <w:t>2022 IEEE International Conference on Computational Photography (ICCP)</w:t>
      </w:r>
      <w:r w:rsidRPr="004A6DA4">
        <w:rPr>
          <w:rFonts w:ascii="Times New Roman" w:hAnsi="Times New Roman" w:cs="Times New Roman"/>
          <w:lang w:val="sr-Latn-RS"/>
        </w:rPr>
        <w:t>, IEEE, 2022.</w:t>
      </w:r>
    </w:p>
    <w:p w14:paraId="2BB8DD40" w14:textId="64945362" w:rsidR="008B7F4F" w:rsidRPr="008B7F4F" w:rsidRDefault="008B5AED" w:rsidP="008B7F4F">
      <w:pPr>
        <w:rPr>
          <w:lang w:val="sr-Latn-RS"/>
        </w:rPr>
      </w:pPr>
      <w:r w:rsidRPr="004A6DA4">
        <w:rPr>
          <w:lang w:val="sr-Latn-RS"/>
        </w:rPr>
        <w:fldChar w:fldCharType="end"/>
      </w:r>
    </w:p>
    <w:sectPr w:rsidR="008B7F4F" w:rsidRPr="008B7F4F" w:rsidSect="0023654D">
      <w:type w:val="continuous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2705D7" w14:textId="77777777" w:rsidR="00AE5570" w:rsidRDefault="00AE5570">
      <w:pPr>
        <w:spacing w:after="0" w:line="240" w:lineRule="auto"/>
      </w:pPr>
      <w:r>
        <w:separator/>
      </w:r>
    </w:p>
  </w:endnote>
  <w:endnote w:type="continuationSeparator" w:id="0">
    <w:p w14:paraId="2582339D" w14:textId="77777777" w:rsidR="00AE5570" w:rsidRDefault="00AE5570">
      <w:pPr>
        <w:spacing w:after="0" w:line="240" w:lineRule="auto"/>
      </w:pPr>
      <w:r>
        <w:continuationSeparator/>
      </w:r>
    </w:p>
  </w:endnote>
  <w:endnote w:type="continuationNotice" w:id="1">
    <w:p w14:paraId="7A9AEFAB" w14:textId="77777777" w:rsidR="00AE5570" w:rsidRDefault="00AE5570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1923733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F99779" w14:textId="77777777" w:rsidR="0023654D" w:rsidRDefault="0023654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C34AD23" w14:textId="77777777" w:rsidR="0023654D" w:rsidRDefault="0023654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6201F5B" w14:textId="77777777" w:rsidR="00AE5570" w:rsidRDefault="00AE5570">
      <w:pPr>
        <w:spacing w:after="0" w:line="240" w:lineRule="auto"/>
      </w:pPr>
      <w:r>
        <w:separator/>
      </w:r>
    </w:p>
  </w:footnote>
  <w:footnote w:type="continuationSeparator" w:id="0">
    <w:p w14:paraId="7ECF4CFC" w14:textId="77777777" w:rsidR="00AE5570" w:rsidRDefault="00AE5570">
      <w:pPr>
        <w:spacing w:after="0" w:line="240" w:lineRule="auto"/>
      </w:pPr>
      <w:r>
        <w:continuationSeparator/>
      </w:r>
    </w:p>
  </w:footnote>
  <w:footnote w:type="continuationNotice" w:id="1">
    <w:p w14:paraId="524EDE65" w14:textId="77777777" w:rsidR="00AE5570" w:rsidRDefault="00AE5570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04E4AA9"/>
    <w:multiLevelType w:val="hybridMultilevel"/>
    <w:tmpl w:val="1AA8F86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66D4059"/>
    <w:multiLevelType w:val="hybridMultilevel"/>
    <w:tmpl w:val="D0E47ACA"/>
    <w:lvl w:ilvl="0" w:tplc="2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8960390"/>
    <w:multiLevelType w:val="hybridMultilevel"/>
    <w:tmpl w:val="94DC41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0F96A5C"/>
    <w:multiLevelType w:val="hybridMultilevel"/>
    <w:tmpl w:val="9DC28C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3654D"/>
    <w:rsid w:val="0000076D"/>
    <w:rsid w:val="00001117"/>
    <w:rsid w:val="000022AB"/>
    <w:rsid w:val="00004979"/>
    <w:rsid w:val="0001088C"/>
    <w:rsid w:val="0001114E"/>
    <w:rsid w:val="0001189B"/>
    <w:rsid w:val="00012AE9"/>
    <w:rsid w:val="000146D3"/>
    <w:rsid w:val="00016EE1"/>
    <w:rsid w:val="00017F81"/>
    <w:rsid w:val="00020C9B"/>
    <w:rsid w:val="00021233"/>
    <w:rsid w:val="00021495"/>
    <w:rsid w:val="000217CC"/>
    <w:rsid w:val="00021ABD"/>
    <w:rsid w:val="0002209E"/>
    <w:rsid w:val="0002356B"/>
    <w:rsid w:val="00023D36"/>
    <w:rsid w:val="00025F9A"/>
    <w:rsid w:val="000268E9"/>
    <w:rsid w:val="000301D7"/>
    <w:rsid w:val="00030AA7"/>
    <w:rsid w:val="0003152A"/>
    <w:rsid w:val="00031633"/>
    <w:rsid w:val="000323A7"/>
    <w:rsid w:val="000335F1"/>
    <w:rsid w:val="000351C1"/>
    <w:rsid w:val="00035D85"/>
    <w:rsid w:val="00036FF5"/>
    <w:rsid w:val="00041734"/>
    <w:rsid w:val="00044306"/>
    <w:rsid w:val="00044B13"/>
    <w:rsid w:val="0004526D"/>
    <w:rsid w:val="00045BF6"/>
    <w:rsid w:val="0005063B"/>
    <w:rsid w:val="00052B92"/>
    <w:rsid w:val="00055AA5"/>
    <w:rsid w:val="0005612B"/>
    <w:rsid w:val="000566A0"/>
    <w:rsid w:val="00056CD9"/>
    <w:rsid w:val="00061AB3"/>
    <w:rsid w:val="00063CCE"/>
    <w:rsid w:val="0006618F"/>
    <w:rsid w:val="0006758D"/>
    <w:rsid w:val="000715E9"/>
    <w:rsid w:val="00073A08"/>
    <w:rsid w:val="00073C6D"/>
    <w:rsid w:val="00076F9E"/>
    <w:rsid w:val="00081E44"/>
    <w:rsid w:val="00082005"/>
    <w:rsid w:val="000820E8"/>
    <w:rsid w:val="00082590"/>
    <w:rsid w:val="00084941"/>
    <w:rsid w:val="0009077C"/>
    <w:rsid w:val="00090DBC"/>
    <w:rsid w:val="000915F1"/>
    <w:rsid w:val="00091FC4"/>
    <w:rsid w:val="000927FE"/>
    <w:rsid w:val="00092ACA"/>
    <w:rsid w:val="0009422B"/>
    <w:rsid w:val="00096A15"/>
    <w:rsid w:val="000A2068"/>
    <w:rsid w:val="000A2B02"/>
    <w:rsid w:val="000A3069"/>
    <w:rsid w:val="000A683D"/>
    <w:rsid w:val="000B1432"/>
    <w:rsid w:val="000B17CC"/>
    <w:rsid w:val="000B3862"/>
    <w:rsid w:val="000B3A78"/>
    <w:rsid w:val="000B4357"/>
    <w:rsid w:val="000B4381"/>
    <w:rsid w:val="000B4781"/>
    <w:rsid w:val="000B75A4"/>
    <w:rsid w:val="000B78E5"/>
    <w:rsid w:val="000B7B0D"/>
    <w:rsid w:val="000B7B92"/>
    <w:rsid w:val="000C03FC"/>
    <w:rsid w:val="000C19B1"/>
    <w:rsid w:val="000C28B9"/>
    <w:rsid w:val="000C5019"/>
    <w:rsid w:val="000C6DCC"/>
    <w:rsid w:val="000D1126"/>
    <w:rsid w:val="000D1194"/>
    <w:rsid w:val="000D15EC"/>
    <w:rsid w:val="000D266A"/>
    <w:rsid w:val="000D66AB"/>
    <w:rsid w:val="000E2E63"/>
    <w:rsid w:val="000E4332"/>
    <w:rsid w:val="000E4CBF"/>
    <w:rsid w:val="000E4FB3"/>
    <w:rsid w:val="000E5B67"/>
    <w:rsid w:val="000E5CF4"/>
    <w:rsid w:val="000E5EE6"/>
    <w:rsid w:val="000E6E9D"/>
    <w:rsid w:val="000E717C"/>
    <w:rsid w:val="000E7CDC"/>
    <w:rsid w:val="000F13E2"/>
    <w:rsid w:val="000F1917"/>
    <w:rsid w:val="000F3093"/>
    <w:rsid w:val="000F3F26"/>
    <w:rsid w:val="000F4495"/>
    <w:rsid w:val="00100AD6"/>
    <w:rsid w:val="00100B2B"/>
    <w:rsid w:val="001018F6"/>
    <w:rsid w:val="00102299"/>
    <w:rsid w:val="0010292B"/>
    <w:rsid w:val="00103D8A"/>
    <w:rsid w:val="00107CB4"/>
    <w:rsid w:val="001108FF"/>
    <w:rsid w:val="00110A18"/>
    <w:rsid w:val="00111564"/>
    <w:rsid w:val="00112429"/>
    <w:rsid w:val="001127D0"/>
    <w:rsid w:val="001142D4"/>
    <w:rsid w:val="00115AE3"/>
    <w:rsid w:val="00116C8A"/>
    <w:rsid w:val="00116D32"/>
    <w:rsid w:val="001175CF"/>
    <w:rsid w:val="00121C2D"/>
    <w:rsid w:val="00122E0A"/>
    <w:rsid w:val="001304EF"/>
    <w:rsid w:val="0013101E"/>
    <w:rsid w:val="00134CFE"/>
    <w:rsid w:val="00135FD2"/>
    <w:rsid w:val="00143800"/>
    <w:rsid w:val="00147BD2"/>
    <w:rsid w:val="00151E2C"/>
    <w:rsid w:val="0015225C"/>
    <w:rsid w:val="00153430"/>
    <w:rsid w:val="00153F84"/>
    <w:rsid w:val="00155CC5"/>
    <w:rsid w:val="00156E8B"/>
    <w:rsid w:val="001627EF"/>
    <w:rsid w:val="00163B4E"/>
    <w:rsid w:val="001665FC"/>
    <w:rsid w:val="00166BD8"/>
    <w:rsid w:val="00171EF9"/>
    <w:rsid w:val="00172843"/>
    <w:rsid w:val="001747BC"/>
    <w:rsid w:val="00176E38"/>
    <w:rsid w:val="00180917"/>
    <w:rsid w:val="001809DA"/>
    <w:rsid w:val="00180FC3"/>
    <w:rsid w:val="00184839"/>
    <w:rsid w:val="00186C7F"/>
    <w:rsid w:val="001902CF"/>
    <w:rsid w:val="00190D77"/>
    <w:rsid w:val="00191BD3"/>
    <w:rsid w:val="0019201B"/>
    <w:rsid w:val="00194F9B"/>
    <w:rsid w:val="00196A86"/>
    <w:rsid w:val="001973B3"/>
    <w:rsid w:val="001A05CD"/>
    <w:rsid w:val="001A25F2"/>
    <w:rsid w:val="001A3661"/>
    <w:rsid w:val="001A4FCB"/>
    <w:rsid w:val="001A5921"/>
    <w:rsid w:val="001B04F1"/>
    <w:rsid w:val="001B1A50"/>
    <w:rsid w:val="001B250A"/>
    <w:rsid w:val="001B306F"/>
    <w:rsid w:val="001B3740"/>
    <w:rsid w:val="001B6486"/>
    <w:rsid w:val="001B6E81"/>
    <w:rsid w:val="001C046F"/>
    <w:rsid w:val="001C091C"/>
    <w:rsid w:val="001C0B93"/>
    <w:rsid w:val="001C1161"/>
    <w:rsid w:val="001C4D4D"/>
    <w:rsid w:val="001D0798"/>
    <w:rsid w:val="001D4F51"/>
    <w:rsid w:val="001D5B2C"/>
    <w:rsid w:val="001D5F6C"/>
    <w:rsid w:val="001D7D0C"/>
    <w:rsid w:val="001E00E0"/>
    <w:rsid w:val="001E12AC"/>
    <w:rsid w:val="001E2353"/>
    <w:rsid w:val="001F2C69"/>
    <w:rsid w:val="001F2C96"/>
    <w:rsid w:val="001F3607"/>
    <w:rsid w:val="001F3DD2"/>
    <w:rsid w:val="001F5BB8"/>
    <w:rsid w:val="00200F7F"/>
    <w:rsid w:val="00202088"/>
    <w:rsid w:val="002075A9"/>
    <w:rsid w:val="00210C3B"/>
    <w:rsid w:val="00216CA2"/>
    <w:rsid w:val="0021756F"/>
    <w:rsid w:val="0022009A"/>
    <w:rsid w:val="002247FF"/>
    <w:rsid w:val="0022499D"/>
    <w:rsid w:val="00226006"/>
    <w:rsid w:val="0022607E"/>
    <w:rsid w:val="002264B2"/>
    <w:rsid w:val="00226C68"/>
    <w:rsid w:val="00227765"/>
    <w:rsid w:val="002301FA"/>
    <w:rsid w:val="0023034A"/>
    <w:rsid w:val="00230DA5"/>
    <w:rsid w:val="00230EE6"/>
    <w:rsid w:val="002325D4"/>
    <w:rsid w:val="00233239"/>
    <w:rsid w:val="00234CEE"/>
    <w:rsid w:val="00235D13"/>
    <w:rsid w:val="0023654D"/>
    <w:rsid w:val="002376F0"/>
    <w:rsid w:val="0024166C"/>
    <w:rsid w:val="00241C9D"/>
    <w:rsid w:val="00243A3D"/>
    <w:rsid w:val="00243B0A"/>
    <w:rsid w:val="00243F36"/>
    <w:rsid w:val="00246BDA"/>
    <w:rsid w:val="00246DBE"/>
    <w:rsid w:val="002500FE"/>
    <w:rsid w:val="0025053E"/>
    <w:rsid w:val="002512F7"/>
    <w:rsid w:val="002519D4"/>
    <w:rsid w:val="002532A2"/>
    <w:rsid w:val="0025350C"/>
    <w:rsid w:val="002541BD"/>
    <w:rsid w:val="0025505A"/>
    <w:rsid w:val="002563E0"/>
    <w:rsid w:val="00257095"/>
    <w:rsid w:val="00261765"/>
    <w:rsid w:val="0026491B"/>
    <w:rsid w:val="0026692A"/>
    <w:rsid w:val="00271EAB"/>
    <w:rsid w:val="00273F3E"/>
    <w:rsid w:val="0027541F"/>
    <w:rsid w:val="00275714"/>
    <w:rsid w:val="00275CD6"/>
    <w:rsid w:val="00275F2E"/>
    <w:rsid w:val="00276F98"/>
    <w:rsid w:val="0029291B"/>
    <w:rsid w:val="0029469E"/>
    <w:rsid w:val="00294756"/>
    <w:rsid w:val="00295977"/>
    <w:rsid w:val="00296FEE"/>
    <w:rsid w:val="0029701C"/>
    <w:rsid w:val="002973FB"/>
    <w:rsid w:val="00297419"/>
    <w:rsid w:val="00297EA5"/>
    <w:rsid w:val="002A1D84"/>
    <w:rsid w:val="002A1E29"/>
    <w:rsid w:val="002A2EFE"/>
    <w:rsid w:val="002A3DD6"/>
    <w:rsid w:val="002A5201"/>
    <w:rsid w:val="002A6772"/>
    <w:rsid w:val="002A7068"/>
    <w:rsid w:val="002B0E93"/>
    <w:rsid w:val="002B2A7D"/>
    <w:rsid w:val="002B2D77"/>
    <w:rsid w:val="002B3022"/>
    <w:rsid w:val="002B4C27"/>
    <w:rsid w:val="002B4CB7"/>
    <w:rsid w:val="002B580E"/>
    <w:rsid w:val="002B7D44"/>
    <w:rsid w:val="002C39A5"/>
    <w:rsid w:val="002C5CEC"/>
    <w:rsid w:val="002C679B"/>
    <w:rsid w:val="002D3416"/>
    <w:rsid w:val="002D7B77"/>
    <w:rsid w:val="002E04B7"/>
    <w:rsid w:val="002E073E"/>
    <w:rsid w:val="002E5121"/>
    <w:rsid w:val="002E56D5"/>
    <w:rsid w:val="002F1018"/>
    <w:rsid w:val="002F2CE0"/>
    <w:rsid w:val="002F3074"/>
    <w:rsid w:val="002F35AA"/>
    <w:rsid w:val="002F3C1F"/>
    <w:rsid w:val="002F4C80"/>
    <w:rsid w:val="002F76C6"/>
    <w:rsid w:val="002F7B81"/>
    <w:rsid w:val="00300373"/>
    <w:rsid w:val="00301CB1"/>
    <w:rsid w:val="00302F7D"/>
    <w:rsid w:val="0030428B"/>
    <w:rsid w:val="003059D9"/>
    <w:rsid w:val="003060DD"/>
    <w:rsid w:val="00306702"/>
    <w:rsid w:val="00307207"/>
    <w:rsid w:val="00311F3D"/>
    <w:rsid w:val="00312D01"/>
    <w:rsid w:val="003176D4"/>
    <w:rsid w:val="00321E5C"/>
    <w:rsid w:val="0032260F"/>
    <w:rsid w:val="00324DF9"/>
    <w:rsid w:val="00325100"/>
    <w:rsid w:val="00332370"/>
    <w:rsid w:val="003329F5"/>
    <w:rsid w:val="00336850"/>
    <w:rsid w:val="003407BC"/>
    <w:rsid w:val="00340CBD"/>
    <w:rsid w:val="00341DD3"/>
    <w:rsid w:val="0034334A"/>
    <w:rsid w:val="003435C6"/>
    <w:rsid w:val="003439E3"/>
    <w:rsid w:val="00345052"/>
    <w:rsid w:val="00345383"/>
    <w:rsid w:val="00345A69"/>
    <w:rsid w:val="00345AED"/>
    <w:rsid w:val="00345C7F"/>
    <w:rsid w:val="00350153"/>
    <w:rsid w:val="003539AA"/>
    <w:rsid w:val="00354CC0"/>
    <w:rsid w:val="003562D6"/>
    <w:rsid w:val="00356431"/>
    <w:rsid w:val="00356B00"/>
    <w:rsid w:val="00357A57"/>
    <w:rsid w:val="00357AA8"/>
    <w:rsid w:val="003611F0"/>
    <w:rsid w:val="003628B3"/>
    <w:rsid w:val="00362946"/>
    <w:rsid w:val="00362B98"/>
    <w:rsid w:val="003636C4"/>
    <w:rsid w:val="00363EF7"/>
    <w:rsid w:val="003709B0"/>
    <w:rsid w:val="003710A9"/>
    <w:rsid w:val="00372D96"/>
    <w:rsid w:val="00382F71"/>
    <w:rsid w:val="003834EF"/>
    <w:rsid w:val="00384E9C"/>
    <w:rsid w:val="00385E9E"/>
    <w:rsid w:val="003875BB"/>
    <w:rsid w:val="00391502"/>
    <w:rsid w:val="00395412"/>
    <w:rsid w:val="00396E6F"/>
    <w:rsid w:val="00397569"/>
    <w:rsid w:val="003A05B0"/>
    <w:rsid w:val="003A33F3"/>
    <w:rsid w:val="003A340B"/>
    <w:rsid w:val="003A4CA7"/>
    <w:rsid w:val="003A5AA6"/>
    <w:rsid w:val="003A5C1B"/>
    <w:rsid w:val="003A6AED"/>
    <w:rsid w:val="003A780E"/>
    <w:rsid w:val="003B1279"/>
    <w:rsid w:val="003B3DD5"/>
    <w:rsid w:val="003B68EB"/>
    <w:rsid w:val="003C139B"/>
    <w:rsid w:val="003C2161"/>
    <w:rsid w:val="003C238D"/>
    <w:rsid w:val="003C3CE9"/>
    <w:rsid w:val="003C4FCE"/>
    <w:rsid w:val="003C6342"/>
    <w:rsid w:val="003C6D84"/>
    <w:rsid w:val="003C74B0"/>
    <w:rsid w:val="003C7937"/>
    <w:rsid w:val="003C7D8D"/>
    <w:rsid w:val="003D1A59"/>
    <w:rsid w:val="003D27AE"/>
    <w:rsid w:val="003D349A"/>
    <w:rsid w:val="003D4077"/>
    <w:rsid w:val="003D5409"/>
    <w:rsid w:val="003D609E"/>
    <w:rsid w:val="003D70C1"/>
    <w:rsid w:val="003D7307"/>
    <w:rsid w:val="003D78B6"/>
    <w:rsid w:val="003E0D94"/>
    <w:rsid w:val="003E1B26"/>
    <w:rsid w:val="003E4B6A"/>
    <w:rsid w:val="003E5197"/>
    <w:rsid w:val="003E5CFC"/>
    <w:rsid w:val="003E5F52"/>
    <w:rsid w:val="003E6E0D"/>
    <w:rsid w:val="003F045D"/>
    <w:rsid w:val="003F3FD0"/>
    <w:rsid w:val="003F4442"/>
    <w:rsid w:val="003F6930"/>
    <w:rsid w:val="003F69F8"/>
    <w:rsid w:val="003F7CE2"/>
    <w:rsid w:val="00400A50"/>
    <w:rsid w:val="00400AD8"/>
    <w:rsid w:val="00401A79"/>
    <w:rsid w:val="004039B5"/>
    <w:rsid w:val="004045F2"/>
    <w:rsid w:val="00406C65"/>
    <w:rsid w:val="00406D83"/>
    <w:rsid w:val="004101FE"/>
    <w:rsid w:val="004103FB"/>
    <w:rsid w:val="00412D5D"/>
    <w:rsid w:val="00414433"/>
    <w:rsid w:val="0041628E"/>
    <w:rsid w:val="00416F59"/>
    <w:rsid w:val="00421CE8"/>
    <w:rsid w:val="004228DD"/>
    <w:rsid w:val="004249FC"/>
    <w:rsid w:val="004262E8"/>
    <w:rsid w:val="0042765A"/>
    <w:rsid w:val="0043266E"/>
    <w:rsid w:val="00432B42"/>
    <w:rsid w:val="004355B5"/>
    <w:rsid w:val="00437F5C"/>
    <w:rsid w:val="00440CA4"/>
    <w:rsid w:val="00441BA3"/>
    <w:rsid w:val="00441FBC"/>
    <w:rsid w:val="00446EF0"/>
    <w:rsid w:val="0045071D"/>
    <w:rsid w:val="0045235F"/>
    <w:rsid w:val="00453569"/>
    <w:rsid w:val="00455CAF"/>
    <w:rsid w:val="00462036"/>
    <w:rsid w:val="00463843"/>
    <w:rsid w:val="004642D9"/>
    <w:rsid w:val="00467781"/>
    <w:rsid w:val="004677BE"/>
    <w:rsid w:val="004678B8"/>
    <w:rsid w:val="00471E18"/>
    <w:rsid w:val="004731F4"/>
    <w:rsid w:val="0047474E"/>
    <w:rsid w:val="00475E84"/>
    <w:rsid w:val="00476E56"/>
    <w:rsid w:val="00477475"/>
    <w:rsid w:val="004801FB"/>
    <w:rsid w:val="004803C9"/>
    <w:rsid w:val="004818B1"/>
    <w:rsid w:val="00481D37"/>
    <w:rsid w:val="00482477"/>
    <w:rsid w:val="00482C44"/>
    <w:rsid w:val="00483148"/>
    <w:rsid w:val="00490B9C"/>
    <w:rsid w:val="0049174F"/>
    <w:rsid w:val="00492D60"/>
    <w:rsid w:val="004946A0"/>
    <w:rsid w:val="0049572C"/>
    <w:rsid w:val="004A0383"/>
    <w:rsid w:val="004A045B"/>
    <w:rsid w:val="004A4610"/>
    <w:rsid w:val="004A6225"/>
    <w:rsid w:val="004A6DA4"/>
    <w:rsid w:val="004A7676"/>
    <w:rsid w:val="004A7952"/>
    <w:rsid w:val="004B0A4E"/>
    <w:rsid w:val="004B32E4"/>
    <w:rsid w:val="004B5F34"/>
    <w:rsid w:val="004B6EF9"/>
    <w:rsid w:val="004C1782"/>
    <w:rsid w:val="004C1FA5"/>
    <w:rsid w:val="004C240F"/>
    <w:rsid w:val="004C3D65"/>
    <w:rsid w:val="004C40D1"/>
    <w:rsid w:val="004C5ABC"/>
    <w:rsid w:val="004C5E1D"/>
    <w:rsid w:val="004C6A1B"/>
    <w:rsid w:val="004D0BA8"/>
    <w:rsid w:val="004D1961"/>
    <w:rsid w:val="004D19F0"/>
    <w:rsid w:val="004D37E1"/>
    <w:rsid w:val="004D3F04"/>
    <w:rsid w:val="004D4532"/>
    <w:rsid w:val="004D59BB"/>
    <w:rsid w:val="004D6073"/>
    <w:rsid w:val="004D7A63"/>
    <w:rsid w:val="004E0EB0"/>
    <w:rsid w:val="004E36AC"/>
    <w:rsid w:val="004E4972"/>
    <w:rsid w:val="004E65D7"/>
    <w:rsid w:val="004E7A8A"/>
    <w:rsid w:val="004F4A51"/>
    <w:rsid w:val="004F59CF"/>
    <w:rsid w:val="004F609A"/>
    <w:rsid w:val="004F6DE6"/>
    <w:rsid w:val="004F76D7"/>
    <w:rsid w:val="005010B2"/>
    <w:rsid w:val="00501829"/>
    <w:rsid w:val="0050262D"/>
    <w:rsid w:val="00502FAA"/>
    <w:rsid w:val="005042DD"/>
    <w:rsid w:val="005110A6"/>
    <w:rsid w:val="0051316C"/>
    <w:rsid w:val="00521B03"/>
    <w:rsid w:val="0052265D"/>
    <w:rsid w:val="0052349E"/>
    <w:rsid w:val="00524799"/>
    <w:rsid w:val="00525239"/>
    <w:rsid w:val="00526B1A"/>
    <w:rsid w:val="00526C9D"/>
    <w:rsid w:val="0053070B"/>
    <w:rsid w:val="00530856"/>
    <w:rsid w:val="005316DE"/>
    <w:rsid w:val="005316FB"/>
    <w:rsid w:val="005321BA"/>
    <w:rsid w:val="00532DD1"/>
    <w:rsid w:val="00534C77"/>
    <w:rsid w:val="00535975"/>
    <w:rsid w:val="00536A31"/>
    <w:rsid w:val="005411DE"/>
    <w:rsid w:val="00541B79"/>
    <w:rsid w:val="00543F65"/>
    <w:rsid w:val="0055070B"/>
    <w:rsid w:val="00551D73"/>
    <w:rsid w:val="00553A98"/>
    <w:rsid w:val="00553E3A"/>
    <w:rsid w:val="00553F04"/>
    <w:rsid w:val="00554086"/>
    <w:rsid w:val="0055413F"/>
    <w:rsid w:val="00555847"/>
    <w:rsid w:val="005568D7"/>
    <w:rsid w:val="00556F89"/>
    <w:rsid w:val="00557BBE"/>
    <w:rsid w:val="00561A44"/>
    <w:rsid w:val="00562893"/>
    <w:rsid w:val="00562E76"/>
    <w:rsid w:val="00565604"/>
    <w:rsid w:val="005729FE"/>
    <w:rsid w:val="00572EC9"/>
    <w:rsid w:val="005748E1"/>
    <w:rsid w:val="0057531E"/>
    <w:rsid w:val="00576B81"/>
    <w:rsid w:val="0057704F"/>
    <w:rsid w:val="00586F5E"/>
    <w:rsid w:val="005915B9"/>
    <w:rsid w:val="00593B1F"/>
    <w:rsid w:val="00596FEB"/>
    <w:rsid w:val="0059717F"/>
    <w:rsid w:val="005A1E8D"/>
    <w:rsid w:val="005A3353"/>
    <w:rsid w:val="005A35D8"/>
    <w:rsid w:val="005A4340"/>
    <w:rsid w:val="005A6401"/>
    <w:rsid w:val="005B04A8"/>
    <w:rsid w:val="005B2862"/>
    <w:rsid w:val="005B421F"/>
    <w:rsid w:val="005B523C"/>
    <w:rsid w:val="005B6231"/>
    <w:rsid w:val="005B6602"/>
    <w:rsid w:val="005B682E"/>
    <w:rsid w:val="005C31BD"/>
    <w:rsid w:val="005C4CFD"/>
    <w:rsid w:val="005C5B4D"/>
    <w:rsid w:val="005D0881"/>
    <w:rsid w:val="005D3A66"/>
    <w:rsid w:val="005D484D"/>
    <w:rsid w:val="005D6232"/>
    <w:rsid w:val="005D6D0C"/>
    <w:rsid w:val="005E3861"/>
    <w:rsid w:val="005E3B98"/>
    <w:rsid w:val="005E3F44"/>
    <w:rsid w:val="005E4370"/>
    <w:rsid w:val="005F000B"/>
    <w:rsid w:val="005F02EF"/>
    <w:rsid w:val="005F0587"/>
    <w:rsid w:val="005F150B"/>
    <w:rsid w:val="005F192D"/>
    <w:rsid w:val="005F1BD4"/>
    <w:rsid w:val="005F293C"/>
    <w:rsid w:val="005F4B1F"/>
    <w:rsid w:val="005F4FBF"/>
    <w:rsid w:val="00600132"/>
    <w:rsid w:val="00600571"/>
    <w:rsid w:val="0060087A"/>
    <w:rsid w:val="0060144A"/>
    <w:rsid w:val="006114F5"/>
    <w:rsid w:val="006118B9"/>
    <w:rsid w:val="00611C1D"/>
    <w:rsid w:val="00611D5F"/>
    <w:rsid w:val="00611DD4"/>
    <w:rsid w:val="00616837"/>
    <w:rsid w:val="00616ADA"/>
    <w:rsid w:val="00617D19"/>
    <w:rsid w:val="00621CD1"/>
    <w:rsid w:val="006222DC"/>
    <w:rsid w:val="006237A6"/>
    <w:rsid w:val="00624783"/>
    <w:rsid w:val="006303F2"/>
    <w:rsid w:val="006309E1"/>
    <w:rsid w:val="00631244"/>
    <w:rsid w:val="0063671B"/>
    <w:rsid w:val="00636EFA"/>
    <w:rsid w:val="0063748B"/>
    <w:rsid w:val="00641790"/>
    <w:rsid w:val="006422CC"/>
    <w:rsid w:val="0064310F"/>
    <w:rsid w:val="0064408D"/>
    <w:rsid w:val="006451F3"/>
    <w:rsid w:val="006459BD"/>
    <w:rsid w:val="00645D1A"/>
    <w:rsid w:val="00650EED"/>
    <w:rsid w:val="00652C86"/>
    <w:rsid w:val="00654052"/>
    <w:rsid w:val="0065637B"/>
    <w:rsid w:val="00662195"/>
    <w:rsid w:val="00662683"/>
    <w:rsid w:val="00665A90"/>
    <w:rsid w:val="00665E6F"/>
    <w:rsid w:val="006666E8"/>
    <w:rsid w:val="00667E62"/>
    <w:rsid w:val="00670F8B"/>
    <w:rsid w:val="00672127"/>
    <w:rsid w:val="0067371C"/>
    <w:rsid w:val="00673F7A"/>
    <w:rsid w:val="00675A7D"/>
    <w:rsid w:val="0067654A"/>
    <w:rsid w:val="0068202E"/>
    <w:rsid w:val="0068247D"/>
    <w:rsid w:val="0068420F"/>
    <w:rsid w:val="0068674C"/>
    <w:rsid w:val="00687273"/>
    <w:rsid w:val="00694003"/>
    <w:rsid w:val="0069650A"/>
    <w:rsid w:val="006A4217"/>
    <w:rsid w:val="006A4BE2"/>
    <w:rsid w:val="006B149E"/>
    <w:rsid w:val="006B4093"/>
    <w:rsid w:val="006B79E5"/>
    <w:rsid w:val="006C126B"/>
    <w:rsid w:val="006C18D8"/>
    <w:rsid w:val="006C3B15"/>
    <w:rsid w:val="006C43FD"/>
    <w:rsid w:val="006C44A9"/>
    <w:rsid w:val="006C4B0E"/>
    <w:rsid w:val="006D3779"/>
    <w:rsid w:val="006D41DD"/>
    <w:rsid w:val="006D4C2F"/>
    <w:rsid w:val="006E0E95"/>
    <w:rsid w:val="006E254B"/>
    <w:rsid w:val="006E2D2C"/>
    <w:rsid w:val="006E2E29"/>
    <w:rsid w:val="006E3283"/>
    <w:rsid w:val="006E375D"/>
    <w:rsid w:val="006E3E0F"/>
    <w:rsid w:val="006E462A"/>
    <w:rsid w:val="006E57E8"/>
    <w:rsid w:val="006E6C38"/>
    <w:rsid w:val="006E71B8"/>
    <w:rsid w:val="006F4AB7"/>
    <w:rsid w:val="006F6331"/>
    <w:rsid w:val="006F6517"/>
    <w:rsid w:val="006F7758"/>
    <w:rsid w:val="00701D8A"/>
    <w:rsid w:val="00704935"/>
    <w:rsid w:val="00704A2F"/>
    <w:rsid w:val="00705264"/>
    <w:rsid w:val="0070555F"/>
    <w:rsid w:val="00707B50"/>
    <w:rsid w:val="00707DCA"/>
    <w:rsid w:val="00711834"/>
    <w:rsid w:val="00714364"/>
    <w:rsid w:val="00714619"/>
    <w:rsid w:val="00716EFF"/>
    <w:rsid w:val="00717836"/>
    <w:rsid w:val="00720660"/>
    <w:rsid w:val="00723AD4"/>
    <w:rsid w:val="00730EB4"/>
    <w:rsid w:val="00731BB8"/>
    <w:rsid w:val="00737D36"/>
    <w:rsid w:val="00737DC7"/>
    <w:rsid w:val="007409D3"/>
    <w:rsid w:val="00742577"/>
    <w:rsid w:val="00743B0C"/>
    <w:rsid w:val="007446BC"/>
    <w:rsid w:val="00746F19"/>
    <w:rsid w:val="00750489"/>
    <w:rsid w:val="007528D9"/>
    <w:rsid w:val="00755B35"/>
    <w:rsid w:val="007574A8"/>
    <w:rsid w:val="0076063B"/>
    <w:rsid w:val="00761201"/>
    <w:rsid w:val="007658F7"/>
    <w:rsid w:val="00766477"/>
    <w:rsid w:val="00770787"/>
    <w:rsid w:val="00771C22"/>
    <w:rsid w:val="007722CC"/>
    <w:rsid w:val="00772EE0"/>
    <w:rsid w:val="007747C9"/>
    <w:rsid w:val="00776436"/>
    <w:rsid w:val="00776823"/>
    <w:rsid w:val="00777902"/>
    <w:rsid w:val="0078017C"/>
    <w:rsid w:val="007819C7"/>
    <w:rsid w:val="00785857"/>
    <w:rsid w:val="007858A2"/>
    <w:rsid w:val="00786587"/>
    <w:rsid w:val="00790344"/>
    <w:rsid w:val="00791C71"/>
    <w:rsid w:val="007926DD"/>
    <w:rsid w:val="0079284F"/>
    <w:rsid w:val="0079395A"/>
    <w:rsid w:val="007A0F96"/>
    <w:rsid w:val="007A562D"/>
    <w:rsid w:val="007A5956"/>
    <w:rsid w:val="007A5C1C"/>
    <w:rsid w:val="007A6C35"/>
    <w:rsid w:val="007B0723"/>
    <w:rsid w:val="007B07D4"/>
    <w:rsid w:val="007B547F"/>
    <w:rsid w:val="007B6EEE"/>
    <w:rsid w:val="007C2C5A"/>
    <w:rsid w:val="007C2C69"/>
    <w:rsid w:val="007C5180"/>
    <w:rsid w:val="007D548F"/>
    <w:rsid w:val="007E5D25"/>
    <w:rsid w:val="007F1979"/>
    <w:rsid w:val="007F2AF9"/>
    <w:rsid w:val="007F4630"/>
    <w:rsid w:val="007F555A"/>
    <w:rsid w:val="007F577A"/>
    <w:rsid w:val="007F6E0F"/>
    <w:rsid w:val="008014A6"/>
    <w:rsid w:val="00802C6C"/>
    <w:rsid w:val="008044A5"/>
    <w:rsid w:val="00810145"/>
    <w:rsid w:val="0081038B"/>
    <w:rsid w:val="00811064"/>
    <w:rsid w:val="00811ACE"/>
    <w:rsid w:val="0081679E"/>
    <w:rsid w:val="00820916"/>
    <w:rsid w:val="00826991"/>
    <w:rsid w:val="00826A17"/>
    <w:rsid w:val="00827D4E"/>
    <w:rsid w:val="00831796"/>
    <w:rsid w:val="0083186F"/>
    <w:rsid w:val="00834B2A"/>
    <w:rsid w:val="00835624"/>
    <w:rsid w:val="00835D49"/>
    <w:rsid w:val="0083674B"/>
    <w:rsid w:val="00841CB5"/>
    <w:rsid w:val="0084231C"/>
    <w:rsid w:val="0084284C"/>
    <w:rsid w:val="00842991"/>
    <w:rsid w:val="008447FF"/>
    <w:rsid w:val="00847302"/>
    <w:rsid w:val="00850292"/>
    <w:rsid w:val="008502BA"/>
    <w:rsid w:val="00853C5A"/>
    <w:rsid w:val="0085436D"/>
    <w:rsid w:val="0085459D"/>
    <w:rsid w:val="00855C6A"/>
    <w:rsid w:val="00860ED0"/>
    <w:rsid w:val="00861C26"/>
    <w:rsid w:val="008624D7"/>
    <w:rsid w:val="00863AA7"/>
    <w:rsid w:val="0086447A"/>
    <w:rsid w:val="00865172"/>
    <w:rsid w:val="00865B8F"/>
    <w:rsid w:val="008706FA"/>
    <w:rsid w:val="00871456"/>
    <w:rsid w:val="00871DC4"/>
    <w:rsid w:val="00873927"/>
    <w:rsid w:val="0087568B"/>
    <w:rsid w:val="00875DB6"/>
    <w:rsid w:val="00881EDC"/>
    <w:rsid w:val="008830FA"/>
    <w:rsid w:val="00884185"/>
    <w:rsid w:val="00884FEE"/>
    <w:rsid w:val="00887021"/>
    <w:rsid w:val="00890829"/>
    <w:rsid w:val="00891299"/>
    <w:rsid w:val="00892BB6"/>
    <w:rsid w:val="00893373"/>
    <w:rsid w:val="00893BE9"/>
    <w:rsid w:val="00894667"/>
    <w:rsid w:val="00894F4E"/>
    <w:rsid w:val="00895E52"/>
    <w:rsid w:val="00895EE0"/>
    <w:rsid w:val="0089692E"/>
    <w:rsid w:val="00896E88"/>
    <w:rsid w:val="008A0EFA"/>
    <w:rsid w:val="008A1AE1"/>
    <w:rsid w:val="008A27A4"/>
    <w:rsid w:val="008A53B2"/>
    <w:rsid w:val="008A5E27"/>
    <w:rsid w:val="008B102A"/>
    <w:rsid w:val="008B374E"/>
    <w:rsid w:val="008B37E1"/>
    <w:rsid w:val="008B5AED"/>
    <w:rsid w:val="008B64F1"/>
    <w:rsid w:val="008B651D"/>
    <w:rsid w:val="008B6535"/>
    <w:rsid w:val="008B7F4F"/>
    <w:rsid w:val="008C027E"/>
    <w:rsid w:val="008C0A7F"/>
    <w:rsid w:val="008C1781"/>
    <w:rsid w:val="008C189F"/>
    <w:rsid w:val="008C3210"/>
    <w:rsid w:val="008C355B"/>
    <w:rsid w:val="008C3FBE"/>
    <w:rsid w:val="008C5AB8"/>
    <w:rsid w:val="008D0BA1"/>
    <w:rsid w:val="008D2B1D"/>
    <w:rsid w:val="008D56AA"/>
    <w:rsid w:val="008D78CD"/>
    <w:rsid w:val="008E05D1"/>
    <w:rsid w:val="008E17D3"/>
    <w:rsid w:val="008E2680"/>
    <w:rsid w:val="008E4620"/>
    <w:rsid w:val="008E4C62"/>
    <w:rsid w:val="008E6A90"/>
    <w:rsid w:val="008F0215"/>
    <w:rsid w:val="008F0D4C"/>
    <w:rsid w:val="008F1B6D"/>
    <w:rsid w:val="008F2F3E"/>
    <w:rsid w:val="008F516F"/>
    <w:rsid w:val="008F54D0"/>
    <w:rsid w:val="008F67E8"/>
    <w:rsid w:val="009017CA"/>
    <w:rsid w:val="00902976"/>
    <w:rsid w:val="0090469B"/>
    <w:rsid w:val="00906BB3"/>
    <w:rsid w:val="00907DE2"/>
    <w:rsid w:val="0091228C"/>
    <w:rsid w:val="0091266C"/>
    <w:rsid w:val="00912FA1"/>
    <w:rsid w:val="00913B90"/>
    <w:rsid w:val="00913DAA"/>
    <w:rsid w:val="00915490"/>
    <w:rsid w:val="0091775F"/>
    <w:rsid w:val="00917DEE"/>
    <w:rsid w:val="00920AC2"/>
    <w:rsid w:val="00920CC4"/>
    <w:rsid w:val="00920F54"/>
    <w:rsid w:val="009219DC"/>
    <w:rsid w:val="00922CB6"/>
    <w:rsid w:val="00922D81"/>
    <w:rsid w:val="00926C81"/>
    <w:rsid w:val="009324C1"/>
    <w:rsid w:val="00932657"/>
    <w:rsid w:val="00941280"/>
    <w:rsid w:val="00941F51"/>
    <w:rsid w:val="00944D56"/>
    <w:rsid w:val="00945AB5"/>
    <w:rsid w:val="00950251"/>
    <w:rsid w:val="009506F9"/>
    <w:rsid w:val="00950C28"/>
    <w:rsid w:val="00957619"/>
    <w:rsid w:val="00961BD0"/>
    <w:rsid w:val="0096241E"/>
    <w:rsid w:val="009641B4"/>
    <w:rsid w:val="00964934"/>
    <w:rsid w:val="009658EF"/>
    <w:rsid w:val="00967426"/>
    <w:rsid w:val="009709FB"/>
    <w:rsid w:val="00971A13"/>
    <w:rsid w:val="009752E0"/>
    <w:rsid w:val="00975845"/>
    <w:rsid w:val="00975FA3"/>
    <w:rsid w:val="00977A7A"/>
    <w:rsid w:val="00980166"/>
    <w:rsid w:val="00981E4E"/>
    <w:rsid w:val="009852B0"/>
    <w:rsid w:val="0098545D"/>
    <w:rsid w:val="00986BB9"/>
    <w:rsid w:val="00992428"/>
    <w:rsid w:val="00992F26"/>
    <w:rsid w:val="00993006"/>
    <w:rsid w:val="009932F7"/>
    <w:rsid w:val="00993857"/>
    <w:rsid w:val="009941E7"/>
    <w:rsid w:val="009954EF"/>
    <w:rsid w:val="009959C9"/>
    <w:rsid w:val="009A06AF"/>
    <w:rsid w:val="009A0DE8"/>
    <w:rsid w:val="009A173B"/>
    <w:rsid w:val="009A4FCF"/>
    <w:rsid w:val="009A5897"/>
    <w:rsid w:val="009A5CE8"/>
    <w:rsid w:val="009A5FDE"/>
    <w:rsid w:val="009A6503"/>
    <w:rsid w:val="009A6ECF"/>
    <w:rsid w:val="009A720D"/>
    <w:rsid w:val="009A7A2E"/>
    <w:rsid w:val="009B492F"/>
    <w:rsid w:val="009B5E32"/>
    <w:rsid w:val="009C0327"/>
    <w:rsid w:val="009C0E2C"/>
    <w:rsid w:val="009C11D4"/>
    <w:rsid w:val="009C2ECA"/>
    <w:rsid w:val="009C324B"/>
    <w:rsid w:val="009C3B67"/>
    <w:rsid w:val="009C77A3"/>
    <w:rsid w:val="009D0128"/>
    <w:rsid w:val="009D6F42"/>
    <w:rsid w:val="009D74C0"/>
    <w:rsid w:val="009D76DA"/>
    <w:rsid w:val="009F1EE8"/>
    <w:rsid w:val="009F4050"/>
    <w:rsid w:val="00A0274E"/>
    <w:rsid w:val="00A04935"/>
    <w:rsid w:val="00A04D16"/>
    <w:rsid w:val="00A04E89"/>
    <w:rsid w:val="00A07ECF"/>
    <w:rsid w:val="00A14084"/>
    <w:rsid w:val="00A17C6A"/>
    <w:rsid w:val="00A216FD"/>
    <w:rsid w:val="00A239AF"/>
    <w:rsid w:val="00A23AB8"/>
    <w:rsid w:val="00A25B59"/>
    <w:rsid w:val="00A25EC7"/>
    <w:rsid w:val="00A264C3"/>
    <w:rsid w:val="00A27406"/>
    <w:rsid w:val="00A2797F"/>
    <w:rsid w:val="00A32E36"/>
    <w:rsid w:val="00A330AC"/>
    <w:rsid w:val="00A33A9C"/>
    <w:rsid w:val="00A3572D"/>
    <w:rsid w:val="00A36DC2"/>
    <w:rsid w:val="00A3703C"/>
    <w:rsid w:val="00A37C44"/>
    <w:rsid w:val="00A40211"/>
    <w:rsid w:val="00A402E4"/>
    <w:rsid w:val="00A40D91"/>
    <w:rsid w:val="00A40DA0"/>
    <w:rsid w:val="00A43E73"/>
    <w:rsid w:val="00A4404F"/>
    <w:rsid w:val="00A44A54"/>
    <w:rsid w:val="00A46A82"/>
    <w:rsid w:val="00A52B66"/>
    <w:rsid w:val="00A55C74"/>
    <w:rsid w:val="00A562C2"/>
    <w:rsid w:val="00A60375"/>
    <w:rsid w:val="00A6086D"/>
    <w:rsid w:val="00A63AA7"/>
    <w:rsid w:val="00A654C9"/>
    <w:rsid w:val="00A70509"/>
    <w:rsid w:val="00A7390B"/>
    <w:rsid w:val="00A75215"/>
    <w:rsid w:val="00A75456"/>
    <w:rsid w:val="00A76676"/>
    <w:rsid w:val="00A76BAE"/>
    <w:rsid w:val="00A83D33"/>
    <w:rsid w:val="00A84878"/>
    <w:rsid w:val="00A9097B"/>
    <w:rsid w:val="00A9352D"/>
    <w:rsid w:val="00A94E80"/>
    <w:rsid w:val="00A95BB5"/>
    <w:rsid w:val="00A961AE"/>
    <w:rsid w:val="00A96329"/>
    <w:rsid w:val="00A9748B"/>
    <w:rsid w:val="00A97773"/>
    <w:rsid w:val="00AA166B"/>
    <w:rsid w:val="00AA365C"/>
    <w:rsid w:val="00AA7CC3"/>
    <w:rsid w:val="00AB11A1"/>
    <w:rsid w:val="00AB196C"/>
    <w:rsid w:val="00AB4FE6"/>
    <w:rsid w:val="00AB6DAD"/>
    <w:rsid w:val="00AB7698"/>
    <w:rsid w:val="00AC0C8D"/>
    <w:rsid w:val="00AC3106"/>
    <w:rsid w:val="00AC6576"/>
    <w:rsid w:val="00AC7025"/>
    <w:rsid w:val="00AD00C0"/>
    <w:rsid w:val="00AD179F"/>
    <w:rsid w:val="00AD491D"/>
    <w:rsid w:val="00AD4F03"/>
    <w:rsid w:val="00AD5209"/>
    <w:rsid w:val="00AD549B"/>
    <w:rsid w:val="00AD60FC"/>
    <w:rsid w:val="00AD7601"/>
    <w:rsid w:val="00AE3E8C"/>
    <w:rsid w:val="00AE5570"/>
    <w:rsid w:val="00AE6E5D"/>
    <w:rsid w:val="00AF0A1D"/>
    <w:rsid w:val="00AF210D"/>
    <w:rsid w:val="00AF2DA4"/>
    <w:rsid w:val="00AF5FF4"/>
    <w:rsid w:val="00AF6AE9"/>
    <w:rsid w:val="00AF71BA"/>
    <w:rsid w:val="00B015C8"/>
    <w:rsid w:val="00B01F2D"/>
    <w:rsid w:val="00B02AE1"/>
    <w:rsid w:val="00B03092"/>
    <w:rsid w:val="00B06F0B"/>
    <w:rsid w:val="00B11E8F"/>
    <w:rsid w:val="00B12445"/>
    <w:rsid w:val="00B15920"/>
    <w:rsid w:val="00B17FC2"/>
    <w:rsid w:val="00B222A1"/>
    <w:rsid w:val="00B23014"/>
    <w:rsid w:val="00B24193"/>
    <w:rsid w:val="00B25A6E"/>
    <w:rsid w:val="00B26483"/>
    <w:rsid w:val="00B31737"/>
    <w:rsid w:val="00B33D47"/>
    <w:rsid w:val="00B34BB1"/>
    <w:rsid w:val="00B34C53"/>
    <w:rsid w:val="00B36A36"/>
    <w:rsid w:val="00B36DA3"/>
    <w:rsid w:val="00B37E60"/>
    <w:rsid w:val="00B427EF"/>
    <w:rsid w:val="00B43133"/>
    <w:rsid w:val="00B458E8"/>
    <w:rsid w:val="00B46850"/>
    <w:rsid w:val="00B5073F"/>
    <w:rsid w:val="00B50D88"/>
    <w:rsid w:val="00B551EB"/>
    <w:rsid w:val="00B55590"/>
    <w:rsid w:val="00B57420"/>
    <w:rsid w:val="00B6052C"/>
    <w:rsid w:val="00B61D12"/>
    <w:rsid w:val="00B61E6C"/>
    <w:rsid w:val="00B62536"/>
    <w:rsid w:val="00B6265B"/>
    <w:rsid w:val="00B628FA"/>
    <w:rsid w:val="00B62F02"/>
    <w:rsid w:val="00B633C7"/>
    <w:rsid w:val="00B6392E"/>
    <w:rsid w:val="00B64D5B"/>
    <w:rsid w:val="00B65073"/>
    <w:rsid w:val="00B72D74"/>
    <w:rsid w:val="00B7381E"/>
    <w:rsid w:val="00B77E09"/>
    <w:rsid w:val="00B77F8C"/>
    <w:rsid w:val="00B80960"/>
    <w:rsid w:val="00B8246D"/>
    <w:rsid w:val="00B863BC"/>
    <w:rsid w:val="00B86C9D"/>
    <w:rsid w:val="00B87267"/>
    <w:rsid w:val="00B87DD2"/>
    <w:rsid w:val="00B90523"/>
    <w:rsid w:val="00B92C95"/>
    <w:rsid w:val="00B957EA"/>
    <w:rsid w:val="00B95EB3"/>
    <w:rsid w:val="00BA025E"/>
    <w:rsid w:val="00BA1D86"/>
    <w:rsid w:val="00BA3E3E"/>
    <w:rsid w:val="00BA5779"/>
    <w:rsid w:val="00BA5A14"/>
    <w:rsid w:val="00BB249D"/>
    <w:rsid w:val="00BB796D"/>
    <w:rsid w:val="00BC027C"/>
    <w:rsid w:val="00BC0CAD"/>
    <w:rsid w:val="00BC50DF"/>
    <w:rsid w:val="00BC6BEE"/>
    <w:rsid w:val="00BD20FE"/>
    <w:rsid w:val="00BD4398"/>
    <w:rsid w:val="00BD5290"/>
    <w:rsid w:val="00BD78B0"/>
    <w:rsid w:val="00BE3CB7"/>
    <w:rsid w:val="00BE4CE1"/>
    <w:rsid w:val="00BE4F6D"/>
    <w:rsid w:val="00BE540B"/>
    <w:rsid w:val="00BE69AB"/>
    <w:rsid w:val="00BE72EF"/>
    <w:rsid w:val="00BE7FB6"/>
    <w:rsid w:val="00BF026A"/>
    <w:rsid w:val="00BF0C98"/>
    <w:rsid w:val="00BF299A"/>
    <w:rsid w:val="00BF37A4"/>
    <w:rsid w:val="00BF4386"/>
    <w:rsid w:val="00BF5160"/>
    <w:rsid w:val="00BF5446"/>
    <w:rsid w:val="00BF54E8"/>
    <w:rsid w:val="00BF642D"/>
    <w:rsid w:val="00BF7959"/>
    <w:rsid w:val="00C00629"/>
    <w:rsid w:val="00C008EE"/>
    <w:rsid w:val="00C00EB6"/>
    <w:rsid w:val="00C01864"/>
    <w:rsid w:val="00C0342A"/>
    <w:rsid w:val="00C03AFB"/>
    <w:rsid w:val="00C04653"/>
    <w:rsid w:val="00C07A98"/>
    <w:rsid w:val="00C11571"/>
    <w:rsid w:val="00C158EE"/>
    <w:rsid w:val="00C15DD3"/>
    <w:rsid w:val="00C16949"/>
    <w:rsid w:val="00C241AD"/>
    <w:rsid w:val="00C27822"/>
    <w:rsid w:val="00C310C9"/>
    <w:rsid w:val="00C34A09"/>
    <w:rsid w:val="00C34B4B"/>
    <w:rsid w:val="00C372DF"/>
    <w:rsid w:val="00C41E58"/>
    <w:rsid w:val="00C42676"/>
    <w:rsid w:val="00C42969"/>
    <w:rsid w:val="00C4348A"/>
    <w:rsid w:val="00C4593E"/>
    <w:rsid w:val="00C45D0D"/>
    <w:rsid w:val="00C46218"/>
    <w:rsid w:val="00C477C7"/>
    <w:rsid w:val="00C47C97"/>
    <w:rsid w:val="00C510F6"/>
    <w:rsid w:val="00C51948"/>
    <w:rsid w:val="00C57AD4"/>
    <w:rsid w:val="00C607E6"/>
    <w:rsid w:val="00C60B45"/>
    <w:rsid w:val="00C66A12"/>
    <w:rsid w:val="00C6771E"/>
    <w:rsid w:val="00C70B22"/>
    <w:rsid w:val="00C72D19"/>
    <w:rsid w:val="00C73382"/>
    <w:rsid w:val="00C73D87"/>
    <w:rsid w:val="00C745CA"/>
    <w:rsid w:val="00C74F0A"/>
    <w:rsid w:val="00C75724"/>
    <w:rsid w:val="00C75863"/>
    <w:rsid w:val="00C8093D"/>
    <w:rsid w:val="00C81477"/>
    <w:rsid w:val="00C84B24"/>
    <w:rsid w:val="00C857A5"/>
    <w:rsid w:val="00C8650B"/>
    <w:rsid w:val="00C870F1"/>
    <w:rsid w:val="00C87591"/>
    <w:rsid w:val="00C87B47"/>
    <w:rsid w:val="00C9063E"/>
    <w:rsid w:val="00C94177"/>
    <w:rsid w:val="00C95343"/>
    <w:rsid w:val="00CA2FD5"/>
    <w:rsid w:val="00CA3559"/>
    <w:rsid w:val="00CA4D01"/>
    <w:rsid w:val="00CA5BED"/>
    <w:rsid w:val="00CA6F7D"/>
    <w:rsid w:val="00CA6FB3"/>
    <w:rsid w:val="00CA7748"/>
    <w:rsid w:val="00CB047E"/>
    <w:rsid w:val="00CB1D19"/>
    <w:rsid w:val="00CB26C6"/>
    <w:rsid w:val="00CB6E5F"/>
    <w:rsid w:val="00CC01FB"/>
    <w:rsid w:val="00CC1DAD"/>
    <w:rsid w:val="00CC1ECC"/>
    <w:rsid w:val="00CC2CE8"/>
    <w:rsid w:val="00CC3F33"/>
    <w:rsid w:val="00CC41CE"/>
    <w:rsid w:val="00CC51CC"/>
    <w:rsid w:val="00CC7884"/>
    <w:rsid w:val="00CD0BC0"/>
    <w:rsid w:val="00CD1FE4"/>
    <w:rsid w:val="00CD3AF8"/>
    <w:rsid w:val="00CD5B7C"/>
    <w:rsid w:val="00CD5E88"/>
    <w:rsid w:val="00CD7B47"/>
    <w:rsid w:val="00CE23E8"/>
    <w:rsid w:val="00CE31A1"/>
    <w:rsid w:val="00CE32DD"/>
    <w:rsid w:val="00CE3F33"/>
    <w:rsid w:val="00CE48DF"/>
    <w:rsid w:val="00CF012E"/>
    <w:rsid w:val="00CF0FE4"/>
    <w:rsid w:val="00CF1B55"/>
    <w:rsid w:val="00CF288C"/>
    <w:rsid w:val="00CF4B7B"/>
    <w:rsid w:val="00CF4E79"/>
    <w:rsid w:val="00CF77DB"/>
    <w:rsid w:val="00CF7BD2"/>
    <w:rsid w:val="00CF7CEB"/>
    <w:rsid w:val="00D01464"/>
    <w:rsid w:val="00D01E15"/>
    <w:rsid w:val="00D02FC0"/>
    <w:rsid w:val="00D12E14"/>
    <w:rsid w:val="00D17E60"/>
    <w:rsid w:val="00D22649"/>
    <w:rsid w:val="00D22887"/>
    <w:rsid w:val="00D23DC3"/>
    <w:rsid w:val="00D240B8"/>
    <w:rsid w:val="00D25473"/>
    <w:rsid w:val="00D26D29"/>
    <w:rsid w:val="00D274AA"/>
    <w:rsid w:val="00D304BB"/>
    <w:rsid w:val="00D31230"/>
    <w:rsid w:val="00D32002"/>
    <w:rsid w:val="00D3447A"/>
    <w:rsid w:val="00D34961"/>
    <w:rsid w:val="00D357F8"/>
    <w:rsid w:val="00D358F7"/>
    <w:rsid w:val="00D35B19"/>
    <w:rsid w:val="00D4062E"/>
    <w:rsid w:val="00D41ABC"/>
    <w:rsid w:val="00D448A4"/>
    <w:rsid w:val="00D44A32"/>
    <w:rsid w:val="00D456E6"/>
    <w:rsid w:val="00D46D54"/>
    <w:rsid w:val="00D47C22"/>
    <w:rsid w:val="00D51BCA"/>
    <w:rsid w:val="00D52465"/>
    <w:rsid w:val="00D547F2"/>
    <w:rsid w:val="00D56F7E"/>
    <w:rsid w:val="00D57431"/>
    <w:rsid w:val="00D6005F"/>
    <w:rsid w:val="00D60371"/>
    <w:rsid w:val="00D6179D"/>
    <w:rsid w:val="00D6185B"/>
    <w:rsid w:val="00D62F02"/>
    <w:rsid w:val="00D64500"/>
    <w:rsid w:val="00D64EDA"/>
    <w:rsid w:val="00D667A2"/>
    <w:rsid w:val="00D66B67"/>
    <w:rsid w:val="00D67519"/>
    <w:rsid w:val="00D6794F"/>
    <w:rsid w:val="00D726F4"/>
    <w:rsid w:val="00D731DF"/>
    <w:rsid w:val="00D7385C"/>
    <w:rsid w:val="00D74635"/>
    <w:rsid w:val="00D82A7C"/>
    <w:rsid w:val="00D84011"/>
    <w:rsid w:val="00D84649"/>
    <w:rsid w:val="00D846C1"/>
    <w:rsid w:val="00D84C49"/>
    <w:rsid w:val="00D85D60"/>
    <w:rsid w:val="00D87827"/>
    <w:rsid w:val="00D9049F"/>
    <w:rsid w:val="00D91C63"/>
    <w:rsid w:val="00D91FD8"/>
    <w:rsid w:val="00D956F3"/>
    <w:rsid w:val="00D9687A"/>
    <w:rsid w:val="00DA0985"/>
    <w:rsid w:val="00DA0F91"/>
    <w:rsid w:val="00DA0FED"/>
    <w:rsid w:val="00DA299D"/>
    <w:rsid w:val="00DA3CB1"/>
    <w:rsid w:val="00DA3F83"/>
    <w:rsid w:val="00DA61E6"/>
    <w:rsid w:val="00DA61F6"/>
    <w:rsid w:val="00DA7447"/>
    <w:rsid w:val="00DB03D1"/>
    <w:rsid w:val="00DB254B"/>
    <w:rsid w:val="00DB5E46"/>
    <w:rsid w:val="00DB6EEF"/>
    <w:rsid w:val="00DC07FD"/>
    <w:rsid w:val="00DC525A"/>
    <w:rsid w:val="00DC5ECB"/>
    <w:rsid w:val="00DC63D1"/>
    <w:rsid w:val="00DC64A3"/>
    <w:rsid w:val="00DC69F4"/>
    <w:rsid w:val="00DD1DAC"/>
    <w:rsid w:val="00DD20A2"/>
    <w:rsid w:val="00DD4AB1"/>
    <w:rsid w:val="00DD5361"/>
    <w:rsid w:val="00DD6356"/>
    <w:rsid w:val="00DE35B8"/>
    <w:rsid w:val="00DE5648"/>
    <w:rsid w:val="00DE5D84"/>
    <w:rsid w:val="00DE608F"/>
    <w:rsid w:val="00DE7137"/>
    <w:rsid w:val="00DE7C7D"/>
    <w:rsid w:val="00DF09B8"/>
    <w:rsid w:val="00DF1231"/>
    <w:rsid w:val="00DF296F"/>
    <w:rsid w:val="00DF38B1"/>
    <w:rsid w:val="00DF4C30"/>
    <w:rsid w:val="00DF4DCF"/>
    <w:rsid w:val="00DF54DE"/>
    <w:rsid w:val="00DF5F67"/>
    <w:rsid w:val="00E02BA3"/>
    <w:rsid w:val="00E0323E"/>
    <w:rsid w:val="00E03312"/>
    <w:rsid w:val="00E0354E"/>
    <w:rsid w:val="00E0455C"/>
    <w:rsid w:val="00E0748B"/>
    <w:rsid w:val="00E102C0"/>
    <w:rsid w:val="00E12105"/>
    <w:rsid w:val="00E12F5A"/>
    <w:rsid w:val="00E1466A"/>
    <w:rsid w:val="00E15BE6"/>
    <w:rsid w:val="00E1626A"/>
    <w:rsid w:val="00E1638F"/>
    <w:rsid w:val="00E204C3"/>
    <w:rsid w:val="00E21C94"/>
    <w:rsid w:val="00E249D0"/>
    <w:rsid w:val="00E27C2C"/>
    <w:rsid w:val="00E30BBD"/>
    <w:rsid w:val="00E30DAC"/>
    <w:rsid w:val="00E31236"/>
    <w:rsid w:val="00E379ED"/>
    <w:rsid w:val="00E37F57"/>
    <w:rsid w:val="00E424B7"/>
    <w:rsid w:val="00E4352E"/>
    <w:rsid w:val="00E4366D"/>
    <w:rsid w:val="00E43935"/>
    <w:rsid w:val="00E43E93"/>
    <w:rsid w:val="00E443AB"/>
    <w:rsid w:val="00E459A9"/>
    <w:rsid w:val="00E46435"/>
    <w:rsid w:val="00E4728D"/>
    <w:rsid w:val="00E474D8"/>
    <w:rsid w:val="00E47E93"/>
    <w:rsid w:val="00E501A3"/>
    <w:rsid w:val="00E525A6"/>
    <w:rsid w:val="00E540B4"/>
    <w:rsid w:val="00E54A88"/>
    <w:rsid w:val="00E56183"/>
    <w:rsid w:val="00E5679B"/>
    <w:rsid w:val="00E56C9D"/>
    <w:rsid w:val="00E62BBD"/>
    <w:rsid w:val="00E63076"/>
    <w:rsid w:val="00E637D3"/>
    <w:rsid w:val="00E65E5A"/>
    <w:rsid w:val="00E661F5"/>
    <w:rsid w:val="00E67FA0"/>
    <w:rsid w:val="00E70508"/>
    <w:rsid w:val="00E709E3"/>
    <w:rsid w:val="00E71C85"/>
    <w:rsid w:val="00E7394B"/>
    <w:rsid w:val="00E73ED8"/>
    <w:rsid w:val="00E81226"/>
    <w:rsid w:val="00E813B1"/>
    <w:rsid w:val="00E81968"/>
    <w:rsid w:val="00E81A23"/>
    <w:rsid w:val="00E82A70"/>
    <w:rsid w:val="00E84603"/>
    <w:rsid w:val="00E84692"/>
    <w:rsid w:val="00E84AD5"/>
    <w:rsid w:val="00E84E27"/>
    <w:rsid w:val="00E85A2F"/>
    <w:rsid w:val="00E85AB2"/>
    <w:rsid w:val="00E86600"/>
    <w:rsid w:val="00E86940"/>
    <w:rsid w:val="00E86C4A"/>
    <w:rsid w:val="00E90A2F"/>
    <w:rsid w:val="00E926F8"/>
    <w:rsid w:val="00E9334F"/>
    <w:rsid w:val="00E9434A"/>
    <w:rsid w:val="00E94CB2"/>
    <w:rsid w:val="00E97FF1"/>
    <w:rsid w:val="00EA2BAC"/>
    <w:rsid w:val="00EA448A"/>
    <w:rsid w:val="00EA4920"/>
    <w:rsid w:val="00EA5FCB"/>
    <w:rsid w:val="00EA6062"/>
    <w:rsid w:val="00EB0D1B"/>
    <w:rsid w:val="00EB1C7B"/>
    <w:rsid w:val="00EB440B"/>
    <w:rsid w:val="00EB675E"/>
    <w:rsid w:val="00EB6B78"/>
    <w:rsid w:val="00EC1222"/>
    <w:rsid w:val="00EC200E"/>
    <w:rsid w:val="00EC4EC5"/>
    <w:rsid w:val="00EC526B"/>
    <w:rsid w:val="00EC6CE9"/>
    <w:rsid w:val="00ED111A"/>
    <w:rsid w:val="00ED158A"/>
    <w:rsid w:val="00ED345E"/>
    <w:rsid w:val="00ED4502"/>
    <w:rsid w:val="00ED4CA5"/>
    <w:rsid w:val="00ED6EA0"/>
    <w:rsid w:val="00ED721D"/>
    <w:rsid w:val="00EE0B92"/>
    <w:rsid w:val="00EE0E97"/>
    <w:rsid w:val="00EE13E8"/>
    <w:rsid w:val="00EE22C9"/>
    <w:rsid w:val="00EE39E0"/>
    <w:rsid w:val="00EE3E2F"/>
    <w:rsid w:val="00EE54A8"/>
    <w:rsid w:val="00EE5FEF"/>
    <w:rsid w:val="00EF164A"/>
    <w:rsid w:val="00EF4B13"/>
    <w:rsid w:val="00EF7316"/>
    <w:rsid w:val="00EF736B"/>
    <w:rsid w:val="00EF7953"/>
    <w:rsid w:val="00F01519"/>
    <w:rsid w:val="00F01E59"/>
    <w:rsid w:val="00F02BDC"/>
    <w:rsid w:val="00F0313D"/>
    <w:rsid w:val="00F038A9"/>
    <w:rsid w:val="00F05D7C"/>
    <w:rsid w:val="00F06D1A"/>
    <w:rsid w:val="00F10721"/>
    <w:rsid w:val="00F11A81"/>
    <w:rsid w:val="00F12296"/>
    <w:rsid w:val="00F12DBC"/>
    <w:rsid w:val="00F1398E"/>
    <w:rsid w:val="00F1403C"/>
    <w:rsid w:val="00F14A73"/>
    <w:rsid w:val="00F150F0"/>
    <w:rsid w:val="00F158D2"/>
    <w:rsid w:val="00F15906"/>
    <w:rsid w:val="00F15DAB"/>
    <w:rsid w:val="00F16BFC"/>
    <w:rsid w:val="00F17C5E"/>
    <w:rsid w:val="00F17F7D"/>
    <w:rsid w:val="00F2131F"/>
    <w:rsid w:val="00F21618"/>
    <w:rsid w:val="00F21D90"/>
    <w:rsid w:val="00F22C3F"/>
    <w:rsid w:val="00F22FE7"/>
    <w:rsid w:val="00F24073"/>
    <w:rsid w:val="00F26789"/>
    <w:rsid w:val="00F36C83"/>
    <w:rsid w:val="00F36FDB"/>
    <w:rsid w:val="00F425A7"/>
    <w:rsid w:val="00F42B4E"/>
    <w:rsid w:val="00F44846"/>
    <w:rsid w:val="00F51C3A"/>
    <w:rsid w:val="00F53C5A"/>
    <w:rsid w:val="00F55A8C"/>
    <w:rsid w:val="00F57AC7"/>
    <w:rsid w:val="00F61528"/>
    <w:rsid w:val="00F65DD1"/>
    <w:rsid w:val="00F67C76"/>
    <w:rsid w:val="00F711AB"/>
    <w:rsid w:val="00F73202"/>
    <w:rsid w:val="00F74E67"/>
    <w:rsid w:val="00F751AF"/>
    <w:rsid w:val="00F75591"/>
    <w:rsid w:val="00F76E69"/>
    <w:rsid w:val="00F82A6A"/>
    <w:rsid w:val="00F852F5"/>
    <w:rsid w:val="00F8692A"/>
    <w:rsid w:val="00F92D8C"/>
    <w:rsid w:val="00F93E4E"/>
    <w:rsid w:val="00F96D16"/>
    <w:rsid w:val="00F97E7A"/>
    <w:rsid w:val="00FA2F18"/>
    <w:rsid w:val="00FA3635"/>
    <w:rsid w:val="00FA3D20"/>
    <w:rsid w:val="00FA4F31"/>
    <w:rsid w:val="00FA502B"/>
    <w:rsid w:val="00FA630D"/>
    <w:rsid w:val="00FB0A0E"/>
    <w:rsid w:val="00FB1572"/>
    <w:rsid w:val="00FB18F6"/>
    <w:rsid w:val="00FB23E2"/>
    <w:rsid w:val="00FB3F3D"/>
    <w:rsid w:val="00FB424C"/>
    <w:rsid w:val="00FB4E21"/>
    <w:rsid w:val="00FC17AA"/>
    <w:rsid w:val="00FC25A6"/>
    <w:rsid w:val="00FC3AFE"/>
    <w:rsid w:val="00FC43E7"/>
    <w:rsid w:val="00FC5AEF"/>
    <w:rsid w:val="00FC7292"/>
    <w:rsid w:val="00FD4101"/>
    <w:rsid w:val="00FD46E2"/>
    <w:rsid w:val="00FE0125"/>
    <w:rsid w:val="00FE0158"/>
    <w:rsid w:val="00FE0215"/>
    <w:rsid w:val="00FE0BE8"/>
    <w:rsid w:val="00FE0D93"/>
    <w:rsid w:val="00FE210C"/>
    <w:rsid w:val="00FE6B21"/>
    <w:rsid w:val="00FE6B79"/>
    <w:rsid w:val="00FF182F"/>
    <w:rsid w:val="00FF2402"/>
    <w:rsid w:val="00FF28CC"/>
    <w:rsid w:val="00FF2B85"/>
    <w:rsid w:val="00FF3377"/>
    <w:rsid w:val="00FF34D1"/>
    <w:rsid w:val="00FF395A"/>
    <w:rsid w:val="00FF4290"/>
    <w:rsid w:val="00FF5269"/>
    <w:rsid w:val="00FF62F5"/>
    <w:rsid w:val="00FF6933"/>
    <w:rsid w:val="00FF75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0486AC"/>
  <w15:chartTrackingRefBased/>
  <w15:docId w15:val="{E91B97DE-FFB3-4E7C-959F-118BC3157B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F395A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EF736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954E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6450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23654D"/>
    <w:pPr>
      <w:tabs>
        <w:tab w:val="center" w:pos="4513"/>
        <w:tab w:val="right" w:pos="9026"/>
      </w:tabs>
      <w:spacing w:after="0" w:line="240" w:lineRule="auto"/>
    </w:pPr>
    <w:rPr>
      <w:lang w:val="sr-Latn-RS"/>
    </w:rPr>
  </w:style>
  <w:style w:type="character" w:customStyle="1" w:styleId="FooterChar">
    <w:name w:val="Footer Char"/>
    <w:basedOn w:val="DefaultParagraphFont"/>
    <w:link w:val="Footer"/>
    <w:uiPriority w:val="99"/>
    <w:rsid w:val="0023654D"/>
    <w:rPr>
      <w:lang w:val="sr-Latn-RS"/>
    </w:rPr>
  </w:style>
  <w:style w:type="character" w:customStyle="1" w:styleId="Heading1Char">
    <w:name w:val="Heading 1 Char"/>
    <w:basedOn w:val="DefaultParagraphFont"/>
    <w:link w:val="Heading1"/>
    <w:uiPriority w:val="9"/>
    <w:rsid w:val="00EF736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EF736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F736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F736B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F736B"/>
    <w:rPr>
      <w:rFonts w:eastAsiaTheme="minorEastAsia"/>
      <w:color w:val="5A5A5A" w:themeColor="text1" w:themeTint="A5"/>
      <w:spacing w:val="15"/>
    </w:rPr>
  </w:style>
  <w:style w:type="character" w:styleId="SubtleReference">
    <w:name w:val="Subtle Reference"/>
    <w:basedOn w:val="DefaultParagraphFont"/>
    <w:uiPriority w:val="31"/>
    <w:qFormat/>
    <w:rsid w:val="00EF736B"/>
    <w:rPr>
      <w:smallCaps/>
      <w:color w:val="5A5A5A" w:themeColor="text1" w:themeTint="A5"/>
    </w:rPr>
  </w:style>
  <w:style w:type="character" w:styleId="SubtleEmphasis">
    <w:name w:val="Subtle Emphasis"/>
    <w:basedOn w:val="DefaultParagraphFont"/>
    <w:uiPriority w:val="19"/>
    <w:qFormat/>
    <w:rsid w:val="00EF736B"/>
    <w:rPr>
      <w:i/>
      <w:iCs/>
      <w:color w:val="404040" w:themeColor="text1" w:themeTint="BF"/>
    </w:rPr>
  </w:style>
  <w:style w:type="paragraph" w:styleId="TOCHeading">
    <w:name w:val="TOC Heading"/>
    <w:basedOn w:val="Heading1"/>
    <w:next w:val="Normal"/>
    <w:uiPriority w:val="39"/>
    <w:unhideWhenUsed/>
    <w:qFormat/>
    <w:rsid w:val="00345A69"/>
    <w:pPr>
      <w:jc w:val="left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D6185B"/>
    <w:pPr>
      <w:tabs>
        <w:tab w:val="right" w:leader="dot" w:pos="9016"/>
      </w:tabs>
      <w:spacing w:after="100"/>
    </w:pPr>
  </w:style>
  <w:style w:type="character" w:styleId="Hyperlink">
    <w:name w:val="Hyperlink"/>
    <w:basedOn w:val="DefaultParagraphFont"/>
    <w:uiPriority w:val="99"/>
    <w:unhideWhenUsed/>
    <w:rsid w:val="00345A69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311F3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9954E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6450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FF2B85"/>
  </w:style>
  <w:style w:type="table" w:styleId="TableGrid">
    <w:name w:val="Table Grid"/>
    <w:basedOn w:val="TableNormal"/>
    <w:uiPriority w:val="39"/>
    <w:rsid w:val="00FF395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957619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AC0C8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C0C8D"/>
    <w:rPr>
      <w:i/>
      <w:iCs/>
      <w:color w:val="404040" w:themeColor="text1" w:themeTint="BF"/>
    </w:rPr>
  </w:style>
  <w:style w:type="character" w:styleId="PlaceholderText">
    <w:name w:val="Placeholder Text"/>
    <w:basedOn w:val="DefaultParagraphFont"/>
    <w:uiPriority w:val="99"/>
    <w:semiHidden/>
    <w:rsid w:val="002519D4"/>
    <w:rPr>
      <w:color w:val="808080"/>
    </w:rPr>
  </w:style>
  <w:style w:type="paragraph" w:styleId="TOC2">
    <w:name w:val="toc 2"/>
    <w:basedOn w:val="Normal"/>
    <w:next w:val="Normal"/>
    <w:autoRedefine/>
    <w:uiPriority w:val="39"/>
    <w:unhideWhenUsed/>
    <w:rsid w:val="000A683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0A683D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B574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5742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15967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5111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2615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232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910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85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5.jpeg"/><Relationship Id="rId21" Type="http://schemas.openxmlformats.org/officeDocument/2006/relationships/image" Target="media/image10.png"/><Relationship Id="rId42" Type="http://schemas.openxmlformats.org/officeDocument/2006/relationships/image" Target="media/image31.jpeg"/><Relationship Id="rId47" Type="http://schemas.openxmlformats.org/officeDocument/2006/relationships/image" Target="media/image36.png"/><Relationship Id="rId63" Type="http://schemas.openxmlformats.org/officeDocument/2006/relationships/image" Target="media/image52.png"/><Relationship Id="rId68" Type="http://schemas.openxmlformats.org/officeDocument/2006/relationships/image" Target="media/image57.png"/><Relationship Id="rId16" Type="http://schemas.openxmlformats.org/officeDocument/2006/relationships/image" Target="media/image5.jpeg"/><Relationship Id="rId11" Type="http://schemas.openxmlformats.org/officeDocument/2006/relationships/footer" Target="footer1.xml"/><Relationship Id="rId24" Type="http://schemas.openxmlformats.org/officeDocument/2006/relationships/image" Target="media/image13.png"/><Relationship Id="rId32" Type="http://schemas.openxmlformats.org/officeDocument/2006/relationships/image" Target="media/image21.jpeg"/><Relationship Id="rId37" Type="http://schemas.openxmlformats.org/officeDocument/2006/relationships/image" Target="media/image26.png"/><Relationship Id="rId40" Type="http://schemas.openxmlformats.org/officeDocument/2006/relationships/image" Target="media/image29.jpeg"/><Relationship Id="rId45" Type="http://schemas.openxmlformats.org/officeDocument/2006/relationships/image" Target="media/image34.jpeg"/><Relationship Id="rId53" Type="http://schemas.openxmlformats.org/officeDocument/2006/relationships/image" Target="media/image42.png"/><Relationship Id="rId58" Type="http://schemas.openxmlformats.org/officeDocument/2006/relationships/image" Target="media/image47.png"/><Relationship Id="rId66" Type="http://schemas.openxmlformats.org/officeDocument/2006/relationships/image" Target="media/image55.jpeg"/><Relationship Id="rId74" Type="http://schemas.openxmlformats.org/officeDocument/2006/relationships/image" Target="media/image63.png"/><Relationship Id="rId5" Type="http://schemas.openxmlformats.org/officeDocument/2006/relationships/numbering" Target="numbering.xml"/><Relationship Id="rId61" Type="http://schemas.openxmlformats.org/officeDocument/2006/relationships/image" Target="media/image50.png"/><Relationship Id="rId19" Type="http://schemas.openxmlformats.org/officeDocument/2006/relationships/image" Target="media/image8.jpeg"/><Relationship Id="rId14" Type="http://schemas.openxmlformats.org/officeDocument/2006/relationships/image" Target="media/image3.jpeg"/><Relationship Id="rId22" Type="http://schemas.openxmlformats.org/officeDocument/2006/relationships/image" Target="media/image11.jpeg"/><Relationship Id="rId27" Type="http://schemas.openxmlformats.org/officeDocument/2006/relationships/image" Target="media/image16.png"/><Relationship Id="rId30" Type="http://schemas.openxmlformats.org/officeDocument/2006/relationships/image" Target="media/image19.jpeg"/><Relationship Id="rId35" Type="http://schemas.openxmlformats.org/officeDocument/2006/relationships/image" Target="media/image24.jpeg"/><Relationship Id="rId43" Type="http://schemas.openxmlformats.org/officeDocument/2006/relationships/image" Target="media/image32.jpeg"/><Relationship Id="rId48" Type="http://schemas.openxmlformats.org/officeDocument/2006/relationships/image" Target="media/image37.png"/><Relationship Id="rId56" Type="http://schemas.openxmlformats.org/officeDocument/2006/relationships/image" Target="media/image45.png"/><Relationship Id="rId64" Type="http://schemas.openxmlformats.org/officeDocument/2006/relationships/image" Target="media/image53.png"/><Relationship Id="rId69" Type="http://schemas.openxmlformats.org/officeDocument/2006/relationships/image" Target="media/image58.png"/><Relationship Id="rId77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image" Target="media/image40.png"/><Relationship Id="rId72" Type="http://schemas.openxmlformats.org/officeDocument/2006/relationships/image" Target="media/image61.png"/><Relationship Id="rId3" Type="http://schemas.openxmlformats.org/officeDocument/2006/relationships/customXml" Target="../customXml/item3.xml"/><Relationship Id="rId12" Type="http://schemas.openxmlformats.org/officeDocument/2006/relationships/image" Target="media/image1.png"/><Relationship Id="rId17" Type="http://schemas.openxmlformats.org/officeDocument/2006/relationships/image" Target="media/image6.jpeg"/><Relationship Id="rId25" Type="http://schemas.openxmlformats.org/officeDocument/2006/relationships/image" Target="media/image14.jpeg"/><Relationship Id="rId33" Type="http://schemas.openxmlformats.org/officeDocument/2006/relationships/image" Target="media/image22.jpeg"/><Relationship Id="rId38" Type="http://schemas.openxmlformats.org/officeDocument/2006/relationships/image" Target="media/image27.jpeg"/><Relationship Id="rId46" Type="http://schemas.openxmlformats.org/officeDocument/2006/relationships/image" Target="media/image35.jpeg"/><Relationship Id="rId59" Type="http://schemas.openxmlformats.org/officeDocument/2006/relationships/image" Target="media/image48.png"/><Relationship Id="rId67" Type="http://schemas.openxmlformats.org/officeDocument/2006/relationships/image" Target="media/image56.jpeg"/><Relationship Id="rId20" Type="http://schemas.openxmlformats.org/officeDocument/2006/relationships/image" Target="media/image9.png"/><Relationship Id="rId41" Type="http://schemas.openxmlformats.org/officeDocument/2006/relationships/image" Target="media/image30.jpeg"/><Relationship Id="rId54" Type="http://schemas.openxmlformats.org/officeDocument/2006/relationships/image" Target="media/image43.png"/><Relationship Id="rId62" Type="http://schemas.openxmlformats.org/officeDocument/2006/relationships/image" Target="media/image51.png"/><Relationship Id="rId70" Type="http://schemas.openxmlformats.org/officeDocument/2006/relationships/image" Target="media/image59.png"/><Relationship Id="rId75" Type="http://schemas.openxmlformats.org/officeDocument/2006/relationships/image" Target="media/image64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image" Target="media/image4.jpeg"/><Relationship Id="rId23" Type="http://schemas.openxmlformats.org/officeDocument/2006/relationships/image" Target="media/image12.jpeg"/><Relationship Id="rId28" Type="http://schemas.openxmlformats.org/officeDocument/2006/relationships/image" Target="media/image17.jpeg"/><Relationship Id="rId36" Type="http://schemas.openxmlformats.org/officeDocument/2006/relationships/image" Target="media/image25.jpeg"/><Relationship Id="rId49" Type="http://schemas.openxmlformats.org/officeDocument/2006/relationships/image" Target="media/image38.png"/><Relationship Id="rId57" Type="http://schemas.openxmlformats.org/officeDocument/2006/relationships/image" Target="media/image46.png"/><Relationship Id="rId10" Type="http://schemas.openxmlformats.org/officeDocument/2006/relationships/endnotes" Target="endnotes.xml"/><Relationship Id="rId31" Type="http://schemas.openxmlformats.org/officeDocument/2006/relationships/image" Target="media/image20.jpeg"/><Relationship Id="rId44" Type="http://schemas.openxmlformats.org/officeDocument/2006/relationships/image" Target="media/image33.jpeg"/><Relationship Id="rId52" Type="http://schemas.openxmlformats.org/officeDocument/2006/relationships/image" Target="media/image41.png"/><Relationship Id="rId60" Type="http://schemas.openxmlformats.org/officeDocument/2006/relationships/image" Target="media/image49.png"/><Relationship Id="rId65" Type="http://schemas.openxmlformats.org/officeDocument/2006/relationships/image" Target="media/image54.jpeg"/><Relationship Id="rId73" Type="http://schemas.openxmlformats.org/officeDocument/2006/relationships/image" Target="media/image62.png"/><Relationship Id="rId78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image" Target="media/image2.jpeg"/><Relationship Id="rId18" Type="http://schemas.openxmlformats.org/officeDocument/2006/relationships/image" Target="media/image7.jpeg"/><Relationship Id="rId39" Type="http://schemas.openxmlformats.org/officeDocument/2006/relationships/image" Target="media/image28.png"/><Relationship Id="rId34" Type="http://schemas.openxmlformats.org/officeDocument/2006/relationships/image" Target="media/image23.jpeg"/><Relationship Id="rId50" Type="http://schemas.openxmlformats.org/officeDocument/2006/relationships/image" Target="media/image39.png"/><Relationship Id="rId55" Type="http://schemas.openxmlformats.org/officeDocument/2006/relationships/image" Target="media/image44.png"/><Relationship Id="rId76" Type="http://schemas.openxmlformats.org/officeDocument/2006/relationships/image" Target="media/image65.png"/><Relationship Id="rId7" Type="http://schemas.openxmlformats.org/officeDocument/2006/relationships/settings" Target="settings.xml"/><Relationship Id="rId71" Type="http://schemas.openxmlformats.org/officeDocument/2006/relationships/image" Target="media/image60.png"/><Relationship Id="rId2" Type="http://schemas.openxmlformats.org/officeDocument/2006/relationships/customXml" Target="../customXml/item2.xml"/><Relationship Id="rId29" Type="http://schemas.openxmlformats.org/officeDocument/2006/relationships/image" Target="media/image1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Arial-Times New Roman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Times New Roman" panose="02020603050405020304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158FAA3521BEDA4EBFCC6DF9836B9121" ma:contentTypeVersion="17" ma:contentTypeDescription="Kreiraj novi dokument." ma:contentTypeScope="" ma:versionID="7b8876d762e8a732a48d71564e13047a">
  <xsd:schema xmlns:xsd="http://www.w3.org/2001/XMLSchema" xmlns:xs="http://www.w3.org/2001/XMLSchema" xmlns:p="http://schemas.microsoft.com/office/2006/metadata/properties" xmlns:ns3="1b488d4d-fbb5-4bdf-908a-3921f78a2131" xmlns:ns4="f062f54e-0227-4e2b-9dfc-2c5f4a366383" targetNamespace="http://schemas.microsoft.com/office/2006/metadata/properties" ma:root="true" ma:fieldsID="289279330db47a10290b51a56acdfcff" ns3:_="" ns4:_="">
    <xsd:import namespace="1b488d4d-fbb5-4bdf-908a-3921f78a2131"/>
    <xsd:import namespace="f062f54e-0227-4e2b-9dfc-2c5f4a366383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_activity" minOccurs="0"/>
                <xsd:element ref="ns3:MediaServiceSearchPropertie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ObjectDetectorVersions" minOccurs="0"/>
                <xsd:element ref="ns3:MediaLengthInSeconds" minOccurs="0"/>
                <xsd:element ref="ns3:MediaServiceSystemTag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b488d4d-fbb5-4bdf-908a-3921f78a213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_activity" ma:index="15" nillable="true" ma:displayName="_activity" ma:hidden="true" ma:internalName="_activity">
      <xsd:simpleType>
        <xsd:restriction base="dms:Note"/>
      </xsd:simpleType>
    </xsd:element>
    <xsd:element name="MediaServiceSearchProperties" ma:index="16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AutoTags" ma:index="17" nillable="true" ma:displayName="Tags" ma:internalName="MediaServiceAutoTags" ma:readOnly="true">
      <xsd:simpleType>
        <xsd:restriction base="dms:Text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2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ObjectDetectorVersions" ma:index="22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LengthInSeconds" ma:index="23" nillable="true" ma:displayName="MediaLengthInSeconds" ma:hidden="true" ma:internalName="MediaLengthInSeconds" ma:readOnly="true">
      <xsd:simpleType>
        <xsd:restriction base="dms:Unknown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062f54e-0227-4e2b-9dfc-2c5f4a366383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Deljeno sa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Deljeno sa detaljima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Heš oznaka pogotka za deljenje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 sadržaja"/>
        <xsd:element ref="dc:title" minOccurs="0" maxOccurs="1" ma:index="4" ma:displayName="Naslov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1b488d4d-fbb5-4bdf-908a-3921f78a2131" xsi:nil="true"/>
  </documentManagement>
</p:properties>
</file>

<file path=customXml/itemProps1.xml><?xml version="1.0" encoding="utf-8"?>
<ds:datastoreItem xmlns:ds="http://schemas.openxmlformats.org/officeDocument/2006/customXml" ds:itemID="{1EFB0721-2BBC-418A-B026-621073CA73D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b488d4d-fbb5-4bdf-908a-3921f78a2131"/>
    <ds:schemaRef ds:uri="f062f54e-0227-4e2b-9dfc-2c5f4a36638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56DB87C-1A32-4D01-A493-FBB284F26E5D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7B654EE-1EA6-4729-BFE8-A1D2DC37478D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1F8734AC-106F-4814-B14D-33DF73B22E96}">
  <ds:schemaRefs>
    <ds:schemaRef ds:uri="http://schemas.microsoft.com/office/2006/metadata/properties"/>
    <ds:schemaRef ds:uri="http://schemas.microsoft.com/office/infopath/2007/PartnerControls"/>
    <ds:schemaRef ds:uri="1b488d4d-fbb5-4bdf-908a-3921f78a2131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</TotalTime>
  <Pages>34</Pages>
  <Words>16842</Words>
  <Characters>96002</Characters>
  <Application>Microsoft Office Word</Application>
  <DocSecurity>0</DocSecurity>
  <Lines>800</Lines>
  <Paragraphs>2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6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ija Speletic</dc:creator>
  <cp:keywords/>
  <dc:description/>
  <cp:lastModifiedBy>Matija Speletic</cp:lastModifiedBy>
  <cp:revision>3</cp:revision>
  <dcterms:created xsi:type="dcterms:W3CDTF">2024-04-10T10:33:00Z</dcterms:created>
  <dcterms:modified xsi:type="dcterms:W3CDTF">2024-04-14T19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58FAA3521BEDA4EBFCC6DF9836B9121</vt:lpwstr>
  </property>
  <property fmtid="{D5CDD505-2E9C-101B-9397-08002B2CF9AE}" pid="3" name="ZOTERO_PREF_2">
    <vt:lpwstr>nalAbbreviations" value="true"/&gt;&lt;/prefs&gt;&lt;/data&gt;</vt:lpwstr>
  </property>
  <property fmtid="{D5CDD505-2E9C-101B-9397-08002B2CF9AE}" pid="4" name="ZOTERO_PREF_1">
    <vt:lpwstr>&lt;data data-version="3" zotero-version="6.0.36"&gt;&lt;session id="uVA6mb0x"/&gt;&lt;style id="http://www.zotero.org/styles/ieee" locale="en-US" hasBibliography="1" bibliographyStyleHasBeenSet="1"/&gt;&lt;prefs&gt;&lt;pref name="fieldType" value="Field"/&gt;&lt;pref name="automaticJour</vt:lpwstr>
  </property>
</Properties>
</file>